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D7267" w14:textId="3D403C21" w:rsidR="00C95703" w:rsidRPr="003E6C16" w:rsidRDefault="00C95703" w:rsidP="00C95703">
      <w:pPr>
        <w:pStyle w:val="berschrift1noindex"/>
        <w:rPr>
          <w:lang w:val="en-GB"/>
        </w:rPr>
        <w:sectPr w:rsidR="00C95703" w:rsidRPr="003E6C16" w:rsidSect="008B4E68">
          <w:footerReference w:type="default" r:id="rId8"/>
          <w:headerReference w:type="first" r:id="rId9"/>
          <w:type w:val="continuous"/>
          <w:pgSz w:w="11906" w:h="16838" w:code="9"/>
          <w:pgMar w:top="1134" w:right="1191" w:bottom="1134" w:left="2268" w:header="709" w:footer="1332" w:gutter="0"/>
          <w:pgNumType w:fmt="upperRoman" w:start="3"/>
          <w:cols w:space="708"/>
          <w:titlePg/>
          <w:docGrid w:linePitch="360"/>
        </w:sectPr>
      </w:pPr>
      <w:bookmarkStart w:id="0" w:name="_Toc137396479"/>
      <w:bookmarkStart w:id="1" w:name="_Toc25582165"/>
      <w:r w:rsidRPr="003E6C16">
        <w:rPr>
          <w:rFonts w:eastAsia="Arial"/>
          <w:sz w:val="32"/>
          <w:szCs w:val="22"/>
          <w:lang w:val="en-GB" w:eastAsia="en-US"/>
        </w:rPr>
        <w:t xml:space="preserve">Advanced Practical Course – </w:t>
      </w:r>
      <w:r w:rsidR="00F37889">
        <w:rPr>
          <w:rFonts w:eastAsia="Arial"/>
          <w:sz w:val="32"/>
          <w:szCs w:val="22"/>
          <w:lang w:val="en-GB" w:eastAsia="en-US"/>
        </w:rPr>
        <w:t>Developing innovative services at the example of SAP technologies</w:t>
      </w:r>
      <w:r w:rsidRPr="003E6C16">
        <w:rPr>
          <w:rFonts w:eastAsia="Arial"/>
          <w:sz w:val="32"/>
          <w:szCs w:val="22"/>
          <w:lang w:val="en-GB" w:eastAsia="en-US"/>
        </w:rPr>
        <w:br/>
        <w:t>(IN2128, IN2106)</w:t>
      </w:r>
      <w:r w:rsidRPr="003E6C16">
        <w:rPr>
          <w:rFonts w:eastAsia="Arial"/>
          <w:sz w:val="32"/>
          <w:szCs w:val="22"/>
          <w:lang w:val="en-GB" w:eastAsia="en-US"/>
        </w:rPr>
        <w:br/>
      </w:r>
      <w:r w:rsidRPr="003E6C16">
        <w:rPr>
          <w:rFonts w:eastAsia="Arial"/>
          <w:b w:val="0"/>
          <w:sz w:val="32"/>
          <w:szCs w:val="22"/>
          <w:lang w:val="en-GB" w:eastAsia="en-US"/>
        </w:rPr>
        <w:br/>
      </w:r>
      <w:r w:rsidRPr="003E6C16">
        <w:rPr>
          <w:rFonts w:eastAsia="Arial"/>
          <w:b w:val="0"/>
          <w:sz w:val="32"/>
          <w:szCs w:val="22"/>
          <w:lang w:val="en-GB" w:eastAsia="en-US"/>
        </w:rPr>
        <w:br/>
      </w:r>
      <w:r w:rsidRPr="003E6C16">
        <w:rPr>
          <w:rFonts w:eastAsia="Arial"/>
          <w:b w:val="0"/>
          <w:sz w:val="32"/>
          <w:szCs w:val="22"/>
          <w:lang w:val="en-GB" w:eastAsia="en-US"/>
        </w:rPr>
        <w:br/>
      </w:r>
      <w:r w:rsidRPr="003E6C16">
        <w:rPr>
          <w:rFonts w:eastAsia="Arial"/>
          <w:b w:val="0"/>
          <w:sz w:val="32"/>
          <w:szCs w:val="22"/>
          <w:lang w:val="en-GB" w:eastAsia="en-US"/>
        </w:rPr>
        <w:br/>
        <w:t>Documentation</w:t>
      </w:r>
      <w:r w:rsidRPr="003E6C16">
        <w:rPr>
          <w:rFonts w:eastAsia="Arial"/>
          <w:b w:val="0"/>
          <w:sz w:val="32"/>
          <w:szCs w:val="22"/>
          <w:lang w:val="en-GB" w:eastAsia="en-US"/>
        </w:rPr>
        <w:br/>
      </w:r>
      <w:r w:rsidRPr="003E6C16">
        <w:rPr>
          <w:rFonts w:eastAsia="Arial"/>
          <w:b w:val="0"/>
          <w:sz w:val="32"/>
          <w:szCs w:val="22"/>
          <w:lang w:val="en-GB" w:eastAsia="en-US"/>
        </w:rPr>
        <w:br/>
      </w:r>
      <w:r w:rsidRPr="003E6C16">
        <w:rPr>
          <w:rFonts w:eastAsia="Arial"/>
          <w:b w:val="0"/>
          <w:sz w:val="24"/>
          <w:szCs w:val="22"/>
          <w:lang w:val="en-GB" w:eastAsia="en-US"/>
        </w:rPr>
        <w:t>Winter Semester 20</w:t>
      </w:r>
      <w:r w:rsidR="00F37889">
        <w:rPr>
          <w:rFonts w:eastAsia="Arial"/>
          <w:b w:val="0"/>
          <w:sz w:val="24"/>
          <w:szCs w:val="22"/>
          <w:lang w:val="en-GB" w:eastAsia="en-US"/>
        </w:rPr>
        <w:t>21</w:t>
      </w:r>
      <w:r w:rsidRPr="003E6C16">
        <w:rPr>
          <w:rFonts w:eastAsia="Arial"/>
          <w:b w:val="0"/>
          <w:sz w:val="24"/>
          <w:szCs w:val="22"/>
          <w:lang w:val="en-GB" w:eastAsia="en-US"/>
        </w:rPr>
        <w:t>/20</w:t>
      </w:r>
      <w:r w:rsidR="003E2565">
        <w:rPr>
          <w:rFonts w:eastAsia="Arial"/>
          <w:b w:val="0"/>
          <w:sz w:val="24"/>
          <w:szCs w:val="22"/>
          <w:lang w:val="en-GB" w:eastAsia="en-US"/>
        </w:rPr>
        <w:t>2</w:t>
      </w:r>
      <w:r w:rsidR="00F37889">
        <w:rPr>
          <w:rFonts w:eastAsia="Arial"/>
          <w:b w:val="0"/>
          <w:sz w:val="24"/>
          <w:szCs w:val="22"/>
          <w:lang w:val="en-GB" w:eastAsia="en-US"/>
        </w:rPr>
        <w:t>2</w:t>
      </w:r>
      <w:r w:rsidRPr="003E6C16">
        <w:rPr>
          <w:rFonts w:eastAsia="Arial"/>
          <w:b w:val="0"/>
          <w:sz w:val="24"/>
          <w:szCs w:val="22"/>
          <w:lang w:val="en-GB" w:eastAsia="en-US"/>
        </w:rPr>
        <w:br/>
      </w:r>
      <w:r w:rsidRPr="003E6C16">
        <w:rPr>
          <w:rFonts w:eastAsia="Arial"/>
          <w:b w:val="0"/>
          <w:sz w:val="24"/>
          <w:szCs w:val="22"/>
          <w:lang w:val="en-GB" w:eastAsia="en-US"/>
        </w:rPr>
        <w:br/>
      </w:r>
      <w:r w:rsidRPr="003E6C16">
        <w:rPr>
          <w:rFonts w:eastAsia="Arial"/>
          <w:b w:val="0"/>
          <w:color w:val="FF0000"/>
          <w:szCs w:val="22"/>
          <w:lang w:val="en-GB" w:eastAsia="en-US"/>
        </w:rPr>
        <w:br/>
      </w:r>
      <w:r w:rsidRPr="003E6C16">
        <w:rPr>
          <w:rFonts w:eastAsia="Arial"/>
          <w:b w:val="0"/>
          <w:color w:val="FF0000"/>
          <w:szCs w:val="22"/>
          <w:lang w:val="en-GB" w:eastAsia="en-US"/>
        </w:rPr>
        <w:br/>
      </w:r>
      <w:r w:rsidR="00F37889" w:rsidRPr="00F37889">
        <w:rPr>
          <w:rFonts w:eastAsia="Arial"/>
          <w:b w:val="0"/>
          <w:szCs w:val="22"/>
          <w:lang w:val="en-GB" w:eastAsia="en-US"/>
        </w:rPr>
        <w:t>Ibsolution: SAP Conversational AI</w:t>
      </w:r>
      <w:r w:rsidRPr="003E6C16">
        <w:rPr>
          <w:rFonts w:eastAsia="Arial"/>
          <w:b w:val="0"/>
          <w:color w:val="FF0000"/>
          <w:szCs w:val="22"/>
          <w:lang w:val="en-GB" w:eastAsia="en-US"/>
        </w:rPr>
        <w:br/>
      </w:r>
      <w:r w:rsidRPr="003E6C16">
        <w:rPr>
          <w:rFonts w:eastAsia="Arial"/>
          <w:b w:val="0"/>
          <w:szCs w:val="22"/>
          <w:lang w:val="en-GB" w:eastAsia="en-US"/>
        </w:rPr>
        <w:br/>
      </w:r>
      <w:r w:rsidR="00F37889" w:rsidRPr="00F37889">
        <w:rPr>
          <w:rFonts w:eastAsia="Arial"/>
          <w:b w:val="0"/>
          <w:sz w:val="24"/>
          <w:szCs w:val="22"/>
          <w:lang w:val="en-GB" w:eastAsia="en-US"/>
        </w:rPr>
        <w:t>SAP Chatbot Team</w:t>
      </w:r>
      <w:r w:rsidRPr="003E6C16">
        <w:rPr>
          <w:rFonts w:eastAsia="Arial"/>
          <w:b w:val="0"/>
          <w:color w:val="FF0000"/>
          <w:sz w:val="24"/>
          <w:szCs w:val="22"/>
          <w:lang w:val="en-GB" w:eastAsia="en-US"/>
        </w:rPr>
        <w:br/>
      </w:r>
      <w:r w:rsidRPr="003E6C16">
        <w:rPr>
          <w:rFonts w:eastAsia="Arial"/>
          <w:b w:val="0"/>
          <w:sz w:val="24"/>
          <w:szCs w:val="22"/>
          <w:lang w:val="en-GB" w:eastAsia="en-US"/>
        </w:rPr>
        <w:br/>
      </w:r>
      <w:r w:rsidRPr="003E6C16">
        <w:rPr>
          <w:rFonts w:eastAsia="Arial"/>
          <w:b w:val="0"/>
          <w:sz w:val="24"/>
          <w:szCs w:val="22"/>
          <w:lang w:val="en-GB" w:eastAsia="en-US"/>
        </w:rPr>
        <w:br/>
      </w:r>
      <w:r w:rsidRPr="003E6C16">
        <w:rPr>
          <w:rFonts w:eastAsia="Arial"/>
          <w:b w:val="0"/>
          <w:sz w:val="24"/>
          <w:szCs w:val="22"/>
          <w:lang w:val="en-GB" w:eastAsia="en-US"/>
        </w:rPr>
        <w:br/>
      </w:r>
      <w:r w:rsidRPr="003E6C16">
        <w:rPr>
          <w:rFonts w:eastAsia="Arial"/>
          <w:b w:val="0"/>
          <w:sz w:val="24"/>
          <w:szCs w:val="22"/>
          <w:lang w:val="en-GB" w:eastAsia="en-US"/>
        </w:rPr>
        <w:br/>
      </w:r>
      <w:r w:rsidRPr="003E6C16">
        <w:rPr>
          <w:rFonts w:eastAsia="Arial"/>
          <w:b w:val="0"/>
          <w:sz w:val="24"/>
          <w:szCs w:val="22"/>
          <w:lang w:val="en-GB" w:eastAsia="en-US"/>
        </w:rPr>
        <w:br/>
      </w:r>
      <w:bookmarkEnd w:id="1"/>
      <w:r w:rsidR="00F37889">
        <w:rPr>
          <w:rFonts w:eastAsia="Arial"/>
          <w:b w:val="0"/>
          <w:sz w:val="24"/>
          <w:szCs w:val="22"/>
          <w:lang w:val="en-GB" w:eastAsia="en-US"/>
        </w:rPr>
        <w:t xml:space="preserve">Marek Szakacs </w:t>
      </w:r>
      <w:r w:rsidR="00F37889">
        <w:rPr>
          <w:rFonts w:eastAsia="Arial"/>
          <w:b w:val="0"/>
          <w:sz w:val="24"/>
          <w:szCs w:val="22"/>
          <w:lang w:val="en-GB" w:eastAsia="en-US"/>
        </w:rPr>
        <w:br/>
        <w:t>Sükrü Can Gültop</w:t>
      </w:r>
      <w:r w:rsidR="00F37889">
        <w:rPr>
          <w:rFonts w:eastAsia="Arial"/>
          <w:b w:val="0"/>
          <w:sz w:val="24"/>
          <w:szCs w:val="22"/>
          <w:lang w:val="en-GB" w:eastAsia="en-US"/>
        </w:rPr>
        <w:br/>
        <w:t>Hongkuan Zhou</w:t>
      </w:r>
      <w:r w:rsidR="00F37889">
        <w:rPr>
          <w:rFonts w:eastAsia="Arial"/>
          <w:b w:val="0"/>
          <w:sz w:val="24"/>
          <w:szCs w:val="22"/>
          <w:lang w:val="en-GB" w:eastAsia="en-US"/>
        </w:rPr>
        <w:br/>
        <w:t>Eric Nguyen</w:t>
      </w:r>
    </w:p>
    <w:p w14:paraId="186AB91B" w14:textId="77777777" w:rsidR="00F67D28" w:rsidRPr="009B3E4C" w:rsidRDefault="00302AC2" w:rsidP="003E2565">
      <w:pPr>
        <w:pStyle w:val="berschrift1"/>
        <w:numPr>
          <w:ilvl w:val="0"/>
          <w:numId w:val="0"/>
        </w:numPr>
        <w:rPr>
          <w:noProof/>
        </w:rPr>
      </w:pPr>
      <w:bookmarkStart w:id="2" w:name="_Toc25579957"/>
      <w:bookmarkStart w:id="3" w:name="_Toc25580143"/>
      <w:bookmarkStart w:id="4" w:name="_Toc25582166"/>
      <w:bookmarkStart w:id="5" w:name="_Toc95404380"/>
      <w:bookmarkEnd w:id="0"/>
      <w:r w:rsidRPr="009B3E4C">
        <w:rPr>
          <w:noProof/>
        </w:rPr>
        <w:lastRenderedPageBreak/>
        <w:t>Table of Contents</w:t>
      </w:r>
      <w:bookmarkEnd w:id="2"/>
      <w:bookmarkEnd w:id="3"/>
      <w:bookmarkEnd w:id="4"/>
      <w:bookmarkEnd w:id="5"/>
    </w:p>
    <w:p w14:paraId="73F94669" w14:textId="0CB5149D" w:rsidR="003346B1" w:rsidRDefault="00BB5B51">
      <w:pPr>
        <w:pStyle w:val="Verzeichnis1"/>
        <w:rPr>
          <w:rFonts w:asciiTheme="minorHAnsi" w:eastAsiaTheme="minorEastAsia" w:hAnsiTheme="minorHAnsi" w:cstheme="minorBidi"/>
          <w:b w:val="0"/>
          <w:sz w:val="22"/>
          <w:szCs w:val="22"/>
        </w:rPr>
      </w:pPr>
      <w:r>
        <w:rPr>
          <w:lang w:val="en-US"/>
        </w:rPr>
        <w:fldChar w:fldCharType="begin"/>
      </w:r>
      <w:r>
        <w:rPr>
          <w:lang w:val="en-US"/>
        </w:rPr>
        <w:instrText xml:space="preserve"> TOC \o "4-4" \h \z \t "Überschrift 1;1;Überschrift 2;2;Überschrift 3;3" </w:instrText>
      </w:r>
      <w:r>
        <w:rPr>
          <w:lang w:val="en-US"/>
        </w:rPr>
        <w:fldChar w:fldCharType="separate"/>
      </w:r>
      <w:hyperlink w:anchor="_Toc95404380" w:history="1">
        <w:r w:rsidR="003346B1" w:rsidRPr="000E7216">
          <w:rPr>
            <w:rStyle w:val="Hyperlink"/>
          </w:rPr>
          <w:t>Table of Contents</w:t>
        </w:r>
        <w:r w:rsidR="003346B1">
          <w:rPr>
            <w:webHidden/>
          </w:rPr>
          <w:tab/>
        </w:r>
        <w:r w:rsidR="003346B1">
          <w:rPr>
            <w:webHidden/>
          </w:rPr>
          <w:fldChar w:fldCharType="begin"/>
        </w:r>
        <w:r w:rsidR="003346B1">
          <w:rPr>
            <w:webHidden/>
          </w:rPr>
          <w:instrText xml:space="preserve"> PAGEREF _Toc95404380 \h </w:instrText>
        </w:r>
        <w:r w:rsidR="003346B1">
          <w:rPr>
            <w:webHidden/>
          </w:rPr>
        </w:r>
        <w:r w:rsidR="003346B1">
          <w:rPr>
            <w:webHidden/>
          </w:rPr>
          <w:fldChar w:fldCharType="separate"/>
        </w:r>
        <w:r w:rsidR="003346B1">
          <w:rPr>
            <w:webHidden/>
          </w:rPr>
          <w:t>I</w:t>
        </w:r>
        <w:r w:rsidR="003346B1">
          <w:rPr>
            <w:webHidden/>
          </w:rPr>
          <w:fldChar w:fldCharType="end"/>
        </w:r>
      </w:hyperlink>
    </w:p>
    <w:p w14:paraId="3D0F3117" w14:textId="4B4259B5" w:rsidR="003346B1" w:rsidRDefault="003346B1">
      <w:pPr>
        <w:pStyle w:val="Verzeichnis1"/>
        <w:rPr>
          <w:rFonts w:asciiTheme="minorHAnsi" w:eastAsiaTheme="minorEastAsia" w:hAnsiTheme="minorHAnsi" w:cstheme="minorBidi"/>
          <w:b w:val="0"/>
          <w:sz w:val="22"/>
          <w:szCs w:val="22"/>
        </w:rPr>
      </w:pPr>
      <w:hyperlink w:anchor="_Toc95404381" w:history="1">
        <w:r w:rsidRPr="000E7216">
          <w:rPr>
            <w:rStyle w:val="Hyperlink"/>
          </w:rPr>
          <w:t>List</w:t>
        </w:r>
        <w:r w:rsidRPr="000E7216">
          <w:rPr>
            <w:rStyle w:val="Hyperlink"/>
            <w:lang w:val="en-US"/>
          </w:rPr>
          <w:t xml:space="preserve"> of Figures</w:t>
        </w:r>
        <w:r>
          <w:rPr>
            <w:webHidden/>
          </w:rPr>
          <w:tab/>
        </w:r>
        <w:r>
          <w:rPr>
            <w:webHidden/>
          </w:rPr>
          <w:fldChar w:fldCharType="begin"/>
        </w:r>
        <w:r>
          <w:rPr>
            <w:webHidden/>
          </w:rPr>
          <w:instrText xml:space="preserve"> PAGEREF _Toc95404381 \h </w:instrText>
        </w:r>
        <w:r>
          <w:rPr>
            <w:webHidden/>
          </w:rPr>
        </w:r>
        <w:r>
          <w:rPr>
            <w:webHidden/>
          </w:rPr>
          <w:fldChar w:fldCharType="separate"/>
        </w:r>
        <w:r>
          <w:rPr>
            <w:webHidden/>
          </w:rPr>
          <w:t>II</w:t>
        </w:r>
        <w:r>
          <w:rPr>
            <w:webHidden/>
          </w:rPr>
          <w:fldChar w:fldCharType="end"/>
        </w:r>
      </w:hyperlink>
    </w:p>
    <w:p w14:paraId="0ADB1E71" w14:textId="172C9019" w:rsidR="003346B1" w:rsidRDefault="003346B1">
      <w:pPr>
        <w:pStyle w:val="Verzeichnis1"/>
        <w:rPr>
          <w:rFonts w:asciiTheme="minorHAnsi" w:eastAsiaTheme="minorEastAsia" w:hAnsiTheme="minorHAnsi" w:cstheme="minorBidi"/>
          <w:b w:val="0"/>
          <w:sz w:val="22"/>
          <w:szCs w:val="22"/>
        </w:rPr>
      </w:pPr>
      <w:hyperlink w:anchor="_Toc95404382" w:history="1">
        <w:r w:rsidRPr="000E7216">
          <w:rPr>
            <w:rStyle w:val="Hyperlink"/>
            <w:lang w:val="en-US"/>
          </w:rPr>
          <w:t>List of Tables</w:t>
        </w:r>
        <w:r>
          <w:rPr>
            <w:webHidden/>
          </w:rPr>
          <w:tab/>
        </w:r>
        <w:r>
          <w:rPr>
            <w:webHidden/>
          </w:rPr>
          <w:fldChar w:fldCharType="begin"/>
        </w:r>
        <w:r>
          <w:rPr>
            <w:webHidden/>
          </w:rPr>
          <w:instrText xml:space="preserve"> PAGEREF _Toc95404382 \h </w:instrText>
        </w:r>
        <w:r>
          <w:rPr>
            <w:webHidden/>
          </w:rPr>
        </w:r>
        <w:r>
          <w:rPr>
            <w:webHidden/>
          </w:rPr>
          <w:fldChar w:fldCharType="separate"/>
        </w:r>
        <w:r>
          <w:rPr>
            <w:webHidden/>
          </w:rPr>
          <w:t>III</w:t>
        </w:r>
        <w:r>
          <w:rPr>
            <w:webHidden/>
          </w:rPr>
          <w:fldChar w:fldCharType="end"/>
        </w:r>
      </w:hyperlink>
    </w:p>
    <w:p w14:paraId="132B9BC9" w14:textId="4D0C930B" w:rsidR="003346B1" w:rsidRDefault="003346B1">
      <w:pPr>
        <w:pStyle w:val="Verzeichnis1"/>
        <w:rPr>
          <w:rFonts w:asciiTheme="minorHAnsi" w:eastAsiaTheme="minorEastAsia" w:hAnsiTheme="minorHAnsi" w:cstheme="minorBidi"/>
          <w:b w:val="0"/>
          <w:sz w:val="22"/>
          <w:szCs w:val="22"/>
        </w:rPr>
      </w:pPr>
      <w:hyperlink w:anchor="_Toc95404383" w:history="1">
        <w:r w:rsidRPr="000E7216">
          <w:rPr>
            <w:rStyle w:val="Hyperlink"/>
            <w:lang w:val="en-US"/>
          </w:rPr>
          <w:t>List of Abbreviations</w:t>
        </w:r>
        <w:r>
          <w:rPr>
            <w:webHidden/>
          </w:rPr>
          <w:tab/>
        </w:r>
        <w:r>
          <w:rPr>
            <w:webHidden/>
          </w:rPr>
          <w:fldChar w:fldCharType="begin"/>
        </w:r>
        <w:r>
          <w:rPr>
            <w:webHidden/>
          </w:rPr>
          <w:instrText xml:space="preserve"> PAGEREF _Toc95404383 \h </w:instrText>
        </w:r>
        <w:r>
          <w:rPr>
            <w:webHidden/>
          </w:rPr>
        </w:r>
        <w:r>
          <w:rPr>
            <w:webHidden/>
          </w:rPr>
          <w:fldChar w:fldCharType="separate"/>
        </w:r>
        <w:r>
          <w:rPr>
            <w:webHidden/>
          </w:rPr>
          <w:t>IV</w:t>
        </w:r>
        <w:r>
          <w:rPr>
            <w:webHidden/>
          </w:rPr>
          <w:fldChar w:fldCharType="end"/>
        </w:r>
      </w:hyperlink>
    </w:p>
    <w:p w14:paraId="0B04337B" w14:textId="7091C59F" w:rsidR="003346B1" w:rsidRDefault="003346B1">
      <w:pPr>
        <w:pStyle w:val="Verzeichnis1"/>
        <w:tabs>
          <w:tab w:val="left" w:pos="482"/>
        </w:tabs>
        <w:rPr>
          <w:rFonts w:asciiTheme="minorHAnsi" w:eastAsiaTheme="minorEastAsia" w:hAnsiTheme="minorHAnsi" w:cstheme="minorBidi"/>
          <w:b w:val="0"/>
          <w:sz w:val="22"/>
          <w:szCs w:val="22"/>
        </w:rPr>
      </w:pPr>
      <w:hyperlink w:anchor="_Toc95404384" w:history="1">
        <w:r w:rsidRPr="000E7216">
          <w:rPr>
            <w:rStyle w:val="Hyperlink"/>
            <w:lang w:val="en-US"/>
          </w:rPr>
          <w:t>1</w:t>
        </w:r>
        <w:r>
          <w:rPr>
            <w:rFonts w:asciiTheme="minorHAnsi" w:eastAsiaTheme="minorEastAsia" w:hAnsiTheme="minorHAnsi" w:cstheme="minorBidi"/>
            <w:b w:val="0"/>
            <w:sz w:val="22"/>
            <w:szCs w:val="22"/>
          </w:rPr>
          <w:tab/>
        </w:r>
        <w:r w:rsidRPr="000E7216">
          <w:rPr>
            <w:rStyle w:val="Hyperlink"/>
          </w:rPr>
          <w:t>Environment Setup and Deployment</w:t>
        </w:r>
        <w:r>
          <w:rPr>
            <w:webHidden/>
          </w:rPr>
          <w:tab/>
        </w:r>
        <w:r>
          <w:rPr>
            <w:webHidden/>
          </w:rPr>
          <w:fldChar w:fldCharType="begin"/>
        </w:r>
        <w:r>
          <w:rPr>
            <w:webHidden/>
          </w:rPr>
          <w:instrText xml:space="preserve"> PAGEREF _Toc95404384 \h </w:instrText>
        </w:r>
        <w:r>
          <w:rPr>
            <w:webHidden/>
          </w:rPr>
        </w:r>
        <w:r>
          <w:rPr>
            <w:webHidden/>
          </w:rPr>
          <w:fldChar w:fldCharType="separate"/>
        </w:r>
        <w:r>
          <w:rPr>
            <w:webHidden/>
          </w:rPr>
          <w:t>5</w:t>
        </w:r>
        <w:r>
          <w:rPr>
            <w:webHidden/>
          </w:rPr>
          <w:fldChar w:fldCharType="end"/>
        </w:r>
      </w:hyperlink>
    </w:p>
    <w:p w14:paraId="3B37B7C5" w14:textId="65C34F95"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85" w:history="1">
        <w:r w:rsidRPr="000E7216">
          <w:rPr>
            <w:rStyle w:val="Hyperlink"/>
            <w:noProof/>
            <w:lang w:val="en-US"/>
          </w:rPr>
          <w:t>1.1</w:t>
        </w:r>
        <w:r>
          <w:rPr>
            <w:rFonts w:asciiTheme="minorHAnsi" w:eastAsiaTheme="minorEastAsia" w:hAnsiTheme="minorHAnsi" w:cstheme="minorBidi"/>
            <w:b w:val="0"/>
            <w:noProof/>
            <w:sz w:val="22"/>
            <w:szCs w:val="22"/>
          </w:rPr>
          <w:tab/>
        </w:r>
        <w:r w:rsidRPr="000E7216">
          <w:rPr>
            <w:rStyle w:val="Hyperlink"/>
            <w:noProof/>
            <w:lang w:val="en-US"/>
          </w:rPr>
          <w:t>GIT installation</w:t>
        </w:r>
        <w:r>
          <w:rPr>
            <w:noProof/>
            <w:webHidden/>
          </w:rPr>
          <w:tab/>
        </w:r>
        <w:r>
          <w:rPr>
            <w:noProof/>
            <w:webHidden/>
          </w:rPr>
          <w:fldChar w:fldCharType="begin"/>
        </w:r>
        <w:r>
          <w:rPr>
            <w:noProof/>
            <w:webHidden/>
          </w:rPr>
          <w:instrText xml:space="preserve"> PAGEREF _Toc95404385 \h </w:instrText>
        </w:r>
        <w:r>
          <w:rPr>
            <w:noProof/>
            <w:webHidden/>
          </w:rPr>
        </w:r>
        <w:r>
          <w:rPr>
            <w:noProof/>
            <w:webHidden/>
          </w:rPr>
          <w:fldChar w:fldCharType="separate"/>
        </w:r>
        <w:r>
          <w:rPr>
            <w:noProof/>
            <w:webHidden/>
          </w:rPr>
          <w:t>5</w:t>
        </w:r>
        <w:r>
          <w:rPr>
            <w:noProof/>
            <w:webHidden/>
          </w:rPr>
          <w:fldChar w:fldCharType="end"/>
        </w:r>
      </w:hyperlink>
    </w:p>
    <w:p w14:paraId="6391E259" w14:textId="2FDFA141"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86" w:history="1">
        <w:r w:rsidRPr="000E7216">
          <w:rPr>
            <w:rStyle w:val="Hyperlink"/>
            <w:noProof/>
            <w:lang w:val="en-US"/>
          </w:rPr>
          <w:t>1.2</w:t>
        </w:r>
        <w:r>
          <w:rPr>
            <w:rFonts w:asciiTheme="minorHAnsi" w:eastAsiaTheme="minorEastAsia" w:hAnsiTheme="minorHAnsi" w:cstheme="minorBidi"/>
            <w:b w:val="0"/>
            <w:noProof/>
            <w:sz w:val="22"/>
            <w:szCs w:val="22"/>
          </w:rPr>
          <w:tab/>
        </w:r>
        <w:r w:rsidRPr="000E7216">
          <w:rPr>
            <w:rStyle w:val="Hyperlink"/>
            <w:noProof/>
            <w:lang w:val="en-US"/>
          </w:rPr>
          <w:t>Node.js installation</w:t>
        </w:r>
        <w:r>
          <w:rPr>
            <w:noProof/>
            <w:webHidden/>
          </w:rPr>
          <w:tab/>
        </w:r>
        <w:r>
          <w:rPr>
            <w:noProof/>
            <w:webHidden/>
          </w:rPr>
          <w:fldChar w:fldCharType="begin"/>
        </w:r>
        <w:r>
          <w:rPr>
            <w:noProof/>
            <w:webHidden/>
          </w:rPr>
          <w:instrText xml:space="preserve"> PAGEREF _Toc95404386 \h </w:instrText>
        </w:r>
        <w:r>
          <w:rPr>
            <w:noProof/>
            <w:webHidden/>
          </w:rPr>
        </w:r>
        <w:r>
          <w:rPr>
            <w:noProof/>
            <w:webHidden/>
          </w:rPr>
          <w:fldChar w:fldCharType="separate"/>
        </w:r>
        <w:r>
          <w:rPr>
            <w:noProof/>
            <w:webHidden/>
          </w:rPr>
          <w:t>5</w:t>
        </w:r>
        <w:r>
          <w:rPr>
            <w:noProof/>
            <w:webHidden/>
          </w:rPr>
          <w:fldChar w:fldCharType="end"/>
        </w:r>
      </w:hyperlink>
    </w:p>
    <w:p w14:paraId="6EA54BBE" w14:textId="50D8D61B"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87" w:history="1">
        <w:r w:rsidRPr="000E7216">
          <w:rPr>
            <w:rStyle w:val="Hyperlink"/>
            <w:noProof/>
          </w:rPr>
          <w:t>1.3</w:t>
        </w:r>
        <w:r>
          <w:rPr>
            <w:rFonts w:asciiTheme="minorHAnsi" w:eastAsiaTheme="minorEastAsia" w:hAnsiTheme="minorHAnsi" w:cstheme="minorBidi"/>
            <w:b w:val="0"/>
            <w:noProof/>
            <w:sz w:val="22"/>
            <w:szCs w:val="22"/>
          </w:rPr>
          <w:tab/>
        </w:r>
        <w:r w:rsidRPr="000E7216">
          <w:rPr>
            <w:rStyle w:val="Hyperlink"/>
            <w:noProof/>
          </w:rPr>
          <w:t>Cloud Foundry command line interface installation</w:t>
        </w:r>
        <w:r>
          <w:rPr>
            <w:noProof/>
            <w:webHidden/>
          </w:rPr>
          <w:tab/>
        </w:r>
        <w:r>
          <w:rPr>
            <w:noProof/>
            <w:webHidden/>
          </w:rPr>
          <w:fldChar w:fldCharType="begin"/>
        </w:r>
        <w:r>
          <w:rPr>
            <w:noProof/>
            <w:webHidden/>
          </w:rPr>
          <w:instrText xml:space="preserve"> PAGEREF _Toc95404387 \h </w:instrText>
        </w:r>
        <w:r>
          <w:rPr>
            <w:noProof/>
            <w:webHidden/>
          </w:rPr>
        </w:r>
        <w:r>
          <w:rPr>
            <w:noProof/>
            <w:webHidden/>
          </w:rPr>
          <w:fldChar w:fldCharType="separate"/>
        </w:r>
        <w:r>
          <w:rPr>
            <w:noProof/>
            <w:webHidden/>
          </w:rPr>
          <w:t>5</w:t>
        </w:r>
        <w:r>
          <w:rPr>
            <w:noProof/>
            <w:webHidden/>
          </w:rPr>
          <w:fldChar w:fldCharType="end"/>
        </w:r>
      </w:hyperlink>
    </w:p>
    <w:p w14:paraId="5657A8F0" w14:textId="6AC67F1D"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88" w:history="1">
        <w:r w:rsidRPr="000E7216">
          <w:rPr>
            <w:rStyle w:val="Hyperlink"/>
            <w:noProof/>
          </w:rPr>
          <w:t>1.4</w:t>
        </w:r>
        <w:r>
          <w:rPr>
            <w:rFonts w:asciiTheme="minorHAnsi" w:eastAsiaTheme="minorEastAsia" w:hAnsiTheme="minorHAnsi" w:cstheme="minorBidi"/>
            <w:b w:val="0"/>
            <w:noProof/>
            <w:sz w:val="22"/>
            <w:szCs w:val="22"/>
          </w:rPr>
          <w:tab/>
        </w:r>
        <w:r w:rsidRPr="000E7216">
          <w:rPr>
            <w:rStyle w:val="Hyperlink"/>
            <w:noProof/>
          </w:rPr>
          <w:t>Creating a CAP application</w:t>
        </w:r>
        <w:r>
          <w:rPr>
            <w:noProof/>
            <w:webHidden/>
          </w:rPr>
          <w:tab/>
        </w:r>
        <w:r>
          <w:rPr>
            <w:noProof/>
            <w:webHidden/>
          </w:rPr>
          <w:fldChar w:fldCharType="begin"/>
        </w:r>
        <w:r>
          <w:rPr>
            <w:noProof/>
            <w:webHidden/>
          </w:rPr>
          <w:instrText xml:space="preserve"> PAGEREF _Toc95404388 \h </w:instrText>
        </w:r>
        <w:r>
          <w:rPr>
            <w:noProof/>
            <w:webHidden/>
          </w:rPr>
        </w:r>
        <w:r>
          <w:rPr>
            <w:noProof/>
            <w:webHidden/>
          </w:rPr>
          <w:fldChar w:fldCharType="separate"/>
        </w:r>
        <w:r>
          <w:rPr>
            <w:noProof/>
            <w:webHidden/>
          </w:rPr>
          <w:t>5</w:t>
        </w:r>
        <w:r>
          <w:rPr>
            <w:noProof/>
            <w:webHidden/>
          </w:rPr>
          <w:fldChar w:fldCharType="end"/>
        </w:r>
      </w:hyperlink>
    </w:p>
    <w:p w14:paraId="7BF8F532" w14:textId="5A54EBC7"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89" w:history="1">
        <w:r w:rsidRPr="000E7216">
          <w:rPr>
            <w:rStyle w:val="Hyperlink"/>
            <w:noProof/>
          </w:rPr>
          <w:t>1.5</w:t>
        </w:r>
        <w:r>
          <w:rPr>
            <w:rFonts w:asciiTheme="minorHAnsi" w:eastAsiaTheme="minorEastAsia" w:hAnsiTheme="minorHAnsi" w:cstheme="minorBidi"/>
            <w:b w:val="0"/>
            <w:noProof/>
            <w:sz w:val="22"/>
            <w:szCs w:val="22"/>
          </w:rPr>
          <w:tab/>
        </w:r>
        <w:r w:rsidRPr="000E7216">
          <w:rPr>
            <w:rStyle w:val="Hyperlink"/>
            <w:noProof/>
          </w:rPr>
          <w:t>Add a service model to the application</w:t>
        </w:r>
        <w:r>
          <w:rPr>
            <w:noProof/>
            <w:webHidden/>
          </w:rPr>
          <w:tab/>
        </w:r>
        <w:r>
          <w:rPr>
            <w:noProof/>
            <w:webHidden/>
          </w:rPr>
          <w:fldChar w:fldCharType="begin"/>
        </w:r>
        <w:r>
          <w:rPr>
            <w:noProof/>
            <w:webHidden/>
          </w:rPr>
          <w:instrText xml:space="preserve"> PAGEREF _Toc95404389 \h </w:instrText>
        </w:r>
        <w:r>
          <w:rPr>
            <w:noProof/>
            <w:webHidden/>
          </w:rPr>
        </w:r>
        <w:r>
          <w:rPr>
            <w:noProof/>
            <w:webHidden/>
          </w:rPr>
          <w:fldChar w:fldCharType="separate"/>
        </w:r>
        <w:r>
          <w:rPr>
            <w:noProof/>
            <w:webHidden/>
          </w:rPr>
          <w:t>7</w:t>
        </w:r>
        <w:r>
          <w:rPr>
            <w:noProof/>
            <w:webHidden/>
          </w:rPr>
          <w:fldChar w:fldCharType="end"/>
        </w:r>
      </w:hyperlink>
    </w:p>
    <w:p w14:paraId="18E38297" w14:textId="690D301E"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90" w:history="1">
        <w:r w:rsidRPr="000E7216">
          <w:rPr>
            <w:rStyle w:val="Hyperlink"/>
            <w:noProof/>
          </w:rPr>
          <w:t>1.6</w:t>
        </w:r>
        <w:r>
          <w:rPr>
            <w:rFonts w:asciiTheme="minorHAnsi" w:eastAsiaTheme="minorEastAsia" w:hAnsiTheme="minorHAnsi" w:cstheme="minorBidi"/>
            <w:b w:val="0"/>
            <w:noProof/>
            <w:sz w:val="22"/>
            <w:szCs w:val="22"/>
          </w:rPr>
          <w:tab/>
        </w:r>
        <w:r w:rsidRPr="000E7216">
          <w:rPr>
            <w:rStyle w:val="Hyperlink"/>
            <w:noProof/>
          </w:rPr>
          <w:t>Prepare the project for build and deployment</w:t>
        </w:r>
        <w:r>
          <w:rPr>
            <w:noProof/>
            <w:webHidden/>
          </w:rPr>
          <w:tab/>
        </w:r>
        <w:r>
          <w:rPr>
            <w:noProof/>
            <w:webHidden/>
          </w:rPr>
          <w:fldChar w:fldCharType="begin"/>
        </w:r>
        <w:r>
          <w:rPr>
            <w:noProof/>
            <w:webHidden/>
          </w:rPr>
          <w:instrText xml:space="preserve"> PAGEREF _Toc95404390 \h </w:instrText>
        </w:r>
        <w:r>
          <w:rPr>
            <w:noProof/>
            <w:webHidden/>
          </w:rPr>
        </w:r>
        <w:r>
          <w:rPr>
            <w:noProof/>
            <w:webHidden/>
          </w:rPr>
          <w:fldChar w:fldCharType="separate"/>
        </w:r>
        <w:r>
          <w:rPr>
            <w:noProof/>
            <w:webHidden/>
          </w:rPr>
          <w:t>8</w:t>
        </w:r>
        <w:r>
          <w:rPr>
            <w:noProof/>
            <w:webHidden/>
          </w:rPr>
          <w:fldChar w:fldCharType="end"/>
        </w:r>
      </w:hyperlink>
    </w:p>
    <w:p w14:paraId="6B15A568" w14:textId="6118AEE6"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91" w:history="1">
        <w:r w:rsidRPr="000E7216">
          <w:rPr>
            <w:rStyle w:val="Hyperlink"/>
            <w:noProof/>
          </w:rPr>
          <w:t>1.7</w:t>
        </w:r>
        <w:r>
          <w:rPr>
            <w:rFonts w:asciiTheme="minorHAnsi" w:eastAsiaTheme="minorEastAsia" w:hAnsiTheme="minorHAnsi" w:cstheme="minorBidi"/>
            <w:b w:val="0"/>
            <w:noProof/>
            <w:sz w:val="22"/>
            <w:szCs w:val="22"/>
          </w:rPr>
          <w:tab/>
        </w:r>
        <w:r w:rsidRPr="000E7216">
          <w:rPr>
            <w:rStyle w:val="Hyperlink"/>
            <w:noProof/>
          </w:rPr>
          <w:t>Build and deploy CAP application to SAP BTP</w:t>
        </w:r>
        <w:r>
          <w:rPr>
            <w:noProof/>
            <w:webHidden/>
          </w:rPr>
          <w:tab/>
        </w:r>
        <w:r>
          <w:rPr>
            <w:noProof/>
            <w:webHidden/>
          </w:rPr>
          <w:fldChar w:fldCharType="begin"/>
        </w:r>
        <w:r>
          <w:rPr>
            <w:noProof/>
            <w:webHidden/>
          </w:rPr>
          <w:instrText xml:space="preserve"> PAGEREF _Toc95404391 \h </w:instrText>
        </w:r>
        <w:r>
          <w:rPr>
            <w:noProof/>
            <w:webHidden/>
          </w:rPr>
        </w:r>
        <w:r>
          <w:rPr>
            <w:noProof/>
            <w:webHidden/>
          </w:rPr>
          <w:fldChar w:fldCharType="separate"/>
        </w:r>
        <w:r>
          <w:rPr>
            <w:noProof/>
            <w:webHidden/>
          </w:rPr>
          <w:t>9</w:t>
        </w:r>
        <w:r>
          <w:rPr>
            <w:noProof/>
            <w:webHidden/>
          </w:rPr>
          <w:fldChar w:fldCharType="end"/>
        </w:r>
      </w:hyperlink>
    </w:p>
    <w:p w14:paraId="38777CB8" w14:textId="7388CD67" w:rsidR="003346B1" w:rsidRDefault="003346B1">
      <w:pPr>
        <w:pStyle w:val="Verzeichnis1"/>
        <w:tabs>
          <w:tab w:val="left" w:pos="482"/>
        </w:tabs>
        <w:rPr>
          <w:rFonts w:asciiTheme="minorHAnsi" w:eastAsiaTheme="minorEastAsia" w:hAnsiTheme="minorHAnsi" w:cstheme="minorBidi"/>
          <w:b w:val="0"/>
          <w:sz w:val="22"/>
          <w:szCs w:val="22"/>
        </w:rPr>
      </w:pPr>
      <w:hyperlink w:anchor="_Toc95404392" w:history="1">
        <w:r w:rsidRPr="000E7216">
          <w:rPr>
            <w:rStyle w:val="Hyperlink"/>
          </w:rPr>
          <w:t>2</w:t>
        </w:r>
        <w:r>
          <w:rPr>
            <w:rFonts w:asciiTheme="minorHAnsi" w:eastAsiaTheme="minorEastAsia" w:hAnsiTheme="minorHAnsi" w:cstheme="minorBidi"/>
            <w:b w:val="0"/>
            <w:sz w:val="22"/>
            <w:szCs w:val="22"/>
          </w:rPr>
          <w:tab/>
        </w:r>
        <w:r w:rsidRPr="000E7216">
          <w:rPr>
            <w:rStyle w:val="Hyperlink"/>
          </w:rPr>
          <w:t>Connecting to the external SAP BTP Destination</w:t>
        </w:r>
        <w:r>
          <w:rPr>
            <w:webHidden/>
          </w:rPr>
          <w:tab/>
        </w:r>
        <w:r>
          <w:rPr>
            <w:webHidden/>
          </w:rPr>
          <w:fldChar w:fldCharType="begin"/>
        </w:r>
        <w:r>
          <w:rPr>
            <w:webHidden/>
          </w:rPr>
          <w:instrText xml:space="preserve"> PAGEREF _Toc95404392 \h </w:instrText>
        </w:r>
        <w:r>
          <w:rPr>
            <w:webHidden/>
          </w:rPr>
        </w:r>
        <w:r>
          <w:rPr>
            <w:webHidden/>
          </w:rPr>
          <w:fldChar w:fldCharType="separate"/>
        </w:r>
        <w:r>
          <w:rPr>
            <w:webHidden/>
          </w:rPr>
          <w:t>12</w:t>
        </w:r>
        <w:r>
          <w:rPr>
            <w:webHidden/>
          </w:rPr>
          <w:fldChar w:fldCharType="end"/>
        </w:r>
      </w:hyperlink>
    </w:p>
    <w:p w14:paraId="5AF87516" w14:textId="299317D9"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93" w:history="1">
        <w:r w:rsidRPr="000E7216">
          <w:rPr>
            <w:rStyle w:val="Hyperlink"/>
            <w:noProof/>
          </w:rPr>
          <w:t>2.1</w:t>
        </w:r>
        <w:r>
          <w:rPr>
            <w:rFonts w:asciiTheme="minorHAnsi" w:eastAsiaTheme="minorEastAsia" w:hAnsiTheme="minorHAnsi" w:cstheme="minorBidi"/>
            <w:b w:val="0"/>
            <w:noProof/>
            <w:sz w:val="22"/>
            <w:szCs w:val="22"/>
          </w:rPr>
          <w:tab/>
        </w:r>
        <w:r w:rsidRPr="000E7216">
          <w:rPr>
            <w:rStyle w:val="Hyperlink"/>
            <w:noProof/>
          </w:rPr>
          <w:t>Importing SalesOrder Odata service</w:t>
        </w:r>
        <w:r>
          <w:rPr>
            <w:noProof/>
            <w:webHidden/>
          </w:rPr>
          <w:tab/>
        </w:r>
        <w:r>
          <w:rPr>
            <w:noProof/>
            <w:webHidden/>
          </w:rPr>
          <w:fldChar w:fldCharType="begin"/>
        </w:r>
        <w:r>
          <w:rPr>
            <w:noProof/>
            <w:webHidden/>
          </w:rPr>
          <w:instrText xml:space="preserve"> PAGEREF _Toc95404393 \h </w:instrText>
        </w:r>
        <w:r>
          <w:rPr>
            <w:noProof/>
            <w:webHidden/>
          </w:rPr>
        </w:r>
        <w:r>
          <w:rPr>
            <w:noProof/>
            <w:webHidden/>
          </w:rPr>
          <w:fldChar w:fldCharType="separate"/>
        </w:r>
        <w:r>
          <w:rPr>
            <w:noProof/>
            <w:webHidden/>
          </w:rPr>
          <w:t>12</w:t>
        </w:r>
        <w:r>
          <w:rPr>
            <w:noProof/>
            <w:webHidden/>
          </w:rPr>
          <w:fldChar w:fldCharType="end"/>
        </w:r>
      </w:hyperlink>
    </w:p>
    <w:p w14:paraId="08B0A975" w14:textId="5F4D22DA"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94" w:history="1">
        <w:r w:rsidRPr="000E7216">
          <w:rPr>
            <w:rStyle w:val="Hyperlink"/>
            <w:noProof/>
          </w:rPr>
          <w:t>2.2</w:t>
        </w:r>
        <w:r>
          <w:rPr>
            <w:rFonts w:asciiTheme="minorHAnsi" w:eastAsiaTheme="minorEastAsia" w:hAnsiTheme="minorHAnsi" w:cstheme="minorBidi"/>
            <w:b w:val="0"/>
            <w:noProof/>
            <w:sz w:val="22"/>
            <w:szCs w:val="22"/>
          </w:rPr>
          <w:tab/>
        </w:r>
        <w:r w:rsidRPr="000E7216">
          <w:rPr>
            <w:rStyle w:val="Hyperlink"/>
            <w:noProof/>
          </w:rPr>
          <w:t>Modifiying our example service to use newly imported API specification</w:t>
        </w:r>
        <w:r>
          <w:rPr>
            <w:noProof/>
            <w:webHidden/>
          </w:rPr>
          <w:tab/>
        </w:r>
        <w:r>
          <w:rPr>
            <w:noProof/>
            <w:webHidden/>
          </w:rPr>
          <w:fldChar w:fldCharType="begin"/>
        </w:r>
        <w:r>
          <w:rPr>
            <w:noProof/>
            <w:webHidden/>
          </w:rPr>
          <w:instrText xml:space="preserve"> PAGEREF _Toc95404394 \h </w:instrText>
        </w:r>
        <w:r>
          <w:rPr>
            <w:noProof/>
            <w:webHidden/>
          </w:rPr>
        </w:r>
        <w:r>
          <w:rPr>
            <w:noProof/>
            <w:webHidden/>
          </w:rPr>
          <w:fldChar w:fldCharType="separate"/>
        </w:r>
        <w:r>
          <w:rPr>
            <w:noProof/>
            <w:webHidden/>
          </w:rPr>
          <w:t>13</w:t>
        </w:r>
        <w:r>
          <w:rPr>
            <w:noProof/>
            <w:webHidden/>
          </w:rPr>
          <w:fldChar w:fldCharType="end"/>
        </w:r>
      </w:hyperlink>
    </w:p>
    <w:p w14:paraId="7C61A685" w14:textId="7AA3FCCE"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95" w:history="1">
        <w:r w:rsidRPr="000E7216">
          <w:rPr>
            <w:rStyle w:val="Hyperlink"/>
            <w:noProof/>
          </w:rPr>
          <w:t>2.3</w:t>
        </w:r>
        <w:r>
          <w:rPr>
            <w:rFonts w:asciiTheme="minorHAnsi" w:eastAsiaTheme="minorEastAsia" w:hAnsiTheme="minorHAnsi" w:cstheme="minorBidi"/>
            <w:b w:val="0"/>
            <w:noProof/>
            <w:sz w:val="22"/>
            <w:szCs w:val="22"/>
          </w:rPr>
          <w:tab/>
        </w:r>
        <w:r w:rsidRPr="000E7216">
          <w:rPr>
            <w:rStyle w:val="Hyperlink"/>
            <w:noProof/>
          </w:rPr>
          <w:t>Define Destination service</w:t>
        </w:r>
        <w:r>
          <w:rPr>
            <w:noProof/>
            <w:webHidden/>
          </w:rPr>
          <w:tab/>
        </w:r>
        <w:r>
          <w:rPr>
            <w:noProof/>
            <w:webHidden/>
          </w:rPr>
          <w:fldChar w:fldCharType="begin"/>
        </w:r>
        <w:r>
          <w:rPr>
            <w:noProof/>
            <w:webHidden/>
          </w:rPr>
          <w:instrText xml:space="preserve"> PAGEREF _Toc95404395 \h </w:instrText>
        </w:r>
        <w:r>
          <w:rPr>
            <w:noProof/>
            <w:webHidden/>
          </w:rPr>
        </w:r>
        <w:r>
          <w:rPr>
            <w:noProof/>
            <w:webHidden/>
          </w:rPr>
          <w:fldChar w:fldCharType="separate"/>
        </w:r>
        <w:r>
          <w:rPr>
            <w:noProof/>
            <w:webHidden/>
          </w:rPr>
          <w:t>14</w:t>
        </w:r>
        <w:r>
          <w:rPr>
            <w:noProof/>
            <w:webHidden/>
          </w:rPr>
          <w:fldChar w:fldCharType="end"/>
        </w:r>
      </w:hyperlink>
    </w:p>
    <w:p w14:paraId="493E4549" w14:textId="48BC1B6F"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96" w:history="1">
        <w:r w:rsidRPr="000E7216">
          <w:rPr>
            <w:rStyle w:val="Hyperlink"/>
            <w:noProof/>
          </w:rPr>
          <w:t>2.4</w:t>
        </w:r>
        <w:r>
          <w:rPr>
            <w:rFonts w:asciiTheme="minorHAnsi" w:eastAsiaTheme="minorEastAsia" w:hAnsiTheme="minorHAnsi" w:cstheme="minorBidi"/>
            <w:b w:val="0"/>
            <w:noProof/>
            <w:sz w:val="22"/>
            <w:szCs w:val="22"/>
          </w:rPr>
          <w:tab/>
        </w:r>
        <w:r w:rsidRPr="000E7216">
          <w:rPr>
            <w:rStyle w:val="Hyperlink"/>
            <w:noProof/>
          </w:rPr>
          <w:t>Test the destination by deplyoing the application to Cloud Foundry</w:t>
        </w:r>
        <w:r>
          <w:rPr>
            <w:noProof/>
            <w:webHidden/>
          </w:rPr>
          <w:tab/>
        </w:r>
        <w:r>
          <w:rPr>
            <w:noProof/>
            <w:webHidden/>
          </w:rPr>
          <w:fldChar w:fldCharType="begin"/>
        </w:r>
        <w:r>
          <w:rPr>
            <w:noProof/>
            <w:webHidden/>
          </w:rPr>
          <w:instrText xml:space="preserve"> PAGEREF _Toc95404396 \h </w:instrText>
        </w:r>
        <w:r>
          <w:rPr>
            <w:noProof/>
            <w:webHidden/>
          </w:rPr>
        </w:r>
        <w:r>
          <w:rPr>
            <w:noProof/>
            <w:webHidden/>
          </w:rPr>
          <w:fldChar w:fldCharType="separate"/>
        </w:r>
        <w:r>
          <w:rPr>
            <w:noProof/>
            <w:webHidden/>
          </w:rPr>
          <w:t>15</w:t>
        </w:r>
        <w:r>
          <w:rPr>
            <w:noProof/>
            <w:webHidden/>
          </w:rPr>
          <w:fldChar w:fldCharType="end"/>
        </w:r>
      </w:hyperlink>
    </w:p>
    <w:p w14:paraId="74F4DCDB" w14:textId="569E7B58" w:rsidR="003346B1" w:rsidRDefault="003346B1">
      <w:pPr>
        <w:pStyle w:val="Verzeichnis1"/>
        <w:tabs>
          <w:tab w:val="left" w:pos="482"/>
        </w:tabs>
        <w:rPr>
          <w:rFonts w:asciiTheme="minorHAnsi" w:eastAsiaTheme="minorEastAsia" w:hAnsiTheme="minorHAnsi" w:cstheme="minorBidi"/>
          <w:b w:val="0"/>
          <w:sz w:val="22"/>
          <w:szCs w:val="22"/>
        </w:rPr>
      </w:pPr>
      <w:hyperlink w:anchor="_Toc95404397" w:history="1">
        <w:r w:rsidRPr="000E7216">
          <w:rPr>
            <w:rStyle w:val="Hyperlink"/>
          </w:rPr>
          <w:t>3</w:t>
        </w:r>
        <w:r>
          <w:rPr>
            <w:rFonts w:asciiTheme="minorHAnsi" w:eastAsiaTheme="minorEastAsia" w:hAnsiTheme="minorHAnsi" w:cstheme="minorBidi"/>
            <w:b w:val="0"/>
            <w:sz w:val="22"/>
            <w:szCs w:val="22"/>
          </w:rPr>
          <w:tab/>
        </w:r>
        <w:r w:rsidRPr="000E7216">
          <w:rPr>
            <w:rStyle w:val="Hyperlink"/>
          </w:rPr>
          <w:t>Binding APIs to CAI Chatbot</w:t>
        </w:r>
        <w:r>
          <w:rPr>
            <w:webHidden/>
          </w:rPr>
          <w:tab/>
        </w:r>
        <w:r>
          <w:rPr>
            <w:webHidden/>
          </w:rPr>
          <w:fldChar w:fldCharType="begin"/>
        </w:r>
        <w:r>
          <w:rPr>
            <w:webHidden/>
          </w:rPr>
          <w:instrText xml:space="preserve"> PAGEREF _Toc95404397 \h </w:instrText>
        </w:r>
        <w:r>
          <w:rPr>
            <w:webHidden/>
          </w:rPr>
        </w:r>
        <w:r>
          <w:rPr>
            <w:webHidden/>
          </w:rPr>
          <w:fldChar w:fldCharType="separate"/>
        </w:r>
        <w:r>
          <w:rPr>
            <w:webHidden/>
          </w:rPr>
          <w:t>17</w:t>
        </w:r>
        <w:r>
          <w:rPr>
            <w:webHidden/>
          </w:rPr>
          <w:fldChar w:fldCharType="end"/>
        </w:r>
      </w:hyperlink>
    </w:p>
    <w:p w14:paraId="70C9A781" w14:textId="1C1BEB2E"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98" w:history="1">
        <w:r w:rsidRPr="000E7216">
          <w:rPr>
            <w:rStyle w:val="Hyperlink"/>
            <w:noProof/>
          </w:rPr>
          <w:t>3.1</w:t>
        </w:r>
        <w:r>
          <w:rPr>
            <w:rFonts w:asciiTheme="minorHAnsi" w:eastAsiaTheme="minorEastAsia" w:hAnsiTheme="minorHAnsi" w:cstheme="minorBidi"/>
            <w:b w:val="0"/>
            <w:noProof/>
            <w:sz w:val="22"/>
            <w:szCs w:val="22"/>
          </w:rPr>
          <w:tab/>
        </w:r>
        <w:r w:rsidRPr="000E7216">
          <w:rPr>
            <w:rStyle w:val="Hyperlink"/>
            <w:noProof/>
          </w:rPr>
          <w:t>Log in to the platform</w:t>
        </w:r>
        <w:r>
          <w:rPr>
            <w:noProof/>
            <w:webHidden/>
          </w:rPr>
          <w:tab/>
        </w:r>
        <w:r>
          <w:rPr>
            <w:noProof/>
            <w:webHidden/>
          </w:rPr>
          <w:fldChar w:fldCharType="begin"/>
        </w:r>
        <w:r>
          <w:rPr>
            <w:noProof/>
            <w:webHidden/>
          </w:rPr>
          <w:instrText xml:space="preserve"> PAGEREF _Toc95404398 \h </w:instrText>
        </w:r>
        <w:r>
          <w:rPr>
            <w:noProof/>
            <w:webHidden/>
          </w:rPr>
        </w:r>
        <w:r>
          <w:rPr>
            <w:noProof/>
            <w:webHidden/>
          </w:rPr>
          <w:fldChar w:fldCharType="separate"/>
        </w:r>
        <w:r>
          <w:rPr>
            <w:noProof/>
            <w:webHidden/>
          </w:rPr>
          <w:t>17</w:t>
        </w:r>
        <w:r>
          <w:rPr>
            <w:noProof/>
            <w:webHidden/>
          </w:rPr>
          <w:fldChar w:fldCharType="end"/>
        </w:r>
      </w:hyperlink>
    </w:p>
    <w:p w14:paraId="032BFA13" w14:textId="17D12C92"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399" w:history="1">
        <w:r w:rsidRPr="000E7216">
          <w:rPr>
            <w:rStyle w:val="Hyperlink"/>
            <w:noProof/>
            <w:lang w:eastAsia="en-GB"/>
          </w:rPr>
          <w:t>3.2</w:t>
        </w:r>
        <w:r>
          <w:rPr>
            <w:rFonts w:asciiTheme="minorHAnsi" w:eastAsiaTheme="minorEastAsia" w:hAnsiTheme="minorHAnsi" w:cstheme="minorBidi"/>
            <w:b w:val="0"/>
            <w:noProof/>
            <w:sz w:val="22"/>
            <w:szCs w:val="22"/>
          </w:rPr>
          <w:tab/>
        </w:r>
        <w:r w:rsidRPr="000E7216">
          <w:rPr>
            <w:rStyle w:val="Hyperlink"/>
            <w:noProof/>
            <w:lang w:eastAsia="en-GB"/>
          </w:rPr>
          <w:t>Create your Chatbot</w:t>
        </w:r>
        <w:r>
          <w:rPr>
            <w:noProof/>
            <w:webHidden/>
          </w:rPr>
          <w:tab/>
        </w:r>
        <w:r>
          <w:rPr>
            <w:noProof/>
            <w:webHidden/>
          </w:rPr>
          <w:fldChar w:fldCharType="begin"/>
        </w:r>
        <w:r>
          <w:rPr>
            <w:noProof/>
            <w:webHidden/>
          </w:rPr>
          <w:instrText xml:space="preserve"> PAGEREF _Toc95404399 \h </w:instrText>
        </w:r>
        <w:r>
          <w:rPr>
            <w:noProof/>
            <w:webHidden/>
          </w:rPr>
        </w:r>
        <w:r>
          <w:rPr>
            <w:noProof/>
            <w:webHidden/>
          </w:rPr>
          <w:fldChar w:fldCharType="separate"/>
        </w:r>
        <w:r>
          <w:rPr>
            <w:noProof/>
            <w:webHidden/>
          </w:rPr>
          <w:t>17</w:t>
        </w:r>
        <w:r>
          <w:rPr>
            <w:noProof/>
            <w:webHidden/>
          </w:rPr>
          <w:fldChar w:fldCharType="end"/>
        </w:r>
      </w:hyperlink>
    </w:p>
    <w:p w14:paraId="49256845" w14:textId="6574B3BC"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400" w:history="1">
        <w:r w:rsidRPr="000E7216">
          <w:rPr>
            <w:rStyle w:val="Hyperlink"/>
            <w:noProof/>
          </w:rPr>
          <w:t>3.3</w:t>
        </w:r>
        <w:r>
          <w:rPr>
            <w:rFonts w:asciiTheme="minorHAnsi" w:eastAsiaTheme="minorEastAsia" w:hAnsiTheme="minorHAnsi" w:cstheme="minorBidi"/>
            <w:b w:val="0"/>
            <w:noProof/>
            <w:sz w:val="22"/>
            <w:szCs w:val="22"/>
          </w:rPr>
          <w:tab/>
        </w:r>
        <w:r w:rsidRPr="000E7216">
          <w:rPr>
            <w:rStyle w:val="Hyperlink"/>
            <w:noProof/>
          </w:rPr>
          <w:t>Creating Sales Order Intent</w:t>
        </w:r>
        <w:r>
          <w:rPr>
            <w:noProof/>
            <w:webHidden/>
          </w:rPr>
          <w:tab/>
        </w:r>
        <w:r>
          <w:rPr>
            <w:noProof/>
            <w:webHidden/>
          </w:rPr>
          <w:fldChar w:fldCharType="begin"/>
        </w:r>
        <w:r>
          <w:rPr>
            <w:noProof/>
            <w:webHidden/>
          </w:rPr>
          <w:instrText xml:space="preserve"> PAGEREF _Toc95404400 \h </w:instrText>
        </w:r>
        <w:r>
          <w:rPr>
            <w:noProof/>
            <w:webHidden/>
          </w:rPr>
        </w:r>
        <w:r>
          <w:rPr>
            <w:noProof/>
            <w:webHidden/>
          </w:rPr>
          <w:fldChar w:fldCharType="separate"/>
        </w:r>
        <w:r>
          <w:rPr>
            <w:noProof/>
            <w:webHidden/>
          </w:rPr>
          <w:t>19</w:t>
        </w:r>
        <w:r>
          <w:rPr>
            <w:noProof/>
            <w:webHidden/>
          </w:rPr>
          <w:fldChar w:fldCharType="end"/>
        </w:r>
      </w:hyperlink>
    </w:p>
    <w:p w14:paraId="3B1DEFD8" w14:textId="7205B914"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401" w:history="1">
        <w:r w:rsidRPr="000E7216">
          <w:rPr>
            <w:rStyle w:val="Hyperlink"/>
            <w:noProof/>
          </w:rPr>
          <w:t>3.4</w:t>
        </w:r>
        <w:r>
          <w:rPr>
            <w:rFonts w:asciiTheme="minorHAnsi" w:eastAsiaTheme="minorEastAsia" w:hAnsiTheme="minorHAnsi" w:cstheme="minorBidi"/>
            <w:b w:val="0"/>
            <w:noProof/>
            <w:sz w:val="22"/>
            <w:szCs w:val="22"/>
          </w:rPr>
          <w:tab/>
        </w:r>
        <w:r w:rsidRPr="000E7216">
          <w:rPr>
            <w:rStyle w:val="Hyperlink"/>
            <w:noProof/>
          </w:rPr>
          <w:t>Create Sales Order ID Entity</w:t>
        </w:r>
        <w:r>
          <w:rPr>
            <w:noProof/>
            <w:webHidden/>
          </w:rPr>
          <w:tab/>
        </w:r>
        <w:r>
          <w:rPr>
            <w:noProof/>
            <w:webHidden/>
          </w:rPr>
          <w:fldChar w:fldCharType="begin"/>
        </w:r>
        <w:r>
          <w:rPr>
            <w:noProof/>
            <w:webHidden/>
          </w:rPr>
          <w:instrText xml:space="preserve"> PAGEREF _Toc95404401 \h </w:instrText>
        </w:r>
        <w:r>
          <w:rPr>
            <w:noProof/>
            <w:webHidden/>
          </w:rPr>
        </w:r>
        <w:r>
          <w:rPr>
            <w:noProof/>
            <w:webHidden/>
          </w:rPr>
          <w:fldChar w:fldCharType="separate"/>
        </w:r>
        <w:r>
          <w:rPr>
            <w:noProof/>
            <w:webHidden/>
          </w:rPr>
          <w:t>20</w:t>
        </w:r>
        <w:r>
          <w:rPr>
            <w:noProof/>
            <w:webHidden/>
          </w:rPr>
          <w:fldChar w:fldCharType="end"/>
        </w:r>
      </w:hyperlink>
    </w:p>
    <w:p w14:paraId="0686F49C" w14:textId="09EF42BC"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402" w:history="1">
        <w:r w:rsidRPr="000E7216">
          <w:rPr>
            <w:rStyle w:val="Hyperlink"/>
            <w:noProof/>
          </w:rPr>
          <w:t>3.5</w:t>
        </w:r>
        <w:r>
          <w:rPr>
            <w:rFonts w:asciiTheme="minorHAnsi" w:eastAsiaTheme="minorEastAsia" w:hAnsiTheme="minorHAnsi" w:cstheme="minorBidi"/>
            <w:b w:val="0"/>
            <w:noProof/>
            <w:sz w:val="22"/>
            <w:szCs w:val="22"/>
          </w:rPr>
          <w:tab/>
        </w:r>
        <w:r w:rsidRPr="000E7216">
          <w:rPr>
            <w:rStyle w:val="Hyperlink"/>
            <w:noProof/>
          </w:rPr>
          <w:t>Create New Skill</w:t>
        </w:r>
        <w:r>
          <w:rPr>
            <w:noProof/>
            <w:webHidden/>
          </w:rPr>
          <w:tab/>
        </w:r>
        <w:r>
          <w:rPr>
            <w:noProof/>
            <w:webHidden/>
          </w:rPr>
          <w:fldChar w:fldCharType="begin"/>
        </w:r>
        <w:r>
          <w:rPr>
            <w:noProof/>
            <w:webHidden/>
          </w:rPr>
          <w:instrText xml:space="preserve"> PAGEREF _Toc95404402 \h </w:instrText>
        </w:r>
        <w:r>
          <w:rPr>
            <w:noProof/>
            <w:webHidden/>
          </w:rPr>
        </w:r>
        <w:r>
          <w:rPr>
            <w:noProof/>
            <w:webHidden/>
          </w:rPr>
          <w:fldChar w:fldCharType="separate"/>
        </w:r>
        <w:r>
          <w:rPr>
            <w:noProof/>
            <w:webHidden/>
          </w:rPr>
          <w:t>22</w:t>
        </w:r>
        <w:r>
          <w:rPr>
            <w:noProof/>
            <w:webHidden/>
          </w:rPr>
          <w:fldChar w:fldCharType="end"/>
        </w:r>
      </w:hyperlink>
    </w:p>
    <w:p w14:paraId="0262AE90" w14:textId="6C922C8A"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403" w:history="1">
        <w:r w:rsidRPr="000E7216">
          <w:rPr>
            <w:rStyle w:val="Hyperlink"/>
            <w:noProof/>
          </w:rPr>
          <w:t>3.6</w:t>
        </w:r>
        <w:r>
          <w:rPr>
            <w:rFonts w:asciiTheme="minorHAnsi" w:eastAsiaTheme="minorEastAsia" w:hAnsiTheme="minorHAnsi" w:cstheme="minorBidi"/>
            <w:b w:val="0"/>
            <w:noProof/>
            <w:sz w:val="22"/>
            <w:szCs w:val="22"/>
          </w:rPr>
          <w:tab/>
        </w:r>
        <w:r w:rsidRPr="000E7216">
          <w:rPr>
            <w:rStyle w:val="Hyperlink"/>
            <w:noProof/>
          </w:rPr>
          <w:t>Test your Skill</w:t>
        </w:r>
        <w:r>
          <w:rPr>
            <w:noProof/>
            <w:webHidden/>
          </w:rPr>
          <w:tab/>
        </w:r>
        <w:r>
          <w:rPr>
            <w:noProof/>
            <w:webHidden/>
          </w:rPr>
          <w:fldChar w:fldCharType="begin"/>
        </w:r>
        <w:r>
          <w:rPr>
            <w:noProof/>
            <w:webHidden/>
          </w:rPr>
          <w:instrText xml:space="preserve"> PAGEREF _Toc95404403 \h </w:instrText>
        </w:r>
        <w:r>
          <w:rPr>
            <w:noProof/>
            <w:webHidden/>
          </w:rPr>
        </w:r>
        <w:r>
          <w:rPr>
            <w:noProof/>
            <w:webHidden/>
          </w:rPr>
          <w:fldChar w:fldCharType="separate"/>
        </w:r>
        <w:r>
          <w:rPr>
            <w:noProof/>
            <w:webHidden/>
          </w:rPr>
          <w:t>26</w:t>
        </w:r>
        <w:r>
          <w:rPr>
            <w:noProof/>
            <w:webHidden/>
          </w:rPr>
          <w:fldChar w:fldCharType="end"/>
        </w:r>
      </w:hyperlink>
    </w:p>
    <w:p w14:paraId="1ECF6C08" w14:textId="63C0F35A" w:rsidR="003346B1" w:rsidRDefault="003346B1">
      <w:pPr>
        <w:pStyle w:val="Verzeichnis1"/>
        <w:tabs>
          <w:tab w:val="left" w:pos="482"/>
        </w:tabs>
        <w:rPr>
          <w:rFonts w:asciiTheme="minorHAnsi" w:eastAsiaTheme="minorEastAsia" w:hAnsiTheme="minorHAnsi" w:cstheme="minorBidi"/>
          <w:b w:val="0"/>
          <w:sz w:val="22"/>
          <w:szCs w:val="22"/>
        </w:rPr>
      </w:pPr>
      <w:hyperlink w:anchor="_Toc95404404" w:history="1">
        <w:r w:rsidRPr="000E7216">
          <w:rPr>
            <w:rStyle w:val="Hyperlink"/>
            <w:lang w:val="en-US"/>
          </w:rPr>
          <w:t>4</w:t>
        </w:r>
        <w:r>
          <w:rPr>
            <w:rFonts w:asciiTheme="minorHAnsi" w:eastAsiaTheme="minorEastAsia" w:hAnsiTheme="minorHAnsi" w:cstheme="minorBidi"/>
            <w:b w:val="0"/>
            <w:sz w:val="22"/>
            <w:szCs w:val="22"/>
          </w:rPr>
          <w:tab/>
        </w:r>
        <w:r w:rsidRPr="000E7216">
          <w:rPr>
            <w:rStyle w:val="Hyperlink"/>
            <w:lang w:val="en-US"/>
          </w:rPr>
          <w:t>Outline level no. 1</w:t>
        </w:r>
        <w:r>
          <w:rPr>
            <w:webHidden/>
          </w:rPr>
          <w:tab/>
        </w:r>
        <w:r>
          <w:rPr>
            <w:webHidden/>
          </w:rPr>
          <w:fldChar w:fldCharType="begin"/>
        </w:r>
        <w:r>
          <w:rPr>
            <w:webHidden/>
          </w:rPr>
          <w:instrText xml:space="preserve"> PAGEREF _Toc95404404 \h </w:instrText>
        </w:r>
        <w:r>
          <w:rPr>
            <w:webHidden/>
          </w:rPr>
        </w:r>
        <w:r>
          <w:rPr>
            <w:webHidden/>
          </w:rPr>
          <w:fldChar w:fldCharType="separate"/>
        </w:r>
        <w:r>
          <w:rPr>
            <w:webHidden/>
          </w:rPr>
          <w:t>29</w:t>
        </w:r>
        <w:r>
          <w:rPr>
            <w:webHidden/>
          </w:rPr>
          <w:fldChar w:fldCharType="end"/>
        </w:r>
      </w:hyperlink>
    </w:p>
    <w:p w14:paraId="16703EB6" w14:textId="4FFD92A8" w:rsidR="003346B1" w:rsidRDefault="003346B1">
      <w:pPr>
        <w:pStyle w:val="Verzeichnis2"/>
        <w:tabs>
          <w:tab w:val="left" w:pos="960"/>
          <w:tab w:val="right" w:leader="dot" w:pos="8437"/>
        </w:tabs>
        <w:rPr>
          <w:rFonts w:asciiTheme="minorHAnsi" w:eastAsiaTheme="minorEastAsia" w:hAnsiTheme="minorHAnsi" w:cstheme="minorBidi"/>
          <w:b w:val="0"/>
          <w:noProof/>
          <w:sz w:val="22"/>
          <w:szCs w:val="22"/>
        </w:rPr>
      </w:pPr>
      <w:hyperlink w:anchor="_Toc95404405" w:history="1">
        <w:r w:rsidRPr="000E7216">
          <w:rPr>
            <w:rStyle w:val="Hyperlink"/>
            <w:noProof/>
            <w:lang w:val="en-US"/>
          </w:rPr>
          <w:t>4.1</w:t>
        </w:r>
        <w:r>
          <w:rPr>
            <w:rFonts w:asciiTheme="minorHAnsi" w:eastAsiaTheme="minorEastAsia" w:hAnsiTheme="minorHAnsi" w:cstheme="minorBidi"/>
            <w:b w:val="0"/>
            <w:noProof/>
            <w:sz w:val="22"/>
            <w:szCs w:val="22"/>
          </w:rPr>
          <w:tab/>
        </w:r>
        <w:r w:rsidRPr="000E7216">
          <w:rPr>
            <w:rStyle w:val="Hyperlink"/>
            <w:noProof/>
            <w:lang w:val="en-US"/>
          </w:rPr>
          <w:t>Outline level no. 2</w:t>
        </w:r>
        <w:r>
          <w:rPr>
            <w:noProof/>
            <w:webHidden/>
          </w:rPr>
          <w:tab/>
        </w:r>
        <w:r>
          <w:rPr>
            <w:noProof/>
            <w:webHidden/>
          </w:rPr>
          <w:fldChar w:fldCharType="begin"/>
        </w:r>
        <w:r>
          <w:rPr>
            <w:noProof/>
            <w:webHidden/>
          </w:rPr>
          <w:instrText xml:space="preserve"> PAGEREF _Toc95404405 \h </w:instrText>
        </w:r>
        <w:r>
          <w:rPr>
            <w:noProof/>
            <w:webHidden/>
          </w:rPr>
        </w:r>
        <w:r>
          <w:rPr>
            <w:noProof/>
            <w:webHidden/>
          </w:rPr>
          <w:fldChar w:fldCharType="separate"/>
        </w:r>
        <w:r>
          <w:rPr>
            <w:noProof/>
            <w:webHidden/>
          </w:rPr>
          <w:t>29</w:t>
        </w:r>
        <w:r>
          <w:rPr>
            <w:noProof/>
            <w:webHidden/>
          </w:rPr>
          <w:fldChar w:fldCharType="end"/>
        </w:r>
      </w:hyperlink>
    </w:p>
    <w:p w14:paraId="6B228164" w14:textId="0DC43773" w:rsidR="003346B1" w:rsidRDefault="003346B1">
      <w:pPr>
        <w:pStyle w:val="Verzeichnis3"/>
        <w:rPr>
          <w:rFonts w:asciiTheme="minorHAnsi" w:eastAsiaTheme="minorEastAsia" w:hAnsiTheme="minorHAnsi" w:cstheme="minorBidi"/>
          <w:noProof/>
          <w:sz w:val="22"/>
          <w:szCs w:val="22"/>
        </w:rPr>
      </w:pPr>
      <w:hyperlink w:anchor="_Toc95404406" w:history="1">
        <w:r w:rsidRPr="000E7216">
          <w:rPr>
            <w:rStyle w:val="Hyperlink"/>
            <w:noProof/>
            <w:lang w:val="en-US"/>
          </w:rPr>
          <w:t>4.1.1</w:t>
        </w:r>
        <w:r>
          <w:rPr>
            <w:rFonts w:asciiTheme="minorHAnsi" w:eastAsiaTheme="minorEastAsia" w:hAnsiTheme="minorHAnsi" w:cstheme="minorBidi"/>
            <w:noProof/>
            <w:sz w:val="22"/>
            <w:szCs w:val="22"/>
          </w:rPr>
          <w:tab/>
        </w:r>
        <w:r w:rsidRPr="000E7216">
          <w:rPr>
            <w:rStyle w:val="Hyperlink"/>
            <w:noProof/>
            <w:lang w:val="en-US"/>
          </w:rPr>
          <w:t>Outline level no. 3</w:t>
        </w:r>
        <w:r>
          <w:rPr>
            <w:noProof/>
            <w:webHidden/>
          </w:rPr>
          <w:tab/>
        </w:r>
        <w:r>
          <w:rPr>
            <w:noProof/>
            <w:webHidden/>
          </w:rPr>
          <w:fldChar w:fldCharType="begin"/>
        </w:r>
        <w:r>
          <w:rPr>
            <w:noProof/>
            <w:webHidden/>
          </w:rPr>
          <w:instrText xml:space="preserve"> PAGEREF _Toc95404406 \h </w:instrText>
        </w:r>
        <w:r>
          <w:rPr>
            <w:noProof/>
            <w:webHidden/>
          </w:rPr>
        </w:r>
        <w:r>
          <w:rPr>
            <w:noProof/>
            <w:webHidden/>
          </w:rPr>
          <w:fldChar w:fldCharType="separate"/>
        </w:r>
        <w:r>
          <w:rPr>
            <w:noProof/>
            <w:webHidden/>
          </w:rPr>
          <w:t>29</w:t>
        </w:r>
        <w:r>
          <w:rPr>
            <w:noProof/>
            <w:webHidden/>
          </w:rPr>
          <w:fldChar w:fldCharType="end"/>
        </w:r>
      </w:hyperlink>
    </w:p>
    <w:p w14:paraId="25CAB8CA" w14:textId="34C5F651" w:rsidR="003346B1" w:rsidRDefault="003346B1">
      <w:pPr>
        <w:pStyle w:val="Verzeichnis3"/>
        <w:rPr>
          <w:rFonts w:asciiTheme="minorHAnsi" w:eastAsiaTheme="minorEastAsia" w:hAnsiTheme="minorHAnsi" w:cstheme="minorBidi"/>
          <w:noProof/>
          <w:sz w:val="22"/>
          <w:szCs w:val="22"/>
        </w:rPr>
      </w:pPr>
      <w:hyperlink w:anchor="_Toc95404407" w:history="1">
        <w:r w:rsidRPr="000E7216">
          <w:rPr>
            <w:rStyle w:val="Hyperlink"/>
            <w:noProof/>
            <w:lang w:val="en-US"/>
          </w:rPr>
          <w:t>4.1.2</w:t>
        </w:r>
        <w:r>
          <w:rPr>
            <w:rFonts w:asciiTheme="minorHAnsi" w:eastAsiaTheme="minorEastAsia" w:hAnsiTheme="minorHAnsi" w:cstheme="minorBidi"/>
            <w:noProof/>
            <w:sz w:val="22"/>
            <w:szCs w:val="22"/>
          </w:rPr>
          <w:tab/>
        </w:r>
        <w:r w:rsidRPr="000E7216">
          <w:rPr>
            <w:rStyle w:val="Hyperlink"/>
            <w:noProof/>
            <w:lang w:val="en-US"/>
          </w:rPr>
          <w:t>Outline level no. 3</w:t>
        </w:r>
        <w:r>
          <w:rPr>
            <w:noProof/>
            <w:webHidden/>
          </w:rPr>
          <w:tab/>
        </w:r>
        <w:r>
          <w:rPr>
            <w:noProof/>
            <w:webHidden/>
          </w:rPr>
          <w:fldChar w:fldCharType="begin"/>
        </w:r>
        <w:r>
          <w:rPr>
            <w:noProof/>
            <w:webHidden/>
          </w:rPr>
          <w:instrText xml:space="preserve"> PAGEREF _Toc95404407 \h </w:instrText>
        </w:r>
        <w:r>
          <w:rPr>
            <w:noProof/>
            <w:webHidden/>
          </w:rPr>
        </w:r>
        <w:r>
          <w:rPr>
            <w:noProof/>
            <w:webHidden/>
          </w:rPr>
          <w:fldChar w:fldCharType="separate"/>
        </w:r>
        <w:r>
          <w:rPr>
            <w:noProof/>
            <w:webHidden/>
          </w:rPr>
          <w:t>29</w:t>
        </w:r>
        <w:r>
          <w:rPr>
            <w:noProof/>
            <w:webHidden/>
          </w:rPr>
          <w:fldChar w:fldCharType="end"/>
        </w:r>
      </w:hyperlink>
    </w:p>
    <w:p w14:paraId="6D1FE0BE" w14:textId="21A5BB8C" w:rsidR="003346B1" w:rsidRDefault="003346B1">
      <w:pPr>
        <w:pStyle w:val="Verzeichnis1"/>
        <w:tabs>
          <w:tab w:val="left" w:pos="482"/>
        </w:tabs>
        <w:rPr>
          <w:rFonts w:asciiTheme="minorHAnsi" w:eastAsiaTheme="minorEastAsia" w:hAnsiTheme="minorHAnsi" w:cstheme="minorBidi"/>
          <w:b w:val="0"/>
          <w:sz w:val="22"/>
          <w:szCs w:val="22"/>
        </w:rPr>
      </w:pPr>
      <w:hyperlink w:anchor="_Toc95404408" w:history="1">
        <w:r w:rsidRPr="000E7216">
          <w:rPr>
            <w:rStyle w:val="Hyperlink"/>
          </w:rPr>
          <w:t>5</w:t>
        </w:r>
        <w:r>
          <w:rPr>
            <w:rFonts w:asciiTheme="minorHAnsi" w:eastAsiaTheme="minorEastAsia" w:hAnsiTheme="minorHAnsi" w:cstheme="minorBidi"/>
            <w:b w:val="0"/>
            <w:sz w:val="22"/>
            <w:szCs w:val="22"/>
          </w:rPr>
          <w:tab/>
        </w:r>
        <w:r w:rsidRPr="000E7216">
          <w:rPr>
            <w:rStyle w:val="Hyperlink"/>
          </w:rPr>
          <w:t>Bibliography</w:t>
        </w:r>
        <w:r>
          <w:rPr>
            <w:webHidden/>
          </w:rPr>
          <w:tab/>
        </w:r>
        <w:r>
          <w:rPr>
            <w:webHidden/>
          </w:rPr>
          <w:fldChar w:fldCharType="begin"/>
        </w:r>
        <w:r>
          <w:rPr>
            <w:webHidden/>
          </w:rPr>
          <w:instrText xml:space="preserve"> PAGEREF _Toc95404408 \h </w:instrText>
        </w:r>
        <w:r>
          <w:rPr>
            <w:webHidden/>
          </w:rPr>
        </w:r>
        <w:r>
          <w:rPr>
            <w:webHidden/>
          </w:rPr>
          <w:fldChar w:fldCharType="separate"/>
        </w:r>
        <w:r>
          <w:rPr>
            <w:webHidden/>
          </w:rPr>
          <w:t>31</w:t>
        </w:r>
        <w:r>
          <w:rPr>
            <w:webHidden/>
          </w:rPr>
          <w:fldChar w:fldCharType="end"/>
        </w:r>
      </w:hyperlink>
    </w:p>
    <w:p w14:paraId="7AFDBE2C" w14:textId="30A30C15" w:rsidR="003346B1" w:rsidRDefault="003346B1">
      <w:pPr>
        <w:pStyle w:val="Verzeichnis1"/>
        <w:tabs>
          <w:tab w:val="left" w:pos="482"/>
        </w:tabs>
        <w:rPr>
          <w:rFonts w:asciiTheme="minorHAnsi" w:eastAsiaTheme="minorEastAsia" w:hAnsiTheme="minorHAnsi" w:cstheme="minorBidi"/>
          <w:b w:val="0"/>
          <w:sz w:val="22"/>
          <w:szCs w:val="22"/>
        </w:rPr>
      </w:pPr>
      <w:hyperlink w:anchor="_Toc95404409" w:history="1">
        <w:r w:rsidRPr="000E7216">
          <w:rPr>
            <w:rStyle w:val="Hyperlink"/>
          </w:rPr>
          <w:t>6</w:t>
        </w:r>
        <w:r>
          <w:rPr>
            <w:rFonts w:asciiTheme="minorHAnsi" w:eastAsiaTheme="minorEastAsia" w:hAnsiTheme="minorHAnsi" w:cstheme="minorBidi"/>
            <w:b w:val="0"/>
            <w:sz w:val="22"/>
            <w:szCs w:val="22"/>
          </w:rPr>
          <w:tab/>
        </w:r>
        <w:r w:rsidRPr="000E7216">
          <w:rPr>
            <w:rStyle w:val="Hyperlink"/>
          </w:rPr>
          <w:t>Appendix</w:t>
        </w:r>
        <w:r>
          <w:rPr>
            <w:webHidden/>
          </w:rPr>
          <w:tab/>
        </w:r>
        <w:r>
          <w:rPr>
            <w:webHidden/>
          </w:rPr>
          <w:fldChar w:fldCharType="begin"/>
        </w:r>
        <w:r>
          <w:rPr>
            <w:webHidden/>
          </w:rPr>
          <w:instrText xml:space="preserve"> PAGEREF _Toc95404409 \h </w:instrText>
        </w:r>
        <w:r>
          <w:rPr>
            <w:webHidden/>
          </w:rPr>
        </w:r>
        <w:r>
          <w:rPr>
            <w:webHidden/>
          </w:rPr>
          <w:fldChar w:fldCharType="separate"/>
        </w:r>
        <w:r>
          <w:rPr>
            <w:webHidden/>
          </w:rPr>
          <w:t>32</w:t>
        </w:r>
        <w:r>
          <w:rPr>
            <w:webHidden/>
          </w:rPr>
          <w:fldChar w:fldCharType="end"/>
        </w:r>
      </w:hyperlink>
    </w:p>
    <w:p w14:paraId="55C08699" w14:textId="7375A693" w:rsidR="007F367A" w:rsidRPr="007444E6" w:rsidRDefault="00BB5B51" w:rsidP="001C6A77">
      <w:pPr>
        <w:pStyle w:val="Text"/>
        <w:rPr>
          <w:noProof/>
          <w:lang w:val="en-US"/>
        </w:rPr>
      </w:pPr>
      <w:r>
        <w:rPr>
          <w:noProof/>
          <w:lang w:val="en-US"/>
        </w:rPr>
        <w:lastRenderedPageBreak/>
        <w:fldChar w:fldCharType="end"/>
      </w:r>
    </w:p>
    <w:p w14:paraId="55F88860" w14:textId="77777777" w:rsidR="00F67D28" w:rsidRPr="007444E6" w:rsidRDefault="00302AC2" w:rsidP="003E2565">
      <w:pPr>
        <w:pStyle w:val="berschrift1"/>
        <w:numPr>
          <w:ilvl w:val="0"/>
          <w:numId w:val="0"/>
        </w:numPr>
        <w:ind w:left="432" w:hanging="432"/>
        <w:rPr>
          <w:noProof/>
          <w:lang w:val="en-US"/>
        </w:rPr>
      </w:pPr>
      <w:bookmarkStart w:id="6" w:name="_Toc25579958"/>
      <w:bookmarkStart w:id="7" w:name="_Toc25582167"/>
      <w:bookmarkStart w:id="8" w:name="_Toc95404381"/>
      <w:r w:rsidRPr="003E2565">
        <w:lastRenderedPageBreak/>
        <w:t>List</w:t>
      </w:r>
      <w:r>
        <w:rPr>
          <w:noProof/>
          <w:lang w:val="en-US"/>
        </w:rPr>
        <w:t xml:space="preserve"> of Figures</w:t>
      </w:r>
      <w:bookmarkEnd w:id="6"/>
      <w:bookmarkEnd w:id="7"/>
      <w:bookmarkEnd w:id="8"/>
    </w:p>
    <w:p w14:paraId="3A94C130" w14:textId="77777777" w:rsidR="00F00701" w:rsidRDefault="00081649">
      <w:pPr>
        <w:pStyle w:val="Abbildungsverzeichnis"/>
        <w:tabs>
          <w:tab w:val="right" w:leader="dot" w:pos="9060"/>
        </w:tabs>
        <w:rPr>
          <w:rFonts w:asciiTheme="minorHAnsi" w:eastAsiaTheme="minorEastAsia" w:hAnsiTheme="minorHAnsi" w:cstheme="minorBidi"/>
          <w:noProof/>
          <w:sz w:val="22"/>
          <w:szCs w:val="22"/>
          <w:lang w:eastAsia="ko-KR"/>
        </w:rPr>
      </w:pPr>
      <w:r w:rsidRPr="007444E6">
        <w:rPr>
          <w:noProof/>
          <w:lang w:val="en-US"/>
        </w:rPr>
        <w:fldChar w:fldCharType="begin"/>
      </w:r>
      <w:r w:rsidRPr="007444E6">
        <w:rPr>
          <w:noProof/>
          <w:lang w:val="en-US"/>
        </w:rPr>
        <w:instrText xml:space="preserve"> TOC \h \z \c "Abbildung" </w:instrText>
      </w:r>
      <w:r w:rsidRPr="007444E6">
        <w:rPr>
          <w:noProof/>
          <w:lang w:val="en-US"/>
        </w:rPr>
        <w:fldChar w:fldCharType="separate"/>
      </w:r>
      <w:hyperlink w:anchor="_Toc425252393" w:history="1">
        <w:r w:rsidR="00F00701" w:rsidRPr="0093176D">
          <w:rPr>
            <w:rStyle w:val="Hyperlink"/>
            <w:noProof/>
            <w:lang w:val="en-US"/>
          </w:rPr>
          <w:t>Figure 1: Exemplary figure</w:t>
        </w:r>
        <w:r w:rsidR="00F00701">
          <w:rPr>
            <w:noProof/>
            <w:webHidden/>
          </w:rPr>
          <w:tab/>
        </w:r>
        <w:r w:rsidR="00F00701">
          <w:rPr>
            <w:noProof/>
            <w:webHidden/>
          </w:rPr>
          <w:fldChar w:fldCharType="begin"/>
        </w:r>
        <w:r w:rsidR="00F00701">
          <w:rPr>
            <w:noProof/>
            <w:webHidden/>
          </w:rPr>
          <w:instrText xml:space="preserve"> PAGEREF _Toc425252393 \h </w:instrText>
        </w:r>
        <w:r w:rsidR="00F00701">
          <w:rPr>
            <w:noProof/>
            <w:webHidden/>
          </w:rPr>
        </w:r>
        <w:r w:rsidR="00F00701">
          <w:rPr>
            <w:noProof/>
            <w:webHidden/>
          </w:rPr>
          <w:fldChar w:fldCharType="separate"/>
        </w:r>
        <w:r w:rsidR="00F00701">
          <w:rPr>
            <w:noProof/>
            <w:webHidden/>
          </w:rPr>
          <w:t>1</w:t>
        </w:r>
        <w:r w:rsidR="00F00701">
          <w:rPr>
            <w:noProof/>
            <w:webHidden/>
          </w:rPr>
          <w:fldChar w:fldCharType="end"/>
        </w:r>
      </w:hyperlink>
    </w:p>
    <w:p w14:paraId="77C42101" w14:textId="77777777" w:rsidR="00F00701" w:rsidRDefault="00EF526A">
      <w:pPr>
        <w:pStyle w:val="Abbildungsverzeichnis"/>
        <w:tabs>
          <w:tab w:val="right" w:leader="dot" w:pos="9060"/>
        </w:tabs>
        <w:rPr>
          <w:rFonts w:asciiTheme="minorHAnsi" w:eastAsiaTheme="minorEastAsia" w:hAnsiTheme="minorHAnsi" w:cstheme="minorBidi"/>
          <w:noProof/>
          <w:sz w:val="22"/>
          <w:szCs w:val="22"/>
          <w:lang w:eastAsia="ko-KR"/>
        </w:rPr>
      </w:pPr>
      <w:hyperlink w:anchor="_Toc425252394" w:history="1">
        <w:r w:rsidR="00F00701" w:rsidRPr="0093176D">
          <w:rPr>
            <w:rStyle w:val="Hyperlink"/>
            <w:noProof/>
          </w:rPr>
          <w:t>Figure 2: Integrierte Informationssystem-Architektur (ISA)</w:t>
        </w:r>
        <w:r w:rsidR="00F00701">
          <w:rPr>
            <w:noProof/>
            <w:webHidden/>
          </w:rPr>
          <w:tab/>
        </w:r>
        <w:r w:rsidR="00F00701">
          <w:rPr>
            <w:noProof/>
            <w:webHidden/>
          </w:rPr>
          <w:fldChar w:fldCharType="begin"/>
        </w:r>
        <w:r w:rsidR="00F00701">
          <w:rPr>
            <w:noProof/>
            <w:webHidden/>
          </w:rPr>
          <w:instrText xml:space="preserve"> PAGEREF _Toc425252394 \h </w:instrText>
        </w:r>
        <w:r w:rsidR="00F00701">
          <w:rPr>
            <w:noProof/>
            <w:webHidden/>
          </w:rPr>
        </w:r>
        <w:r w:rsidR="00F00701">
          <w:rPr>
            <w:noProof/>
            <w:webHidden/>
          </w:rPr>
          <w:fldChar w:fldCharType="separate"/>
        </w:r>
        <w:r w:rsidR="00F00701">
          <w:rPr>
            <w:noProof/>
            <w:webHidden/>
          </w:rPr>
          <w:t>3</w:t>
        </w:r>
        <w:r w:rsidR="00F00701">
          <w:rPr>
            <w:noProof/>
            <w:webHidden/>
          </w:rPr>
          <w:fldChar w:fldCharType="end"/>
        </w:r>
      </w:hyperlink>
    </w:p>
    <w:p w14:paraId="3A332A03" w14:textId="77777777" w:rsidR="00081649" w:rsidRPr="007444E6" w:rsidRDefault="00081649" w:rsidP="00B33173">
      <w:pPr>
        <w:spacing w:line="300" w:lineRule="exact"/>
        <w:rPr>
          <w:noProof/>
          <w:lang w:val="en-US"/>
        </w:rPr>
      </w:pPr>
      <w:r w:rsidRPr="007444E6">
        <w:rPr>
          <w:noProof/>
          <w:lang w:val="en-US"/>
        </w:rPr>
        <w:fldChar w:fldCharType="end"/>
      </w:r>
    </w:p>
    <w:p w14:paraId="57DF784D" w14:textId="77777777" w:rsidR="00F67D28" w:rsidRPr="007444E6" w:rsidRDefault="00302AC2" w:rsidP="003E2565">
      <w:pPr>
        <w:pStyle w:val="berschrift1"/>
        <w:numPr>
          <w:ilvl w:val="0"/>
          <w:numId w:val="0"/>
        </w:numPr>
        <w:ind w:left="432" w:hanging="432"/>
        <w:rPr>
          <w:noProof/>
          <w:lang w:val="en-US"/>
        </w:rPr>
      </w:pPr>
      <w:bookmarkStart w:id="9" w:name="_Toc25579959"/>
      <w:bookmarkStart w:id="10" w:name="_Toc25582168"/>
      <w:bookmarkStart w:id="11" w:name="_Toc95404382"/>
      <w:r>
        <w:rPr>
          <w:noProof/>
          <w:lang w:val="en-US"/>
        </w:rPr>
        <w:lastRenderedPageBreak/>
        <w:t>List of Tables</w:t>
      </w:r>
      <w:bookmarkEnd w:id="9"/>
      <w:bookmarkEnd w:id="10"/>
      <w:bookmarkEnd w:id="11"/>
    </w:p>
    <w:p w14:paraId="3316F931" w14:textId="77777777" w:rsidR="00F00701" w:rsidRDefault="00E318A9">
      <w:pPr>
        <w:pStyle w:val="Abbildungsverzeichnis"/>
        <w:tabs>
          <w:tab w:val="right" w:leader="dot" w:pos="9060"/>
        </w:tabs>
        <w:rPr>
          <w:rFonts w:asciiTheme="minorHAnsi" w:eastAsiaTheme="minorEastAsia" w:hAnsiTheme="minorHAnsi" w:cstheme="minorBidi"/>
          <w:noProof/>
          <w:sz w:val="22"/>
          <w:szCs w:val="22"/>
          <w:lang w:eastAsia="ko-KR"/>
        </w:rPr>
      </w:pPr>
      <w:r w:rsidRPr="007444E6">
        <w:rPr>
          <w:noProof/>
          <w:lang w:val="en-US"/>
        </w:rPr>
        <w:fldChar w:fldCharType="begin"/>
      </w:r>
      <w:r w:rsidRPr="007444E6">
        <w:rPr>
          <w:noProof/>
          <w:lang w:val="en-US"/>
        </w:rPr>
        <w:instrText xml:space="preserve"> TOC \h \z \c "Tabelle" </w:instrText>
      </w:r>
      <w:r w:rsidRPr="007444E6">
        <w:rPr>
          <w:noProof/>
          <w:lang w:val="en-US"/>
        </w:rPr>
        <w:fldChar w:fldCharType="separate"/>
      </w:r>
      <w:hyperlink w:anchor="_Toc425252385" w:history="1">
        <w:r w:rsidR="00F00701" w:rsidRPr="000806B7">
          <w:rPr>
            <w:rStyle w:val="Hyperlink"/>
            <w:noProof/>
            <w:lang w:val="en-US"/>
          </w:rPr>
          <w:t>Table 1: Exemplary table</w:t>
        </w:r>
        <w:r w:rsidR="00F00701">
          <w:rPr>
            <w:noProof/>
            <w:webHidden/>
          </w:rPr>
          <w:tab/>
        </w:r>
        <w:r w:rsidR="00F00701">
          <w:rPr>
            <w:noProof/>
            <w:webHidden/>
          </w:rPr>
          <w:fldChar w:fldCharType="begin"/>
        </w:r>
        <w:r w:rsidR="00F00701">
          <w:rPr>
            <w:noProof/>
            <w:webHidden/>
          </w:rPr>
          <w:instrText xml:space="preserve"> PAGEREF _Toc425252385 \h </w:instrText>
        </w:r>
        <w:r w:rsidR="00F00701">
          <w:rPr>
            <w:noProof/>
            <w:webHidden/>
          </w:rPr>
        </w:r>
        <w:r w:rsidR="00F00701">
          <w:rPr>
            <w:noProof/>
            <w:webHidden/>
          </w:rPr>
          <w:fldChar w:fldCharType="separate"/>
        </w:r>
        <w:r w:rsidR="00F00701">
          <w:rPr>
            <w:noProof/>
            <w:webHidden/>
          </w:rPr>
          <w:t>2</w:t>
        </w:r>
        <w:r w:rsidR="00F00701">
          <w:rPr>
            <w:noProof/>
            <w:webHidden/>
          </w:rPr>
          <w:fldChar w:fldCharType="end"/>
        </w:r>
      </w:hyperlink>
    </w:p>
    <w:p w14:paraId="136290C4" w14:textId="77777777" w:rsidR="00E318A9" w:rsidRPr="007444E6" w:rsidRDefault="00E318A9" w:rsidP="00E318A9">
      <w:pPr>
        <w:rPr>
          <w:noProof/>
          <w:lang w:val="en-US"/>
        </w:rPr>
      </w:pPr>
      <w:r w:rsidRPr="007444E6">
        <w:rPr>
          <w:noProof/>
          <w:lang w:val="en-US"/>
        </w:rPr>
        <w:fldChar w:fldCharType="end"/>
      </w:r>
    </w:p>
    <w:p w14:paraId="47585903" w14:textId="77777777" w:rsidR="00F67D28" w:rsidRPr="007444E6" w:rsidRDefault="00302AC2" w:rsidP="003E2565">
      <w:pPr>
        <w:pStyle w:val="berschrift1"/>
        <w:numPr>
          <w:ilvl w:val="0"/>
          <w:numId w:val="0"/>
        </w:numPr>
        <w:ind w:left="432" w:hanging="432"/>
        <w:rPr>
          <w:noProof/>
          <w:lang w:val="en-US"/>
        </w:rPr>
      </w:pPr>
      <w:bookmarkStart w:id="12" w:name="_Toc25579960"/>
      <w:bookmarkStart w:id="13" w:name="_Toc25582169"/>
      <w:bookmarkStart w:id="14" w:name="_Toc95404383"/>
      <w:r>
        <w:rPr>
          <w:noProof/>
          <w:lang w:val="en-US"/>
        </w:rPr>
        <w:lastRenderedPageBreak/>
        <w:t>List of Abbreviations</w:t>
      </w:r>
      <w:bookmarkEnd w:id="12"/>
      <w:bookmarkEnd w:id="13"/>
      <w:bookmarkEnd w:id="14"/>
    </w:p>
    <w:p w14:paraId="235BAF91" w14:textId="77777777" w:rsidR="001D5E81" w:rsidRPr="007444E6" w:rsidRDefault="00330648" w:rsidP="004F1C7C">
      <w:pPr>
        <w:pStyle w:val="Abbildungsverzeichnis"/>
        <w:rPr>
          <w:noProof/>
          <w:lang w:val="en-US"/>
        </w:rPr>
      </w:pPr>
      <w:r w:rsidRPr="007444E6">
        <w:rPr>
          <w:noProof/>
          <w:lang w:val="en-US"/>
        </w:rPr>
        <w:t>AK1</w:t>
      </w:r>
      <w:r w:rsidR="001D5E81" w:rsidRPr="007444E6">
        <w:rPr>
          <w:noProof/>
          <w:lang w:val="en-US"/>
        </w:rPr>
        <w:tab/>
      </w:r>
      <w:r w:rsidR="001D5E81" w:rsidRPr="007444E6">
        <w:rPr>
          <w:noProof/>
          <w:lang w:val="en-US"/>
        </w:rPr>
        <w:tab/>
      </w:r>
      <w:r w:rsidR="00302AC2">
        <w:rPr>
          <w:noProof/>
          <w:lang w:val="en-US"/>
        </w:rPr>
        <w:t>abbreviation</w:t>
      </w:r>
      <w:r w:rsidRPr="007444E6">
        <w:rPr>
          <w:noProof/>
          <w:lang w:val="en-US"/>
        </w:rPr>
        <w:t xml:space="preserve"> 1</w:t>
      </w:r>
    </w:p>
    <w:p w14:paraId="0F6B2199" w14:textId="77777777" w:rsidR="001D5E81" w:rsidRPr="007444E6" w:rsidRDefault="00330648" w:rsidP="004F1C7C">
      <w:pPr>
        <w:pStyle w:val="Abbildungsverzeichnis"/>
        <w:rPr>
          <w:noProof/>
          <w:lang w:val="en-US"/>
        </w:rPr>
      </w:pPr>
      <w:r w:rsidRPr="007444E6">
        <w:rPr>
          <w:noProof/>
          <w:lang w:val="en-US"/>
        </w:rPr>
        <w:t>AK2</w:t>
      </w:r>
      <w:r w:rsidRPr="007444E6">
        <w:rPr>
          <w:noProof/>
          <w:lang w:val="en-US"/>
        </w:rPr>
        <w:tab/>
      </w:r>
      <w:r w:rsidR="001D5E81" w:rsidRPr="007444E6">
        <w:rPr>
          <w:noProof/>
          <w:lang w:val="en-US"/>
        </w:rPr>
        <w:tab/>
      </w:r>
      <w:r w:rsidR="00302AC2">
        <w:rPr>
          <w:noProof/>
          <w:lang w:val="en-US"/>
        </w:rPr>
        <w:t>abbreviation</w:t>
      </w:r>
      <w:r w:rsidRPr="007444E6">
        <w:rPr>
          <w:noProof/>
          <w:lang w:val="en-US"/>
        </w:rPr>
        <w:t xml:space="preserve"> 2</w:t>
      </w:r>
    </w:p>
    <w:p w14:paraId="1BF4AED8" w14:textId="77777777" w:rsidR="001D5E81" w:rsidRPr="007444E6" w:rsidRDefault="00330648" w:rsidP="004F1C7C">
      <w:pPr>
        <w:pStyle w:val="Abbildungsverzeichnis"/>
        <w:rPr>
          <w:noProof/>
          <w:lang w:val="en-US"/>
        </w:rPr>
      </w:pPr>
      <w:r w:rsidRPr="007444E6">
        <w:rPr>
          <w:noProof/>
          <w:lang w:val="en-US"/>
        </w:rPr>
        <w:t>AK3</w:t>
      </w:r>
      <w:r w:rsidR="001D5E81" w:rsidRPr="007444E6">
        <w:rPr>
          <w:noProof/>
          <w:lang w:val="en-US"/>
        </w:rPr>
        <w:tab/>
      </w:r>
      <w:r w:rsidR="001D5E81" w:rsidRPr="007444E6">
        <w:rPr>
          <w:noProof/>
          <w:lang w:val="en-US"/>
        </w:rPr>
        <w:tab/>
      </w:r>
      <w:r w:rsidR="00302AC2">
        <w:rPr>
          <w:noProof/>
          <w:lang w:val="en-US"/>
        </w:rPr>
        <w:t>abbreviation</w:t>
      </w:r>
      <w:r w:rsidRPr="007444E6">
        <w:rPr>
          <w:noProof/>
          <w:lang w:val="en-US"/>
        </w:rPr>
        <w:t xml:space="preserve"> 3</w:t>
      </w:r>
    </w:p>
    <w:p w14:paraId="14E45A28" w14:textId="77777777" w:rsidR="001D5E81" w:rsidRPr="007444E6" w:rsidRDefault="00330648" w:rsidP="004F1C7C">
      <w:pPr>
        <w:pStyle w:val="Abbildungsverzeichnis"/>
        <w:rPr>
          <w:noProof/>
          <w:lang w:val="en-US"/>
        </w:rPr>
      </w:pPr>
      <w:r w:rsidRPr="007444E6">
        <w:rPr>
          <w:noProof/>
          <w:lang w:val="en-US"/>
        </w:rPr>
        <w:t>…</w:t>
      </w:r>
      <w:r w:rsidR="001D5E81" w:rsidRPr="007444E6">
        <w:rPr>
          <w:noProof/>
          <w:lang w:val="en-US"/>
        </w:rPr>
        <w:tab/>
      </w:r>
      <w:r w:rsidR="001D5E81" w:rsidRPr="007444E6">
        <w:rPr>
          <w:noProof/>
          <w:lang w:val="en-US"/>
        </w:rPr>
        <w:tab/>
      </w:r>
      <w:r w:rsidRPr="007444E6">
        <w:rPr>
          <w:noProof/>
          <w:lang w:val="en-US"/>
        </w:rPr>
        <w:t>…</w:t>
      </w:r>
    </w:p>
    <w:p w14:paraId="1763612A" w14:textId="77777777" w:rsidR="00A97960" w:rsidRPr="007444E6" w:rsidRDefault="00A97960" w:rsidP="00A97960">
      <w:pPr>
        <w:pStyle w:val="Text"/>
        <w:rPr>
          <w:noProof/>
          <w:lang w:val="en-US"/>
        </w:rPr>
      </w:pPr>
    </w:p>
    <w:p w14:paraId="5A933750" w14:textId="77777777" w:rsidR="00A97960" w:rsidRPr="007444E6" w:rsidRDefault="00A97960" w:rsidP="00A97960">
      <w:pPr>
        <w:rPr>
          <w:noProof/>
          <w:lang w:val="en-US"/>
        </w:rPr>
        <w:sectPr w:rsidR="00A97960" w:rsidRPr="007444E6" w:rsidSect="0018482B">
          <w:headerReference w:type="default" r:id="rId10"/>
          <w:footerReference w:type="default" r:id="rId11"/>
          <w:type w:val="continuous"/>
          <w:pgSz w:w="11906" w:h="16838" w:code="9"/>
          <w:pgMar w:top="1134" w:right="1191" w:bottom="1134" w:left="2268" w:header="709" w:footer="1332" w:gutter="0"/>
          <w:pgNumType w:fmt="upperRoman" w:start="1"/>
          <w:cols w:space="708"/>
          <w:docGrid w:linePitch="360"/>
        </w:sectPr>
      </w:pPr>
    </w:p>
    <w:p w14:paraId="5CBDD499" w14:textId="206E3983" w:rsidR="007F367A" w:rsidRPr="004D780C" w:rsidRDefault="00BD221B" w:rsidP="00EF526A">
      <w:pPr>
        <w:pStyle w:val="berschrift1"/>
        <w:numPr>
          <w:ilvl w:val="0"/>
          <w:numId w:val="6"/>
        </w:numPr>
        <w:rPr>
          <w:noProof/>
          <w:lang w:val="en-US"/>
        </w:rPr>
      </w:pPr>
      <w:bookmarkStart w:id="15" w:name="_Toc95404384"/>
      <w:r>
        <w:lastRenderedPageBreak/>
        <w:t>Environment Setup and Deployment</w:t>
      </w:r>
      <w:bookmarkEnd w:id="15"/>
    </w:p>
    <w:p w14:paraId="7991D7EE" w14:textId="1FF3754E" w:rsidR="007F367A" w:rsidRPr="007444E6" w:rsidRDefault="00CE2857" w:rsidP="003E2565">
      <w:pPr>
        <w:pStyle w:val="berschrift2"/>
        <w:rPr>
          <w:noProof/>
          <w:lang w:val="en-US"/>
        </w:rPr>
      </w:pPr>
      <w:bookmarkStart w:id="16" w:name="_Toc95404385"/>
      <w:r>
        <w:rPr>
          <w:noProof/>
          <w:lang w:val="en-US"/>
        </w:rPr>
        <w:t>GIT installation</w:t>
      </w:r>
      <w:bookmarkEnd w:id="16"/>
    </w:p>
    <w:p w14:paraId="2CD0A024" w14:textId="77777777" w:rsidR="00CE2857" w:rsidRPr="001C3C8F" w:rsidRDefault="00CE2857" w:rsidP="00CE2857">
      <w:pPr>
        <w:rPr>
          <w:b/>
          <w:bCs/>
          <w:sz w:val="28"/>
          <w:szCs w:val="28"/>
        </w:rPr>
      </w:pPr>
      <w:bookmarkStart w:id="17" w:name="_Toc25582172"/>
      <w:r w:rsidRPr="001C3C8F">
        <w:t>This project uses Git as a source control system.</w:t>
      </w:r>
    </w:p>
    <w:p w14:paraId="5A9C5CBE" w14:textId="77777777" w:rsidR="00CE2857" w:rsidRDefault="00CE2857" w:rsidP="00EF526A">
      <w:pPr>
        <w:pStyle w:val="Listenabsatz"/>
        <w:numPr>
          <w:ilvl w:val="0"/>
          <w:numId w:val="7"/>
        </w:numPr>
        <w:spacing w:after="160" w:line="259" w:lineRule="auto"/>
        <w:jc w:val="left"/>
      </w:pPr>
      <w:r>
        <w:t>Check whether git is already installed.</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CE2857" w14:paraId="1ED5F3DB"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3B9ED2CB" w14:textId="77777777" w:rsidR="00CE2857" w:rsidRPr="00DC1DAD" w:rsidRDefault="00CE2857"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5709938E" w14:textId="77777777" w:rsidR="00CE2857" w:rsidRPr="003C572D" w:rsidRDefault="00CE2857"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256E9850" w14:textId="77777777" w:rsidR="00CE2857" w:rsidRDefault="00CE2857" w:rsidP="003B6328">
            <w:pPr>
              <w:pStyle w:val="code"/>
            </w:pPr>
          </w:p>
        </w:tc>
      </w:tr>
      <w:tr w:rsidR="00CE2857" w14:paraId="0CA5B615"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10F8D448" w14:textId="77777777" w:rsidR="00CE2857" w:rsidRDefault="00CE2857"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34F478B7" w14:textId="77777777" w:rsidR="00CE2857" w:rsidRDefault="00CE2857" w:rsidP="003B6328">
            <w:pPr>
              <w:pStyle w:val="code"/>
              <w:spacing w:line="276" w:lineRule="auto"/>
            </w:pPr>
            <w:r w:rsidRPr="003C572D">
              <w:rPr>
                <w:color w:val="C00000"/>
              </w:rPr>
              <w:t xml:space="preserve">git </w:t>
            </w:r>
            <w:r>
              <w:t>version</w:t>
            </w:r>
          </w:p>
        </w:tc>
        <w:tc>
          <w:tcPr>
            <w:tcW w:w="720" w:type="dxa"/>
            <w:tcBorders>
              <w:bottom w:val="single" w:sz="36" w:space="0" w:color="F2F2F2" w:themeColor="background1" w:themeShade="F2"/>
              <w:right w:val="single" w:sz="36" w:space="0" w:color="F2F2F2" w:themeColor="background1" w:themeShade="F2"/>
            </w:tcBorders>
          </w:tcPr>
          <w:p w14:paraId="21C7E4EA" w14:textId="77777777" w:rsidR="00CE2857" w:rsidRDefault="00CE2857" w:rsidP="003B6328">
            <w:pPr>
              <w:pStyle w:val="code"/>
            </w:pPr>
          </w:p>
        </w:tc>
      </w:tr>
    </w:tbl>
    <w:p w14:paraId="4C470BA2" w14:textId="77777777" w:rsidR="00CE2857" w:rsidRDefault="00CE2857" w:rsidP="00CE2857">
      <w:pPr>
        <w:pStyle w:val="Listenabsatz"/>
      </w:pPr>
    </w:p>
    <w:p w14:paraId="5C96350B" w14:textId="77777777" w:rsidR="00CE2857" w:rsidRDefault="00CE2857" w:rsidP="00EF526A">
      <w:pPr>
        <w:pStyle w:val="Listenabsatz"/>
        <w:numPr>
          <w:ilvl w:val="0"/>
          <w:numId w:val="7"/>
        </w:numPr>
        <w:spacing w:after="160" w:line="259" w:lineRule="auto"/>
        <w:jc w:val="left"/>
      </w:pPr>
      <w:r>
        <w:t>The output should look like:</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CE2857" w14:paraId="6554295D"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097DD61E" w14:textId="77777777" w:rsidR="00CE2857" w:rsidRPr="00DC1DAD" w:rsidRDefault="00CE2857"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3B8BFEB0" w14:textId="77777777" w:rsidR="00CE2857" w:rsidRPr="003C572D" w:rsidRDefault="00CE2857"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04B66BD9" w14:textId="77777777" w:rsidR="00CE2857" w:rsidRDefault="00CE2857" w:rsidP="003B6328">
            <w:pPr>
              <w:pStyle w:val="code"/>
            </w:pPr>
          </w:p>
        </w:tc>
      </w:tr>
      <w:tr w:rsidR="00CE2857" w14:paraId="6626DF1F"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68C3C434" w14:textId="77777777" w:rsidR="00CE2857" w:rsidRDefault="00CE2857"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394ADC8D" w14:textId="77777777" w:rsidR="00CE2857" w:rsidRDefault="00CE2857" w:rsidP="003B6328">
            <w:pPr>
              <w:pStyle w:val="code"/>
              <w:spacing w:line="276" w:lineRule="auto"/>
            </w:pPr>
            <w:r w:rsidRPr="003C572D">
              <w:rPr>
                <w:color w:val="C00000"/>
              </w:rPr>
              <w:t xml:space="preserve">git </w:t>
            </w:r>
            <w:r>
              <w:t>version 2.x.x</w:t>
            </w:r>
          </w:p>
        </w:tc>
        <w:tc>
          <w:tcPr>
            <w:tcW w:w="720" w:type="dxa"/>
            <w:tcBorders>
              <w:bottom w:val="single" w:sz="36" w:space="0" w:color="F2F2F2" w:themeColor="background1" w:themeShade="F2"/>
              <w:right w:val="single" w:sz="36" w:space="0" w:color="F2F2F2" w:themeColor="background1" w:themeShade="F2"/>
            </w:tcBorders>
          </w:tcPr>
          <w:p w14:paraId="07FBE903" w14:textId="77777777" w:rsidR="00CE2857" w:rsidRDefault="00CE2857" w:rsidP="003B6328">
            <w:pPr>
              <w:pStyle w:val="code"/>
            </w:pPr>
          </w:p>
        </w:tc>
      </w:tr>
    </w:tbl>
    <w:p w14:paraId="7C4A8997" w14:textId="77777777" w:rsidR="00CE2857" w:rsidRDefault="00CE2857" w:rsidP="00CE2857">
      <w:pPr>
        <w:pStyle w:val="Listenabsatz"/>
      </w:pPr>
    </w:p>
    <w:p w14:paraId="528D642F" w14:textId="77777777" w:rsidR="00CE2857" w:rsidRDefault="00CE2857" w:rsidP="00CE2857">
      <w:pPr>
        <w:pStyle w:val="Listenabsatz"/>
      </w:pPr>
      <w:r>
        <w:t xml:space="preserve">If not, navigate to the </w:t>
      </w:r>
      <w:hyperlink r:id="rId12" w:history="1">
        <w:r w:rsidRPr="00186F4B">
          <w:rPr>
            <w:rStyle w:val="Hyperlink"/>
          </w:rPr>
          <w:t>Git webpage</w:t>
        </w:r>
      </w:hyperlink>
      <w:r>
        <w:t xml:space="preserve"> and follow installation instructions for your specific system. </w:t>
      </w:r>
    </w:p>
    <w:p w14:paraId="3DFF147D" w14:textId="253DB307" w:rsidR="003E2565" w:rsidRPr="003E2565" w:rsidRDefault="00CE2857" w:rsidP="003E2565">
      <w:pPr>
        <w:pStyle w:val="berschrift2"/>
        <w:rPr>
          <w:noProof/>
          <w:lang w:val="en-US"/>
        </w:rPr>
      </w:pPr>
      <w:bookmarkStart w:id="18" w:name="_Toc95404386"/>
      <w:bookmarkEnd w:id="17"/>
      <w:r>
        <w:rPr>
          <w:noProof/>
          <w:lang w:val="en-US"/>
        </w:rPr>
        <w:t>Node.js installation</w:t>
      </w:r>
      <w:bookmarkEnd w:id="18"/>
    </w:p>
    <w:p w14:paraId="4D743635" w14:textId="77777777" w:rsidR="00CE2857" w:rsidRPr="001C3C8F" w:rsidRDefault="00CE2857" w:rsidP="00CE2857">
      <w:pPr>
        <w:rPr>
          <w:b/>
          <w:bCs/>
          <w:sz w:val="28"/>
          <w:szCs w:val="28"/>
        </w:rPr>
      </w:pPr>
      <w:bookmarkStart w:id="19" w:name="_Ref139262128"/>
      <w:bookmarkStart w:id="20" w:name="_Toc137396486"/>
      <w:r w:rsidRPr="001C3C8F">
        <w:t>Backend application is based</w:t>
      </w:r>
      <w:r>
        <w:t xml:space="preserve"> on CAP (SAP Cloud Application Programming Model). There are two runtimes a developer can choose, Node.js and Java. We will be using Node.js throughout our project.</w:t>
      </w:r>
    </w:p>
    <w:p w14:paraId="7E506E42" w14:textId="77777777" w:rsidR="00CE2857" w:rsidRDefault="00CE2857" w:rsidP="00EF526A">
      <w:pPr>
        <w:pStyle w:val="Listenabsatz"/>
        <w:numPr>
          <w:ilvl w:val="0"/>
          <w:numId w:val="9"/>
        </w:numPr>
        <w:spacing w:after="160" w:line="259" w:lineRule="auto"/>
        <w:jc w:val="left"/>
      </w:pPr>
      <w:r>
        <w:t xml:space="preserve">Check whether Node.js version &gt;= 16 is already installed. </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CE2857" w14:paraId="40E61997"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6EA2E677" w14:textId="77777777" w:rsidR="00CE2857" w:rsidRPr="00DC1DAD" w:rsidRDefault="00CE2857"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7A70533F" w14:textId="77777777" w:rsidR="00CE2857" w:rsidRPr="003C572D" w:rsidRDefault="00CE2857"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42368701" w14:textId="77777777" w:rsidR="00CE2857" w:rsidRDefault="00CE2857" w:rsidP="003B6328">
            <w:pPr>
              <w:pStyle w:val="code"/>
            </w:pPr>
          </w:p>
        </w:tc>
      </w:tr>
      <w:tr w:rsidR="00CE2857" w14:paraId="03C6E701"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567082BB" w14:textId="77777777" w:rsidR="00CE2857" w:rsidRDefault="00CE2857"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355427B6" w14:textId="77777777" w:rsidR="00CE2857" w:rsidRDefault="00CE2857" w:rsidP="003B6328">
            <w:pPr>
              <w:pStyle w:val="code"/>
              <w:spacing w:line="276" w:lineRule="auto"/>
            </w:pPr>
            <w:r w:rsidRPr="006F4D0F">
              <w:rPr>
                <w:color w:val="C00000"/>
              </w:rPr>
              <w:t xml:space="preserve">node </w:t>
            </w:r>
            <w:r>
              <w:t>-v</w:t>
            </w:r>
          </w:p>
        </w:tc>
        <w:tc>
          <w:tcPr>
            <w:tcW w:w="720" w:type="dxa"/>
            <w:tcBorders>
              <w:bottom w:val="single" w:sz="36" w:space="0" w:color="F2F2F2" w:themeColor="background1" w:themeShade="F2"/>
              <w:right w:val="single" w:sz="36" w:space="0" w:color="F2F2F2" w:themeColor="background1" w:themeShade="F2"/>
            </w:tcBorders>
          </w:tcPr>
          <w:p w14:paraId="78843A8B" w14:textId="77777777" w:rsidR="00CE2857" w:rsidRDefault="00CE2857" w:rsidP="003B6328">
            <w:pPr>
              <w:pStyle w:val="code"/>
            </w:pPr>
          </w:p>
        </w:tc>
      </w:tr>
    </w:tbl>
    <w:p w14:paraId="0098B243" w14:textId="77777777" w:rsidR="00CE2857" w:rsidRDefault="00CE2857" w:rsidP="00CE2857">
      <w:pPr>
        <w:pStyle w:val="Listenabsatz"/>
      </w:pPr>
    </w:p>
    <w:p w14:paraId="7CFB5DD9" w14:textId="77777777" w:rsidR="00CE2857" w:rsidRDefault="00CE2857" w:rsidP="00EF526A">
      <w:pPr>
        <w:pStyle w:val="Listenabsatz"/>
        <w:numPr>
          <w:ilvl w:val="0"/>
          <w:numId w:val="9"/>
        </w:numPr>
        <w:spacing w:after="160" w:line="259" w:lineRule="auto"/>
        <w:jc w:val="left"/>
      </w:pPr>
      <w:r>
        <w:t>The output should look like:</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CE2857" w14:paraId="1E0B604E"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524C3FCC" w14:textId="77777777" w:rsidR="00CE2857" w:rsidRPr="00DC1DAD" w:rsidRDefault="00CE2857"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52386520" w14:textId="77777777" w:rsidR="00CE2857" w:rsidRPr="003C572D" w:rsidRDefault="00CE2857"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588C6BAB" w14:textId="77777777" w:rsidR="00CE2857" w:rsidRDefault="00CE2857" w:rsidP="003B6328">
            <w:pPr>
              <w:pStyle w:val="code"/>
            </w:pPr>
          </w:p>
        </w:tc>
      </w:tr>
      <w:tr w:rsidR="00CE2857" w14:paraId="6BB55BB1"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357A5A5E" w14:textId="77777777" w:rsidR="00CE2857" w:rsidRDefault="00CE2857"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31E98D4F" w14:textId="77777777" w:rsidR="00CE2857" w:rsidRDefault="00CE2857" w:rsidP="003B6328">
            <w:pPr>
              <w:pStyle w:val="code"/>
              <w:spacing w:line="276" w:lineRule="auto"/>
            </w:pPr>
            <w:r w:rsidRPr="006F4D0F">
              <w:rPr>
                <w:color w:val="auto"/>
              </w:rPr>
              <w:t>v16.x.x</w:t>
            </w:r>
          </w:p>
        </w:tc>
        <w:tc>
          <w:tcPr>
            <w:tcW w:w="720" w:type="dxa"/>
            <w:tcBorders>
              <w:bottom w:val="single" w:sz="36" w:space="0" w:color="F2F2F2" w:themeColor="background1" w:themeShade="F2"/>
              <w:right w:val="single" w:sz="36" w:space="0" w:color="F2F2F2" w:themeColor="background1" w:themeShade="F2"/>
            </w:tcBorders>
          </w:tcPr>
          <w:p w14:paraId="67DEDC46" w14:textId="77777777" w:rsidR="00CE2857" w:rsidRDefault="00CE2857" w:rsidP="003B6328">
            <w:pPr>
              <w:pStyle w:val="code"/>
            </w:pPr>
          </w:p>
        </w:tc>
      </w:tr>
    </w:tbl>
    <w:p w14:paraId="278B9594" w14:textId="77777777" w:rsidR="00CE2857" w:rsidRDefault="00CE2857" w:rsidP="00CE2857">
      <w:pPr>
        <w:pStyle w:val="Listenabsatz"/>
      </w:pPr>
    </w:p>
    <w:p w14:paraId="30F62768" w14:textId="5284A833" w:rsidR="00CE2857" w:rsidRDefault="00CE2857" w:rsidP="00CE2857">
      <w:pPr>
        <w:pStyle w:val="Listenabsatz"/>
      </w:pPr>
      <w:r>
        <w:t xml:space="preserve">If not or the version number &lt;= 16, navigate to the </w:t>
      </w:r>
      <w:hyperlink r:id="rId13" w:history="1">
        <w:r>
          <w:rPr>
            <w:rStyle w:val="Hyperlink"/>
          </w:rPr>
          <w:t>Node.js</w:t>
        </w:r>
        <w:r w:rsidRPr="00186F4B">
          <w:rPr>
            <w:rStyle w:val="Hyperlink"/>
          </w:rPr>
          <w:t xml:space="preserve"> webpage</w:t>
        </w:r>
      </w:hyperlink>
      <w:r>
        <w:t xml:space="preserve"> and follow installation instructions for your specific system. </w:t>
      </w:r>
    </w:p>
    <w:p w14:paraId="011B4E89" w14:textId="720B8FDF" w:rsidR="00835F9E" w:rsidRDefault="000D1207" w:rsidP="000D1207">
      <w:pPr>
        <w:pStyle w:val="berschrift2"/>
      </w:pPr>
      <w:bookmarkStart w:id="21" w:name="_Toc95404387"/>
      <w:r>
        <w:t>Cloud Foundry command line interface installation</w:t>
      </w:r>
      <w:bookmarkEnd w:id="21"/>
    </w:p>
    <w:p w14:paraId="1F07E8F1" w14:textId="77777777" w:rsidR="000D1207" w:rsidRPr="001C3C8F" w:rsidRDefault="000D1207" w:rsidP="000D1207">
      <w:pPr>
        <w:rPr>
          <w:b/>
          <w:bCs/>
          <w:sz w:val="28"/>
          <w:szCs w:val="28"/>
        </w:rPr>
      </w:pPr>
      <w:r w:rsidRPr="001C3C8F">
        <w:t>CF CLI is used to deploy and manage your apps.</w:t>
      </w:r>
    </w:p>
    <w:p w14:paraId="0D80343B" w14:textId="77777777" w:rsidR="000D1207" w:rsidRDefault="000D1207" w:rsidP="00EF526A">
      <w:pPr>
        <w:pStyle w:val="Listenabsatz"/>
        <w:numPr>
          <w:ilvl w:val="0"/>
          <w:numId w:val="10"/>
        </w:numPr>
        <w:spacing w:after="160" w:line="259" w:lineRule="auto"/>
        <w:jc w:val="left"/>
      </w:pPr>
      <w:r>
        <w:t>On macOS:</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784"/>
        <w:gridCol w:w="630"/>
      </w:tblGrid>
      <w:tr w:rsidR="000D1207" w14:paraId="626BF15B"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0A606446" w14:textId="77777777" w:rsidR="000D1207" w:rsidRPr="00DC1DAD" w:rsidRDefault="000D1207"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784" w:type="dxa"/>
            <w:tcBorders>
              <w:top w:val="single" w:sz="36" w:space="0" w:color="F2F2F2" w:themeColor="background1" w:themeShade="F2"/>
            </w:tcBorders>
            <w:shd w:val="clear" w:color="auto" w:fill="F2F2F2" w:themeFill="background1" w:themeFillShade="F2"/>
          </w:tcPr>
          <w:p w14:paraId="2EF384AF" w14:textId="77777777" w:rsidR="000D1207" w:rsidRPr="003C572D" w:rsidRDefault="000D1207" w:rsidP="003B6328">
            <w:pPr>
              <w:pStyle w:val="code"/>
              <w:rPr>
                <w:color w:val="C00000"/>
              </w:rPr>
            </w:pPr>
          </w:p>
        </w:tc>
        <w:tc>
          <w:tcPr>
            <w:tcW w:w="63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4F35EA57" w14:textId="77777777" w:rsidR="000D1207" w:rsidRDefault="000D1207" w:rsidP="003B6328">
            <w:pPr>
              <w:pStyle w:val="code"/>
            </w:pPr>
          </w:p>
        </w:tc>
      </w:tr>
      <w:tr w:rsidR="000D1207" w14:paraId="18E14271"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62172385" w14:textId="77777777" w:rsidR="000D1207" w:rsidRDefault="000D1207" w:rsidP="003B6328">
            <w:pPr>
              <w:pStyle w:val="codenumberline"/>
              <w:numPr>
                <w:ilvl w:val="0"/>
                <w:numId w:val="0"/>
              </w:numPr>
              <w:spacing w:line="276" w:lineRule="auto"/>
              <w:ind w:left="720" w:hanging="360"/>
            </w:pPr>
            <w:r>
              <w:t>1 |</w:t>
            </w:r>
          </w:p>
        </w:tc>
        <w:tc>
          <w:tcPr>
            <w:tcW w:w="5940" w:type="dxa"/>
            <w:gridSpan w:val="2"/>
            <w:tcBorders>
              <w:bottom w:val="single" w:sz="36" w:space="0" w:color="F2F2F2" w:themeColor="background1" w:themeShade="F2"/>
            </w:tcBorders>
          </w:tcPr>
          <w:p w14:paraId="2CBAA200" w14:textId="77777777" w:rsidR="000D1207" w:rsidRDefault="000D1207" w:rsidP="003B6328">
            <w:pPr>
              <w:pStyle w:val="code"/>
              <w:spacing w:line="276" w:lineRule="auto"/>
            </w:pPr>
            <w:r w:rsidRPr="00E42352">
              <w:rPr>
                <w:color w:val="auto"/>
              </w:rPr>
              <w:t xml:space="preserve">brew </w:t>
            </w:r>
            <w:r>
              <w:rPr>
                <w:color w:val="C00000"/>
              </w:rPr>
              <w:t xml:space="preserve">install </w:t>
            </w:r>
            <w:r w:rsidRPr="00E42352">
              <w:rPr>
                <w:color w:val="auto"/>
              </w:rPr>
              <w:t>cloudfoundry/tap/cf-cli</w:t>
            </w:r>
          </w:p>
        </w:tc>
        <w:tc>
          <w:tcPr>
            <w:tcW w:w="630" w:type="dxa"/>
            <w:tcBorders>
              <w:bottom w:val="single" w:sz="36" w:space="0" w:color="F2F2F2" w:themeColor="background1" w:themeShade="F2"/>
              <w:right w:val="single" w:sz="36" w:space="0" w:color="F2F2F2" w:themeColor="background1" w:themeShade="F2"/>
            </w:tcBorders>
          </w:tcPr>
          <w:p w14:paraId="0EE59712" w14:textId="77777777" w:rsidR="000D1207" w:rsidRDefault="000D1207" w:rsidP="003B6328">
            <w:pPr>
              <w:pStyle w:val="code"/>
            </w:pPr>
          </w:p>
        </w:tc>
      </w:tr>
    </w:tbl>
    <w:p w14:paraId="14BEA5AC" w14:textId="77777777" w:rsidR="000D1207" w:rsidRDefault="000D1207" w:rsidP="000D1207">
      <w:pPr>
        <w:pStyle w:val="Listenabsatz"/>
      </w:pPr>
    </w:p>
    <w:p w14:paraId="70E668EF" w14:textId="77777777" w:rsidR="000D1207" w:rsidRDefault="000D1207" w:rsidP="000D1207">
      <w:pPr>
        <w:pStyle w:val="Listenabsatz"/>
      </w:pPr>
      <w:r>
        <w:t xml:space="preserve">For Windows, download a binary installer as described </w:t>
      </w:r>
      <w:hyperlink r:id="rId14" w:anchor="installers-and-compressed-binaries" w:history="1">
        <w:r w:rsidRPr="00A4736E">
          <w:rPr>
            <w:rStyle w:val="Hyperlink"/>
          </w:rPr>
          <w:t>here</w:t>
        </w:r>
      </w:hyperlink>
      <w:r>
        <w:t>.</w:t>
      </w:r>
    </w:p>
    <w:p w14:paraId="52549488" w14:textId="77777777" w:rsidR="000D1207" w:rsidRDefault="000D1207" w:rsidP="000D1207">
      <w:pPr>
        <w:pStyle w:val="Listenabsatz"/>
      </w:pPr>
      <w:r>
        <w:t xml:space="preserve">For Linux, follow the steps described </w:t>
      </w:r>
      <w:hyperlink r:id="rId15" w:anchor="pkg-linux" w:history="1">
        <w:r w:rsidRPr="00A4736E">
          <w:rPr>
            <w:rStyle w:val="Hyperlink"/>
          </w:rPr>
          <w:t>here</w:t>
        </w:r>
      </w:hyperlink>
      <w:r>
        <w:t>.</w:t>
      </w:r>
    </w:p>
    <w:p w14:paraId="11D2FB0D" w14:textId="77777777" w:rsidR="000D1207" w:rsidRDefault="000D1207" w:rsidP="000D1207">
      <w:pPr>
        <w:pStyle w:val="Listenabsatz"/>
      </w:pPr>
    </w:p>
    <w:p w14:paraId="65F5ECCC" w14:textId="77777777" w:rsidR="000D1207" w:rsidRDefault="000D1207" w:rsidP="00EF526A">
      <w:pPr>
        <w:pStyle w:val="Listenabsatz"/>
        <w:numPr>
          <w:ilvl w:val="0"/>
          <w:numId w:val="10"/>
        </w:numPr>
        <w:spacing w:after="160" w:line="259" w:lineRule="auto"/>
        <w:jc w:val="left"/>
      </w:pPr>
      <w:r>
        <w:t>Check if installation was successful. Based on your operating system the command might be different. For example, in Windows with Cloud Foundry CLI version 8, use cf8 --version.</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04"/>
        <w:gridCol w:w="810"/>
      </w:tblGrid>
      <w:tr w:rsidR="000D1207" w14:paraId="7697E391"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268A4E77" w14:textId="77777777" w:rsidR="000D1207" w:rsidRPr="00DC1DAD" w:rsidRDefault="000D1207"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04" w:type="dxa"/>
            <w:tcBorders>
              <w:top w:val="single" w:sz="36" w:space="0" w:color="F2F2F2" w:themeColor="background1" w:themeShade="F2"/>
            </w:tcBorders>
            <w:shd w:val="clear" w:color="auto" w:fill="F2F2F2" w:themeFill="background1" w:themeFillShade="F2"/>
          </w:tcPr>
          <w:p w14:paraId="22F0E47A" w14:textId="77777777" w:rsidR="000D1207" w:rsidRPr="003C572D" w:rsidRDefault="000D1207" w:rsidP="003B6328">
            <w:pPr>
              <w:pStyle w:val="code"/>
              <w:rPr>
                <w:color w:val="C00000"/>
              </w:rPr>
            </w:pPr>
          </w:p>
        </w:tc>
        <w:tc>
          <w:tcPr>
            <w:tcW w:w="81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0E79ED79" w14:textId="77777777" w:rsidR="000D1207" w:rsidRDefault="000D1207" w:rsidP="003B6328">
            <w:pPr>
              <w:pStyle w:val="code"/>
            </w:pPr>
          </w:p>
        </w:tc>
      </w:tr>
      <w:tr w:rsidR="000D1207" w14:paraId="2DD90DB5"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3C021CC0" w14:textId="77777777" w:rsidR="000D1207" w:rsidRDefault="000D1207" w:rsidP="003B6328">
            <w:pPr>
              <w:pStyle w:val="codenumberline"/>
              <w:numPr>
                <w:ilvl w:val="0"/>
                <w:numId w:val="0"/>
              </w:numPr>
              <w:spacing w:line="276" w:lineRule="auto"/>
              <w:ind w:left="720" w:hanging="360"/>
            </w:pPr>
            <w:r>
              <w:t>1 |</w:t>
            </w:r>
          </w:p>
        </w:tc>
        <w:tc>
          <w:tcPr>
            <w:tcW w:w="5760" w:type="dxa"/>
            <w:gridSpan w:val="2"/>
            <w:tcBorders>
              <w:bottom w:val="single" w:sz="36" w:space="0" w:color="F2F2F2" w:themeColor="background1" w:themeShade="F2"/>
            </w:tcBorders>
          </w:tcPr>
          <w:p w14:paraId="3815BAF5" w14:textId="77777777" w:rsidR="000D1207" w:rsidRPr="00A4736E" w:rsidRDefault="000D1207" w:rsidP="003B6328">
            <w:pPr>
              <w:pStyle w:val="code"/>
              <w:spacing w:line="276" w:lineRule="auto"/>
            </w:pPr>
            <w:r w:rsidRPr="00A4736E">
              <w:t>cf --version</w:t>
            </w:r>
          </w:p>
        </w:tc>
        <w:tc>
          <w:tcPr>
            <w:tcW w:w="810" w:type="dxa"/>
            <w:tcBorders>
              <w:bottom w:val="single" w:sz="36" w:space="0" w:color="F2F2F2" w:themeColor="background1" w:themeShade="F2"/>
              <w:right w:val="single" w:sz="36" w:space="0" w:color="F2F2F2" w:themeColor="background1" w:themeShade="F2"/>
            </w:tcBorders>
          </w:tcPr>
          <w:p w14:paraId="34B20E3D" w14:textId="77777777" w:rsidR="000D1207" w:rsidRDefault="000D1207" w:rsidP="003B6328">
            <w:pPr>
              <w:pStyle w:val="code"/>
            </w:pPr>
          </w:p>
        </w:tc>
      </w:tr>
    </w:tbl>
    <w:p w14:paraId="409B408B" w14:textId="0FA5A12D" w:rsidR="000D1207" w:rsidRPr="000D1207" w:rsidRDefault="000D1207" w:rsidP="000D1207">
      <w:pPr>
        <w:pStyle w:val="berschrift2"/>
      </w:pPr>
      <w:bookmarkStart w:id="22" w:name="_Toc95404388"/>
      <w:r>
        <w:t>Creating a CAP application</w:t>
      </w:r>
      <w:bookmarkEnd w:id="22"/>
      <w:r>
        <w:t xml:space="preserve"> </w:t>
      </w:r>
    </w:p>
    <w:p w14:paraId="050624AA" w14:textId="77777777" w:rsidR="000D1207" w:rsidRDefault="000D1207" w:rsidP="000D1207">
      <w:r>
        <w:t xml:space="preserve">If the application already exists, clone the repository into your chosen folder and continue with </w:t>
      </w:r>
      <w:hyperlink w:anchor="step7" w:history="1">
        <w:r w:rsidRPr="00D26BBF">
          <w:rPr>
            <w:rStyle w:val="Hyperlink"/>
          </w:rPr>
          <w:t>step 7</w:t>
        </w:r>
      </w:hyperlink>
      <w:r>
        <w:t xml:space="preserve">. Otherwise follow the tutorial. For overview, you can preview also the intermediate steps. </w:t>
      </w:r>
    </w:p>
    <w:p w14:paraId="57B94162" w14:textId="77777777" w:rsidR="000D1207" w:rsidRDefault="000D1207" w:rsidP="00EF526A">
      <w:pPr>
        <w:pStyle w:val="Listenabsatz"/>
        <w:numPr>
          <w:ilvl w:val="0"/>
          <w:numId w:val="11"/>
        </w:numPr>
        <w:spacing w:after="160" w:line="259" w:lineRule="auto"/>
        <w:jc w:val="left"/>
      </w:pPr>
      <w:r>
        <w:lastRenderedPageBreak/>
        <w:t>Navigate to your chosen directory and create an initial CAP project. The directory name cannot contain invalid characters such as spaces.</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784"/>
        <w:gridCol w:w="630"/>
      </w:tblGrid>
      <w:tr w:rsidR="000D1207" w14:paraId="3A96434B"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790E2C35" w14:textId="77777777" w:rsidR="000D1207" w:rsidRPr="00DC1DAD" w:rsidRDefault="000D1207"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784" w:type="dxa"/>
            <w:tcBorders>
              <w:top w:val="single" w:sz="36" w:space="0" w:color="F2F2F2" w:themeColor="background1" w:themeShade="F2"/>
            </w:tcBorders>
            <w:shd w:val="clear" w:color="auto" w:fill="F2F2F2" w:themeFill="background1" w:themeFillShade="F2"/>
          </w:tcPr>
          <w:p w14:paraId="2FC2E4C4" w14:textId="77777777" w:rsidR="000D1207" w:rsidRPr="003C572D" w:rsidRDefault="000D1207" w:rsidP="003B6328">
            <w:pPr>
              <w:pStyle w:val="code"/>
              <w:rPr>
                <w:color w:val="C00000"/>
              </w:rPr>
            </w:pPr>
          </w:p>
        </w:tc>
        <w:tc>
          <w:tcPr>
            <w:tcW w:w="63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62CF0240" w14:textId="77777777" w:rsidR="000D1207" w:rsidRDefault="000D1207" w:rsidP="003B6328">
            <w:pPr>
              <w:pStyle w:val="code"/>
            </w:pPr>
          </w:p>
        </w:tc>
      </w:tr>
      <w:tr w:rsidR="000D1207" w14:paraId="539379BC"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31A05942" w14:textId="77777777" w:rsidR="000D1207" w:rsidRDefault="000D1207" w:rsidP="003B6328">
            <w:pPr>
              <w:pStyle w:val="codenumberline"/>
              <w:numPr>
                <w:ilvl w:val="0"/>
                <w:numId w:val="0"/>
              </w:numPr>
              <w:spacing w:line="276" w:lineRule="auto"/>
              <w:ind w:left="720" w:hanging="360"/>
            </w:pPr>
            <w:r>
              <w:t>1 |</w:t>
            </w:r>
          </w:p>
        </w:tc>
        <w:tc>
          <w:tcPr>
            <w:tcW w:w="5940" w:type="dxa"/>
            <w:gridSpan w:val="2"/>
            <w:tcBorders>
              <w:bottom w:val="single" w:sz="36" w:space="0" w:color="F2F2F2" w:themeColor="background1" w:themeShade="F2"/>
            </w:tcBorders>
          </w:tcPr>
          <w:p w14:paraId="6F8CF79D" w14:textId="77777777" w:rsidR="000D1207" w:rsidRDefault="000D1207" w:rsidP="003B6328">
            <w:pPr>
              <w:pStyle w:val="code"/>
              <w:spacing w:line="276" w:lineRule="auto"/>
            </w:pPr>
            <w:r>
              <w:rPr>
                <w:color w:val="auto"/>
              </w:rPr>
              <w:t>cds init</w:t>
            </w:r>
          </w:p>
        </w:tc>
        <w:tc>
          <w:tcPr>
            <w:tcW w:w="630" w:type="dxa"/>
            <w:tcBorders>
              <w:bottom w:val="single" w:sz="36" w:space="0" w:color="F2F2F2" w:themeColor="background1" w:themeShade="F2"/>
              <w:right w:val="single" w:sz="36" w:space="0" w:color="F2F2F2" w:themeColor="background1" w:themeShade="F2"/>
            </w:tcBorders>
          </w:tcPr>
          <w:p w14:paraId="0E043C8C" w14:textId="77777777" w:rsidR="000D1207" w:rsidRDefault="000D1207" w:rsidP="003B6328">
            <w:pPr>
              <w:pStyle w:val="code"/>
            </w:pPr>
          </w:p>
        </w:tc>
      </w:tr>
    </w:tbl>
    <w:p w14:paraId="5BB207F3" w14:textId="77777777" w:rsidR="000D1207" w:rsidRDefault="000D1207" w:rsidP="000D1207">
      <w:pPr>
        <w:pStyle w:val="Listenabsatz"/>
      </w:pPr>
    </w:p>
    <w:p w14:paraId="57E7C945" w14:textId="77777777" w:rsidR="000D1207" w:rsidRDefault="000D1207" w:rsidP="000D1207">
      <w:pPr>
        <w:pStyle w:val="Listenabsatz"/>
      </w:pPr>
      <w:r>
        <w:t>You should see something like this.</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784"/>
        <w:gridCol w:w="630"/>
      </w:tblGrid>
      <w:tr w:rsidR="000D1207" w14:paraId="66AAB948"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72214DA8" w14:textId="77777777" w:rsidR="000D1207" w:rsidRPr="00DC1DAD" w:rsidRDefault="000D1207"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784" w:type="dxa"/>
            <w:tcBorders>
              <w:top w:val="single" w:sz="36" w:space="0" w:color="F2F2F2" w:themeColor="background1" w:themeShade="F2"/>
            </w:tcBorders>
            <w:shd w:val="clear" w:color="auto" w:fill="F2F2F2" w:themeFill="background1" w:themeFillShade="F2"/>
          </w:tcPr>
          <w:p w14:paraId="02AD0DF6" w14:textId="77777777" w:rsidR="000D1207" w:rsidRPr="003C572D" w:rsidRDefault="000D1207" w:rsidP="003B6328">
            <w:pPr>
              <w:pStyle w:val="code"/>
              <w:rPr>
                <w:color w:val="C00000"/>
              </w:rPr>
            </w:pPr>
          </w:p>
        </w:tc>
        <w:tc>
          <w:tcPr>
            <w:tcW w:w="63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43FD4772" w14:textId="77777777" w:rsidR="000D1207" w:rsidRDefault="000D1207" w:rsidP="003B6328">
            <w:pPr>
              <w:pStyle w:val="code"/>
            </w:pPr>
          </w:p>
        </w:tc>
      </w:tr>
      <w:tr w:rsidR="000D1207" w14:paraId="419FC338" w14:textId="77777777" w:rsidTr="003B6328">
        <w:trPr>
          <w:trHeight w:val="360"/>
          <w:jc w:val="center"/>
        </w:trPr>
        <w:tc>
          <w:tcPr>
            <w:tcW w:w="1215" w:type="dxa"/>
            <w:tcBorders>
              <w:left w:val="single" w:sz="48" w:space="0" w:color="F2F2F2" w:themeColor="background1" w:themeShade="F2"/>
            </w:tcBorders>
          </w:tcPr>
          <w:p w14:paraId="3E92D9F8" w14:textId="77777777" w:rsidR="000D1207" w:rsidRDefault="000D1207" w:rsidP="003B6328">
            <w:pPr>
              <w:pStyle w:val="codenumberline"/>
              <w:numPr>
                <w:ilvl w:val="0"/>
                <w:numId w:val="0"/>
              </w:numPr>
              <w:spacing w:line="276" w:lineRule="auto"/>
              <w:ind w:left="720" w:hanging="360"/>
            </w:pPr>
            <w:r>
              <w:t>1 |</w:t>
            </w:r>
          </w:p>
        </w:tc>
        <w:tc>
          <w:tcPr>
            <w:tcW w:w="5940" w:type="dxa"/>
            <w:gridSpan w:val="2"/>
          </w:tcPr>
          <w:p w14:paraId="22C0DEA1" w14:textId="77777777" w:rsidR="000D1207" w:rsidRDefault="000D1207" w:rsidP="003B6328">
            <w:pPr>
              <w:pStyle w:val="code"/>
              <w:spacing w:line="276" w:lineRule="auto"/>
            </w:pPr>
            <w:r>
              <w:rPr>
                <w:color w:val="auto"/>
              </w:rPr>
              <w:t>[init] – creating new project in current folder</w:t>
            </w:r>
          </w:p>
        </w:tc>
        <w:tc>
          <w:tcPr>
            <w:tcW w:w="630" w:type="dxa"/>
            <w:tcBorders>
              <w:right w:val="single" w:sz="36" w:space="0" w:color="F2F2F2" w:themeColor="background1" w:themeShade="F2"/>
            </w:tcBorders>
          </w:tcPr>
          <w:p w14:paraId="5C2990AA" w14:textId="77777777" w:rsidR="000D1207" w:rsidRDefault="000D1207" w:rsidP="003B6328">
            <w:pPr>
              <w:pStyle w:val="code"/>
            </w:pPr>
          </w:p>
        </w:tc>
      </w:tr>
      <w:tr w:rsidR="000D1207" w14:paraId="733E7352" w14:textId="77777777" w:rsidTr="003B6328">
        <w:trPr>
          <w:trHeight w:val="360"/>
          <w:jc w:val="center"/>
        </w:trPr>
        <w:tc>
          <w:tcPr>
            <w:tcW w:w="1215" w:type="dxa"/>
            <w:tcBorders>
              <w:left w:val="single" w:sz="48" w:space="0" w:color="F2F2F2" w:themeColor="background1" w:themeShade="F2"/>
            </w:tcBorders>
          </w:tcPr>
          <w:p w14:paraId="2910FFAE" w14:textId="77777777" w:rsidR="000D1207" w:rsidRDefault="000D1207" w:rsidP="003B6328">
            <w:pPr>
              <w:pStyle w:val="codenumberline"/>
              <w:numPr>
                <w:ilvl w:val="0"/>
                <w:numId w:val="0"/>
              </w:numPr>
              <w:spacing w:line="276" w:lineRule="auto"/>
              <w:ind w:left="720" w:hanging="360"/>
            </w:pPr>
            <w:r>
              <w:t>2 |</w:t>
            </w:r>
          </w:p>
        </w:tc>
        <w:tc>
          <w:tcPr>
            <w:tcW w:w="5940" w:type="dxa"/>
            <w:gridSpan w:val="2"/>
          </w:tcPr>
          <w:p w14:paraId="0C2D82DE" w14:textId="77777777" w:rsidR="000D1207" w:rsidRDefault="000D1207" w:rsidP="003B6328">
            <w:pPr>
              <w:pStyle w:val="code"/>
              <w:spacing w:line="276" w:lineRule="auto"/>
              <w:rPr>
                <w:color w:val="auto"/>
              </w:rPr>
            </w:pPr>
            <w:r>
              <w:rPr>
                <w:color w:val="auto"/>
              </w:rPr>
              <w:t>[init] – adding feature ‘nodejs’ …</w:t>
            </w:r>
          </w:p>
        </w:tc>
        <w:tc>
          <w:tcPr>
            <w:tcW w:w="630" w:type="dxa"/>
            <w:tcBorders>
              <w:right w:val="single" w:sz="36" w:space="0" w:color="F2F2F2" w:themeColor="background1" w:themeShade="F2"/>
            </w:tcBorders>
          </w:tcPr>
          <w:p w14:paraId="49022B28" w14:textId="77777777" w:rsidR="000D1207" w:rsidRDefault="000D1207" w:rsidP="003B6328">
            <w:pPr>
              <w:pStyle w:val="code"/>
            </w:pPr>
          </w:p>
        </w:tc>
      </w:tr>
      <w:tr w:rsidR="000D1207" w14:paraId="75CD8E54" w14:textId="77777777" w:rsidTr="003B6328">
        <w:trPr>
          <w:trHeight w:val="360"/>
          <w:jc w:val="center"/>
        </w:trPr>
        <w:tc>
          <w:tcPr>
            <w:tcW w:w="1215" w:type="dxa"/>
            <w:tcBorders>
              <w:left w:val="single" w:sz="48" w:space="0" w:color="F2F2F2" w:themeColor="background1" w:themeShade="F2"/>
            </w:tcBorders>
          </w:tcPr>
          <w:p w14:paraId="3DDB102B" w14:textId="77777777" w:rsidR="000D1207" w:rsidRDefault="000D1207" w:rsidP="003B6328">
            <w:pPr>
              <w:pStyle w:val="codenumberline"/>
              <w:numPr>
                <w:ilvl w:val="0"/>
                <w:numId w:val="0"/>
              </w:numPr>
              <w:spacing w:line="276" w:lineRule="auto"/>
              <w:ind w:left="720" w:hanging="360"/>
            </w:pPr>
            <w:r>
              <w:t>3 |</w:t>
            </w:r>
          </w:p>
        </w:tc>
        <w:tc>
          <w:tcPr>
            <w:tcW w:w="5940" w:type="dxa"/>
            <w:gridSpan w:val="2"/>
          </w:tcPr>
          <w:p w14:paraId="1808135F" w14:textId="77777777" w:rsidR="000D1207" w:rsidRDefault="000D1207" w:rsidP="003B6328">
            <w:pPr>
              <w:pStyle w:val="code"/>
              <w:spacing w:line="276" w:lineRule="auto"/>
              <w:rPr>
                <w:color w:val="auto"/>
              </w:rPr>
            </w:pPr>
            <w:r>
              <w:rPr>
                <w:color w:val="auto"/>
              </w:rPr>
              <w:t>[init] – done.</w:t>
            </w:r>
          </w:p>
        </w:tc>
        <w:tc>
          <w:tcPr>
            <w:tcW w:w="630" w:type="dxa"/>
            <w:tcBorders>
              <w:right w:val="single" w:sz="36" w:space="0" w:color="F2F2F2" w:themeColor="background1" w:themeShade="F2"/>
            </w:tcBorders>
          </w:tcPr>
          <w:p w14:paraId="08DBDD83" w14:textId="77777777" w:rsidR="000D1207" w:rsidRDefault="000D1207" w:rsidP="003B6328">
            <w:pPr>
              <w:pStyle w:val="code"/>
            </w:pPr>
          </w:p>
        </w:tc>
      </w:tr>
      <w:tr w:rsidR="000D1207" w14:paraId="7A7A863C"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69DA1F01" w14:textId="77777777" w:rsidR="000D1207" w:rsidRDefault="000D1207" w:rsidP="003B6328">
            <w:pPr>
              <w:pStyle w:val="codenumberline"/>
              <w:numPr>
                <w:ilvl w:val="0"/>
                <w:numId w:val="0"/>
              </w:numPr>
              <w:spacing w:line="276" w:lineRule="auto"/>
              <w:ind w:left="720" w:hanging="360"/>
            </w:pPr>
            <w:r>
              <w:t>4 |</w:t>
            </w:r>
          </w:p>
        </w:tc>
        <w:tc>
          <w:tcPr>
            <w:tcW w:w="5940" w:type="dxa"/>
            <w:gridSpan w:val="2"/>
            <w:tcBorders>
              <w:bottom w:val="single" w:sz="36" w:space="0" w:color="F2F2F2" w:themeColor="background1" w:themeShade="F2"/>
            </w:tcBorders>
          </w:tcPr>
          <w:p w14:paraId="6FE4582E" w14:textId="77777777" w:rsidR="000D1207" w:rsidRDefault="000D1207" w:rsidP="003B6328">
            <w:pPr>
              <w:pStyle w:val="code"/>
              <w:spacing w:line="276" w:lineRule="auto"/>
              <w:rPr>
                <w:color w:val="auto"/>
              </w:rPr>
            </w:pPr>
            <w:r>
              <w:rPr>
                <w:color w:val="auto"/>
              </w:rPr>
              <w:t>. . .</w:t>
            </w:r>
          </w:p>
        </w:tc>
        <w:tc>
          <w:tcPr>
            <w:tcW w:w="630" w:type="dxa"/>
            <w:tcBorders>
              <w:bottom w:val="single" w:sz="36" w:space="0" w:color="F2F2F2" w:themeColor="background1" w:themeShade="F2"/>
              <w:right w:val="single" w:sz="36" w:space="0" w:color="F2F2F2" w:themeColor="background1" w:themeShade="F2"/>
            </w:tcBorders>
          </w:tcPr>
          <w:p w14:paraId="2617CF5A" w14:textId="77777777" w:rsidR="000D1207" w:rsidRDefault="000D1207" w:rsidP="003B6328">
            <w:pPr>
              <w:pStyle w:val="code"/>
            </w:pPr>
          </w:p>
        </w:tc>
      </w:tr>
    </w:tbl>
    <w:p w14:paraId="497CA422" w14:textId="77777777" w:rsidR="000D1207" w:rsidRDefault="000D1207" w:rsidP="000D1207">
      <w:pPr>
        <w:pStyle w:val="Listenabsatz"/>
      </w:pPr>
    </w:p>
    <w:p w14:paraId="4DB17B67" w14:textId="77777777" w:rsidR="000D1207" w:rsidRDefault="000D1207" w:rsidP="000D1207">
      <w:pPr>
        <w:pStyle w:val="Listenabsatz"/>
      </w:pPr>
    </w:p>
    <w:p w14:paraId="2CD7EA19" w14:textId="77777777" w:rsidR="000D1207" w:rsidRDefault="000D1207" w:rsidP="00EF526A">
      <w:pPr>
        <w:pStyle w:val="Listenabsatz"/>
        <w:numPr>
          <w:ilvl w:val="0"/>
          <w:numId w:val="11"/>
        </w:numPr>
        <w:spacing w:after="160" w:line="259" w:lineRule="auto"/>
        <w:jc w:val="left"/>
      </w:pPr>
      <w:r>
        <w:t xml:space="preserve">Open the generated project in your preferred editor. We will be using Microsoft Visual Studio Code since it provides useful SAP extensions and syntax highlighting. For installation, visit the webpage </w:t>
      </w:r>
      <w:hyperlink r:id="rId16" w:history="1">
        <w:r w:rsidRPr="00CE270D">
          <w:rPr>
            <w:rStyle w:val="Hyperlink"/>
          </w:rPr>
          <w:t>here</w:t>
        </w:r>
      </w:hyperlink>
      <w:r>
        <w:t>. The generated code structure in VS Code looks like this:</w:t>
      </w:r>
    </w:p>
    <w:p w14:paraId="4D2FAAE7" w14:textId="77777777" w:rsidR="000D1207" w:rsidRDefault="000D1207" w:rsidP="000D1207">
      <w:pPr>
        <w:ind w:firstLine="709"/>
        <w:jc w:val="center"/>
      </w:pPr>
      <w:r>
        <w:rPr>
          <w:noProof/>
        </w:rPr>
        <w:drawing>
          <wp:inline distT="0" distB="0" distL="0" distR="0" wp14:anchorId="60408B7A" wp14:editId="2309CDBC">
            <wp:extent cx="4544403" cy="1531407"/>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17">
                      <a:extLst>
                        <a:ext uri="{28A0092B-C50C-407E-A947-70E740481C1C}">
                          <a14:useLocalDpi xmlns:a14="http://schemas.microsoft.com/office/drawing/2010/main" val="0"/>
                        </a:ext>
                      </a:extLst>
                    </a:blip>
                    <a:srcRect t="636" b="20151"/>
                    <a:stretch/>
                  </pic:blipFill>
                  <pic:spPr bwMode="auto">
                    <a:xfrm>
                      <a:off x="0" y="0"/>
                      <a:ext cx="4569654" cy="1539916"/>
                    </a:xfrm>
                    <a:prstGeom prst="rect">
                      <a:avLst/>
                    </a:prstGeom>
                    <a:ln>
                      <a:noFill/>
                    </a:ln>
                    <a:extLst>
                      <a:ext uri="{53640926-AAD7-44D8-BBD7-CCE9431645EC}">
                        <a14:shadowObscured xmlns:a14="http://schemas.microsoft.com/office/drawing/2010/main"/>
                      </a:ext>
                    </a:extLst>
                  </pic:spPr>
                </pic:pic>
              </a:graphicData>
            </a:graphic>
          </wp:inline>
        </w:drawing>
      </w:r>
    </w:p>
    <w:p w14:paraId="38BC2B85" w14:textId="77777777" w:rsidR="000D1207" w:rsidRDefault="000D1207" w:rsidP="00EF526A">
      <w:pPr>
        <w:pStyle w:val="Listenabsatz"/>
        <w:numPr>
          <w:ilvl w:val="0"/>
          <w:numId w:val="12"/>
        </w:numPr>
        <w:spacing w:after="160" w:line="259" w:lineRule="auto"/>
        <w:jc w:val="left"/>
      </w:pPr>
      <w:r w:rsidRPr="00623A97">
        <w:t>When developing with VS Code, go to extensions and search for SAP CDS Language Support.</w:t>
      </w:r>
      <w:r>
        <w:t xml:space="preserve"> Install the extension to enable syntax highlighting, code completion and more.</w:t>
      </w:r>
    </w:p>
    <w:p w14:paraId="25DE71B9" w14:textId="77777777" w:rsidR="000D1207" w:rsidRDefault="000D1207" w:rsidP="000D1207">
      <w:pPr>
        <w:pStyle w:val="Listenabsatz"/>
      </w:pPr>
    </w:p>
    <w:p w14:paraId="61BD88F7" w14:textId="77777777" w:rsidR="000D1207" w:rsidRPr="00623A97" w:rsidRDefault="000D1207" w:rsidP="000D1207">
      <w:pPr>
        <w:pStyle w:val="Listenabsatz"/>
      </w:pPr>
      <w:r>
        <w:rPr>
          <w:noProof/>
        </w:rPr>
        <w:drawing>
          <wp:inline distT="0" distB="0" distL="0" distR="0" wp14:anchorId="07C7F960" wp14:editId="1DB67DDE">
            <wp:extent cx="5017493" cy="914400"/>
            <wp:effectExtent l="0" t="0" r="0" b="0"/>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rotWithShape="1">
                    <a:blip r:embed="rId18">
                      <a:extLst>
                        <a:ext uri="{28A0092B-C50C-407E-A947-70E740481C1C}">
                          <a14:useLocalDpi xmlns:a14="http://schemas.microsoft.com/office/drawing/2010/main" val="0"/>
                        </a:ext>
                      </a:extLst>
                    </a:blip>
                    <a:srcRect b="7810"/>
                    <a:stretch/>
                  </pic:blipFill>
                  <pic:spPr bwMode="auto">
                    <a:xfrm>
                      <a:off x="0" y="0"/>
                      <a:ext cx="5086376" cy="926953"/>
                    </a:xfrm>
                    <a:prstGeom prst="rect">
                      <a:avLst/>
                    </a:prstGeom>
                    <a:ln>
                      <a:noFill/>
                    </a:ln>
                    <a:extLst>
                      <a:ext uri="{53640926-AAD7-44D8-BBD7-CCE9431645EC}">
                        <a14:shadowObscured xmlns:a14="http://schemas.microsoft.com/office/drawing/2010/main"/>
                      </a:ext>
                    </a:extLst>
                  </pic:spPr>
                </pic:pic>
              </a:graphicData>
            </a:graphic>
          </wp:inline>
        </w:drawing>
      </w:r>
    </w:p>
    <w:p w14:paraId="3F3C65DD" w14:textId="77777777" w:rsidR="000D1207" w:rsidRDefault="000D1207" w:rsidP="000D1207"/>
    <w:p w14:paraId="0B1CABFA" w14:textId="77777777" w:rsidR="000D1207" w:rsidRPr="00B77232" w:rsidRDefault="000D1207" w:rsidP="00EF526A">
      <w:pPr>
        <w:pStyle w:val="Listenabsatz"/>
        <w:numPr>
          <w:ilvl w:val="0"/>
          <w:numId w:val="12"/>
        </w:numPr>
        <w:spacing w:after="160" w:line="259" w:lineRule="auto"/>
        <w:jc w:val="left"/>
      </w:pPr>
      <w:r w:rsidRPr="00B77232">
        <w:t xml:space="preserve">Run the following command </w:t>
      </w:r>
      <w:r>
        <w:t xml:space="preserve">in the terminal </w:t>
      </w:r>
      <w:r w:rsidRPr="00B77232">
        <w:t>from the project directory to install necessary packages.</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784"/>
        <w:gridCol w:w="630"/>
      </w:tblGrid>
      <w:tr w:rsidR="000D1207" w14:paraId="6AA639D8"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65FE3D61" w14:textId="77777777" w:rsidR="000D1207" w:rsidRPr="00DC1DAD" w:rsidRDefault="000D1207"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784" w:type="dxa"/>
            <w:tcBorders>
              <w:top w:val="single" w:sz="36" w:space="0" w:color="F2F2F2" w:themeColor="background1" w:themeShade="F2"/>
            </w:tcBorders>
            <w:shd w:val="clear" w:color="auto" w:fill="F2F2F2" w:themeFill="background1" w:themeFillShade="F2"/>
          </w:tcPr>
          <w:p w14:paraId="6585AED8" w14:textId="77777777" w:rsidR="000D1207" w:rsidRPr="003C572D" w:rsidRDefault="000D1207" w:rsidP="003B6328">
            <w:pPr>
              <w:pStyle w:val="code"/>
              <w:rPr>
                <w:color w:val="C00000"/>
              </w:rPr>
            </w:pPr>
          </w:p>
        </w:tc>
        <w:tc>
          <w:tcPr>
            <w:tcW w:w="63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549170EE" w14:textId="77777777" w:rsidR="000D1207" w:rsidRDefault="000D1207" w:rsidP="003B6328">
            <w:pPr>
              <w:pStyle w:val="code"/>
            </w:pPr>
          </w:p>
        </w:tc>
      </w:tr>
      <w:tr w:rsidR="000D1207" w14:paraId="63AE3DDD"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0605F614" w14:textId="77777777" w:rsidR="000D1207" w:rsidRDefault="000D1207" w:rsidP="003B6328">
            <w:pPr>
              <w:pStyle w:val="codenumberline"/>
              <w:numPr>
                <w:ilvl w:val="0"/>
                <w:numId w:val="0"/>
              </w:numPr>
              <w:spacing w:line="276" w:lineRule="auto"/>
              <w:ind w:left="720" w:hanging="360"/>
            </w:pPr>
            <w:r>
              <w:t>1 |</w:t>
            </w:r>
          </w:p>
        </w:tc>
        <w:tc>
          <w:tcPr>
            <w:tcW w:w="5940" w:type="dxa"/>
            <w:gridSpan w:val="2"/>
            <w:tcBorders>
              <w:bottom w:val="single" w:sz="36" w:space="0" w:color="F2F2F2" w:themeColor="background1" w:themeShade="F2"/>
            </w:tcBorders>
          </w:tcPr>
          <w:p w14:paraId="2DBE123E" w14:textId="77777777" w:rsidR="000D1207" w:rsidRDefault="000D1207" w:rsidP="003B6328">
            <w:pPr>
              <w:pStyle w:val="code"/>
              <w:spacing w:line="276" w:lineRule="auto"/>
            </w:pPr>
            <w:r w:rsidRPr="00500421">
              <w:rPr>
                <w:color w:val="C00000"/>
              </w:rPr>
              <w:t xml:space="preserve">npm </w:t>
            </w:r>
            <w:r>
              <w:t>install</w:t>
            </w:r>
          </w:p>
        </w:tc>
        <w:tc>
          <w:tcPr>
            <w:tcW w:w="630" w:type="dxa"/>
            <w:tcBorders>
              <w:bottom w:val="single" w:sz="36" w:space="0" w:color="F2F2F2" w:themeColor="background1" w:themeShade="F2"/>
              <w:right w:val="single" w:sz="36" w:space="0" w:color="F2F2F2" w:themeColor="background1" w:themeShade="F2"/>
            </w:tcBorders>
          </w:tcPr>
          <w:p w14:paraId="6FCE981B" w14:textId="77777777" w:rsidR="000D1207" w:rsidRDefault="000D1207" w:rsidP="003B6328">
            <w:pPr>
              <w:pStyle w:val="code"/>
            </w:pPr>
          </w:p>
        </w:tc>
      </w:tr>
    </w:tbl>
    <w:p w14:paraId="2E884371" w14:textId="77777777" w:rsidR="000D1207" w:rsidRDefault="000D1207" w:rsidP="000D1207">
      <w:pPr>
        <w:pStyle w:val="Listenabsatz"/>
      </w:pPr>
    </w:p>
    <w:p w14:paraId="3C901F11" w14:textId="77777777" w:rsidR="000D1207" w:rsidRDefault="000D1207" w:rsidP="00EF526A">
      <w:pPr>
        <w:pStyle w:val="Listenabsatz"/>
        <w:numPr>
          <w:ilvl w:val="0"/>
          <w:numId w:val="12"/>
        </w:numPr>
        <w:spacing w:after="160" w:line="259" w:lineRule="auto"/>
        <w:jc w:val="left"/>
      </w:pPr>
      <w:r w:rsidRPr="00B77232">
        <w:lastRenderedPageBreak/>
        <w:t>To verify that everything went correctly, start a CAP server from the project directory using</w:t>
      </w:r>
      <w:r>
        <w:t xml:space="preserve"> following command in the terminal</w:t>
      </w:r>
      <w:r w:rsidRPr="00B77232">
        <w:t>:</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784"/>
        <w:gridCol w:w="630"/>
      </w:tblGrid>
      <w:tr w:rsidR="000D1207" w14:paraId="1469E0A5"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0004A0ED" w14:textId="77777777" w:rsidR="000D1207" w:rsidRPr="00DC1DAD" w:rsidRDefault="000D1207"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784" w:type="dxa"/>
            <w:tcBorders>
              <w:top w:val="single" w:sz="36" w:space="0" w:color="F2F2F2" w:themeColor="background1" w:themeShade="F2"/>
            </w:tcBorders>
            <w:shd w:val="clear" w:color="auto" w:fill="F2F2F2" w:themeFill="background1" w:themeFillShade="F2"/>
          </w:tcPr>
          <w:p w14:paraId="4C9E5E17" w14:textId="77777777" w:rsidR="000D1207" w:rsidRPr="003C572D" w:rsidRDefault="000D1207" w:rsidP="003B6328">
            <w:pPr>
              <w:pStyle w:val="code"/>
              <w:rPr>
                <w:color w:val="C00000"/>
              </w:rPr>
            </w:pPr>
          </w:p>
        </w:tc>
        <w:tc>
          <w:tcPr>
            <w:tcW w:w="63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728C88D2" w14:textId="77777777" w:rsidR="000D1207" w:rsidRDefault="000D1207" w:rsidP="003B6328">
            <w:pPr>
              <w:pStyle w:val="code"/>
            </w:pPr>
          </w:p>
        </w:tc>
      </w:tr>
      <w:tr w:rsidR="000D1207" w14:paraId="13654682"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3CDBD343" w14:textId="77777777" w:rsidR="000D1207" w:rsidRDefault="000D1207" w:rsidP="003B6328">
            <w:pPr>
              <w:pStyle w:val="codenumberline"/>
              <w:numPr>
                <w:ilvl w:val="0"/>
                <w:numId w:val="0"/>
              </w:numPr>
              <w:spacing w:line="276" w:lineRule="auto"/>
              <w:ind w:left="720" w:hanging="360"/>
            </w:pPr>
            <w:r>
              <w:t>1 |</w:t>
            </w:r>
          </w:p>
        </w:tc>
        <w:tc>
          <w:tcPr>
            <w:tcW w:w="5940" w:type="dxa"/>
            <w:gridSpan w:val="2"/>
            <w:tcBorders>
              <w:bottom w:val="single" w:sz="36" w:space="0" w:color="F2F2F2" w:themeColor="background1" w:themeShade="F2"/>
            </w:tcBorders>
          </w:tcPr>
          <w:p w14:paraId="58448974" w14:textId="77777777" w:rsidR="000D1207" w:rsidRDefault="000D1207" w:rsidP="003B6328">
            <w:pPr>
              <w:pStyle w:val="code"/>
              <w:spacing w:line="276" w:lineRule="auto"/>
            </w:pPr>
            <w:r>
              <w:t xml:space="preserve">cds </w:t>
            </w:r>
            <w:r w:rsidRPr="00B77232">
              <w:rPr>
                <w:color w:val="C00000"/>
              </w:rPr>
              <w:t>watch</w:t>
            </w:r>
          </w:p>
        </w:tc>
        <w:tc>
          <w:tcPr>
            <w:tcW w:w="630" w:type="dxa"/>
            <w:tcBorders>
              <w:bottom w:val="single" w:sz="36" w:space="0" w:color="F2F2F2" w:themeColor="background1" w:themeShade="F2"/>
              <w:right w:val="single" w:sz="36" w:space="0" w:color="F2F2F2" w:themeColor="background1" w:themeShade="F2"/>
            </w:tcBorders>
          </w:tcPr>
          <w:p w14:paraId="585A185B" w14:textId="77777777" w:rsidR="000D1207" w:rsidRDefault="000D1207" w:rsidP="003B6328">
            <w:pPr>
              <w:pStyle w:val="code"/>
            </w:pPr>
          </w:p>
        </w:tc>
      </w:tr>
    </w:tbl>
    <w:p w14:paraId="2F4EAED6" w14:textId="77777777" w:rsidR="000D1207" w:rsidRDefault="000D1207" w:rsidP="000D1207">
      <w:pPr>
        <w:pStyle w:val="Listenabsatz"/>
      </w:pPr>
    </w:p>
    <w:p w14:paraId="789617C3" w14:textId="77777777" w:rsidR="000D1207" w:rsidRDefault="000D1207" w:rsidP="000D1207">
      <w:pPr>
        <w:pStyle w:val="Listenabsatz"/>
        <w:rPr>
          <w:noProof/>
        </w:rPr>
      </w:pPr>
      <w:r>
        <w:t>You should see the following:</w:t>
      </w:r>
      <w:r w:rsidRPr="000645BC">
        <w:rPr>
          <w:noProof/>
        </w:rPr>
        <w:t xml:space="preserve"> </w:t>
      </w:r>
    </w:p>
    <w:p w14:paraId="311A93BE" w14:textId="77777777" w:rsidR="000D1207" w:rsidRDefault="000D1207" w:rsidP="000D1207">
      <w:pPr>
        <w:pStyle w:val="Listenabsatz"/>
        <w:rPr>
          <w:noProof/>
        </w:rPr>
      </w:pPr>
    </w:p>
    <w:p w14:paraId="63A2BC42" w14:textId="77777777" w:rsidR="000D1207" w:rsidRDefault="000D1207" w:rsidP="000D1207">
      <w:pPr>
        <w:pStyle w:val="Listenabsatz"/>
        <w:rPr>
          <w:noProof/>
        </w:rPr>
      </w:pPr>
      <w:r>
        <w:rPr>
          <w:noProof/>
        </w:rPr>
        <w:drawing>
          <wp:inline distT="0" distB="0" distL="0" distR="0" wp14:anchorId="7D0764A4" wp14:editId="3556ECDD">
            <wp:extent cx="4701540" cy="763506"/>
            <wp:effectExtent l="0" t="0" r="3810" b="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38474" cy="769504"/>
                    </a:xfrm>
                    <a:prstGeom prst="rect">
                      <a:avLst/>
                    </a:prstGeom>
                  </pic:spPr>
                </pic:pic>
              </a:graphicData>
            </a:graphic>
          </wp:inline>
        </w:drawing>
      </w:r>
    </w:p>
    <w:p w14:paraId="751D20D1" w14:textId="77777777" w:rsidR="000D1207" w:rsidRDefault="000D1207" w:rsidP="000D1207">
      <w:pPr>
        <w:pStyle w:val="Listenabsatz"/>
        <w:rPr>
          <w:noProof/>
        </w:rPr>
      </w:pPr>
    </w:p>
    <w:p w14:paraId="7980E0E4" w14:textId="77777777" w:rsidR="000D1207" w:rsidRPr="0016205B" w:rsidRDefault="000D1207" w:rsidP="000D1207">
      <w:pPr>
        <w:pStyle w:val="Listenabsatz"/>
        <w:rPr>
          <w:noProof/>
        </w:rPr>
      </w:pPr>
      <w:r>
        <w:rPr>
          <w:noProof/>
        </w:rPr>
        <w:t>There are for now no defined models that the server could serve. You can shut down the server by pressing Command+C/Ctrl+C based on your OS.</w:t>
      </w:r>
    </w:p>
    <w:p w14:paraId="4FDA1101" w14:textId="7BCB276E" w:rsidR="00CE2857" w:rsidRDefault="00CE2857" w:rsidP="00CE2857">
      <w:pPr>
        <w:pStyle w:val="Listenabsatz"/>
      </w:pPr>
    </w:p>
    <w:p w14:paraId="3BB49F85" w14:textId="6FD0CF69" w:rsidR="00CE2857" w:rsidRDefault="000D1207" w:rsidP="000D1207">
      <w:pPr>
        <w:pStyle w:val="berschrift2"/>
      </w:pPr>
      <w:bookmarkStart w:id="23" w:name="_Toc95404389"/>
      <w:r>
        <w:t>Add a service model to the application</w:t>
      </w:r>
      <w:bookmarkEnd w:id="23"/>
    </w:p>
    <w:p w14:paraId="7451EDBD" w14:textId="77777777" w:rsidR="000D1207" w:rsidRDefault="000D1207" w:rsidP="000D1207">
      <w:r>
        <w:t>We are going to define an example service model which will serve as a basis for our CAP application that we will deploy in the next step.</w:t>
      </w:r>
    </w:p>
    <w:p w14:paraId="061A6293" w14:textId="77777777" w:rsidR="000D1207" w:rsidRDefault="000D1207" w:rsidP="00EF526A">
      <w:pPr>
        <w:pStyle w:val="Listenabsatz"/>
        <w:numPr>
          <w:ilvl w:val="0"/>
          <w:numId w:val="13"/>
        </w:numPr>
        <w:spacing w:after="160" w:line="259" w:lineRule="auto"/>
        <w:jc w:val="left"/>
      </w:pPr>
      <w:r>
        <w:t xml:space="preserve">Create a file </w:t>
      </w:r>
      <w:r w:rsidRPr="00773311">
        <w:t>named</w:t>
      </w:r>
      <w:r w:rsidRPr="00773311">
        <w:rPr>
          <w:i/>
          <w:iCs/>
        </w:rPr>
        <w:t xml:space="preserve"> example-model.cds</w:t>
      </w:r>
      <w:r>
        <w:t xml:space="preserve"> and place it into </w:t>
      </w:r>
      <w:r w:rsidRPr="00773311">
        <w:rPr>
          <w:i/>
          <w:iCs/>
        </w:rPr>
        <w:t>db</w:t>
      </w:r>
      <w:r>
        <w:t xml:space="preserve"> folder. Paste the following content into the file.</w:t>
      </w:r>
    </w:p>
    <w:p w14:paraId="3D445F12" w14:textId="77777777" w:rsidR="000D1207" w:rsidRDefault="000D1207" w:rsidP="000D1207">
      <w:pPr>
        <w:pStyle w:val="Listenabsatz"/>
      </w:pPr>
    </w:p>
    <w:p w14:paraId="02FFFBD3"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namespace my.sales;</w:t>
      </w:r>
    </w:p>
    <w:p w14:paraId="316C8FAA" w14:textId="77777777" w:rsidR="000D1207" w:rsidRPr="00FE2F97" w:rsidRDefault="000D1207" w:rsidP="000D1207">
      <w:pPr>
        <w:pStyle w:val="Listenabsatz"/>
        <w:shd w:val="clear" w:color="auto" w:fill="F2F2F2" w:themeFill="background1" w:themeFillShade="F2"/>
        <w:rPr>
          <w:rFonts w:ascii="Consolas" w:hAnsi="Consolas"/>
          <w:sz w:val="18"/>
          <w:szCs w:val="18"/>
        </w:rPr>
      </w:pPr>
    </w:p>
    <w:p w14:paraId="2CD04793"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entity SaleOrders {</w:t>
      </w:r>
    </w:p>
    <w:p w14:paraId="4D56A293"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 xml:space="preserve">  key ID : Integer;</w:t>
      </w:r>
    </w:p>
    <w:p w14:paraId="0FA7C8E2"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 xml:space="preserve">  title  : localized String;</w:t>
      </w:r>
    </w:p>
    <w:p w14:paraId="32D233A9"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 xml:space="preserve">  productManager : Association to ProductManagers;</w:t>
      </w:r>
    </w:p>
    <w:p w14:paraId="45149EA7"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 xml:space="preserve">  stock  : Integer;</w:t>
      </w:r>
    </w:p>
    <w:p w14:paraId="431758B7"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 xml:space="preserve">  shippingDate : Date;</w:t>
      </w:r>
    </w:p>
    <w:p w14:paraId="71B33B78"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w:t>
      </w:r>
    </w:p>
    <w:p w14:paraId="03FD6661" w14:textId="77777777" w:rsidR="000D1207" w:rsidRPr="00FE2F97" w:rsidRDefault="000D1207" w:rsidP="000D1207">
      <w:pPr>
        <w:pStyle w:val="Listenabsatz"/>
        <w:shd w:val="clear" w:color="auto" w:fill="F2F2F2" w:themeFill="background1" w:themeFillShade="F2"/>
        <w:rPr>
          <w:rFonts w:ascii="Consolas" w:hAnsi="Consolas"/>
          <w:sz w:val="18"/>
          <w:szCs w:val="18"/>
        </w:rPr>
      </w:pPr>
    </w:p>
    <w:p w14:paraId="2B4D4D6A"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entity ProductManagers {</w:t>
      </w:r>
    </w:p>
    <w:p w14:paraId="4F9F9B7F"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 xml:space="preserve">  key ID : Integer;</w:t>
      </w:r>
    </w:p>
    <w:p w14:paraId="391D359F"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 xml:space="preserve">  name   : String;</w:t>
      </w:r>
    </w:p>
    <w:p w14:paraId="309EF07A"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 xml:space="preserve">  saleOrders  : Association to many SaleOrders on saleOrders.productManager = $self;</w:t>
      </w:r>
    </w:p>
    <w:p w14:paraId="5C7C3862" w14:textId="77777777" w:rsidR="000D1207" w:rsidRPr="00FE2F97" w:rsidRDefault="000D1207" w:rsidP="000D1207">
      <w:pPr>
        <w:pStyle w:val="Listenabsatz"/>
        <w:shd w:val="clear" w:color="auto" w:fill="F2F2F2" w:themeFill="background1" w:themeFillShade="F2"/>
        <w:rPr>
          <w:rFonts w:ascii="Consolas" w:hAnsi="Consolas"/>
          <w:sz w:val="18"/>
          <w:szCs w:val="18"/>
        </w:rPr>
      </w:pPr>
      <w:r w:rsidRPr="00FE2F97">
        <w:rPr>
          <w:rFonts w:ascii="Consolas" w:hAnsi="Consolas"/>
          <w:sz w:val="18"/>
          <w:szCs w:val="18"/>
        </w:rPr>
        <w:t>}</w:t>
      </w:r>
    </w:p>
    <w:p w14:paraId="248BED0E" w14:textId="77777777" w:rsidR="000D1207" w:rsidRDefault="000D1207" w:rsidP="000D1207">
      <w:pPr>
        <w:pStyle w:val="Listenabsatz"/>
      </w:pPr>
    </w:p>
    <w:p w14:paraId="271209AE" w14:textId="77777777" w:rsidR="000D1207" w:rsidRDefault="000D1207" w:rsidP="00EF526A">
      <w:pPr>
        <w:pStyle w:val="Listenabsatz"/>
        <w:numPr>
          <w:ilvl w:val="0"/>
          <w:numId w:val="13"/>
        </w:numPr>
        <w:spacing w:after="160" w:line="259" w:lineRule="auto"/>
        <w:jc w:val="left"/>
      </w:pPr>
      <w:r>
        <w:t xml:space="preserve">Create a file </w:t>
      </w:r>
      <w:r w:rsidRPr="00773311">
        <w:t>named</w:t>
      </w:r>
      <w:r w:rsidRPr="00773311">
        <w:rPr>
          <w:i/>
          <w:iCs/>
        </w:rPr>
        <w:t xml:space="preserve"> example</w:t>
      </w:r>
      <w:r>
        <w:rPr>
          <w:i/>
          <w:iCs/>
        </w:rPr>
        <w:t>-service</w:t>
      </w:r>
      <w:r w:rsidRPr="00773311">
        <w:rPr>
          <w:i/>
          <w:iCs/>
        </w:rPr>
        <w:t>.cds</w:t>
      </w:r>
      <w:r>
        <w:t xml:space="preserve"> and place it into </w:t>
      </w:r>
      <w:r>
        <w:rPr>
          <w:i/>
          <w:iCs/>
        </w:rPr>
        <w:t>srv</w:t>
      </w:r>
      <w:r>
        <w:t xml:space="preserve"> folder. Paste the following content into the file.</w:t>
      </w:r>
    </w:p>
    <w:p w14:paraId="7A0A18A5" w14:textId="77777777" w:rsidR="000D1207" w:rsidRDefault="000D1207" w:rsidP="000D1207">
      <w:pPr>
        <w:pStyle w:val="Listenabsatz"/>
      </w:pPr>
    </w:p>
    <w:p w14:paraId="70607A3C" w14:textId="77777777" w:rsidR="000D1207" w:rsidRPr="006F3120" w:rsidRDefault="000D1207" w:rsidP="000D1207">
      <w:pPr>
        <w:pStyle w:val="Listenabsatz"/>
        <w:shd w:val="clear" w:color="auto" w:fill="F2F2F2" w:themeFill="background1" w:themeFillShade="F2"/>
        <w:rPr>
          <w:rFonts w:ascii="Consolas" w:hAnsi="Consolas"/>
          <w:sz w:val="18"/>
          <w:szCs w:val="18"/>
        </w:rPr>
      </w:pPr>
      <w:r w:rsidRPr="006F3120">
        <w:rPr>
          <w:rFonts w:ascii="Consolas" w:hAnsi="Consolas"/>
          <w:sz w:val="18"/>
          <w:szCs w:val="18"/>
        </w:rPr>
        <w:t>using my.sales as my from '../db/example-model';</w:t>
      </w:r>
    </w:p>
    <w:p w14:paraId="403E3939" w14:textId="77777777" w:rsidR="000D1207" w:rsidRPr="006F3120" w:rsidRDefault="000D1207" w:rsidP="000D1207">
      <w:pPr>
        <w:pStyle w:val="Listenabsatz"/>
        <w:shd w:val="clear" w:color="auto" w:fill="F2F2F2" w:themeFill="background1" w:themeFillShade="F2"/>
        <w:rPr>
          <w:rFonts w:ascii="Consolas" w:hAnsi="Consolas"/>
          <w:sz w:val="18"/>
          <w:szCs w:val="18"/>
        </w:rPr>
      </w:pPr>
    </w:p>
    <w:p w14:paraId="2E260910" w14:textId="77777777" w:rsidR="000D1207" w:rsidRPr="006F3120" w:rsidRDefault="000D1207" w:rsidP="000D1207">
      <w:pPr>
        <w:pStyle w:val="Listenabsatz"/>
        <w:shd w:val="clear" w:color="auto" w:fill="F2F2F2" w:themeFill="background1" w:themeFillShade="F2"/>
        <w:rPr>
          <w:rFonts w:ascii="Consolas" w:hAnsi="Consolas"/>
          <w:sz w:val="18"/>
          <w:szCs w:val="18"/>
        </w:rPr>
      </w:pPr>
      <w:r w:rsidRPr="006F3120">
        <w:rPr>
          <w:rFonts w:ascii="Consolas" w:hAnsi="Consolas"/>
          <w:sz w:val="18"/>
          <w:szCs w:val="18"/>
        </w:rPr>
        <w:t>service ExampleService {</w:t>
      </w:r>
    </w:p>
    <w:p w14:paraId="04367DFD" w14:textId="77777777" w:rsidR="000D1207" w:rsidRPr="006F3120" w:rsidRDefault="000D1207" w:rsidP="000D1207">
      <w:pPr>
        <w:pStyle w:val="Listenabsatz"/>
        <w:shd w:val="clear" w:color="auto" w:fill="F2F2F2" w:themeFill="background1" w:themeFillShade="F2"/>
        <w:rPr>
          <w:rFonts w:ascii="Consolas" w:hAnsi="Consolas"/>
          <w:sz w:val="18"/>
          <w:szCs w:val="18"/>
        </w:rPr>
      </w:pPr>
      <w:r w:rsidRPr="006F3120">
        <w:rPr>
          <w:rFonts w:ascii="Consolas" w:hAnsi="Consolas"/>
          <w:sz w:val="18"/>
          <w:szCs w:val="18"/>
        </w:rPr>
        <w:t xml:space="preserve">  entity SaleOrders @readonly as projection on my.SaleOrders;</w:t>
      </w:r>
    </w:p>
    <w:p w14:paraId="398BF7DA" w14:textId="77777777" w:rsidR="000D1207" w:rsidRPr="006F3120" w:rsidRDefault="000D1207" w:rsidP="000D1207">
      <w:pPr>
        <w:pStyle w:val="Listenabsatz"/>
        <w:shd w:val="clear" w:color="auto" w:fill="F2F2F2" w:themeFill="background1" w:themeFillShade="F2"/>
        <w:rPr>
          <w:rFonts w:ascii="Consolas" w:hAnsi="Consolas"/>
          <w:sz w:val="18"/>
          <w:szCs w:val="18"/>
        </w:rPr>
      </w:pPr>
      <w:r w:rsidRPr="006F3120">
        <w:rPr>
          <w:rFonts w:ascii="Consolas" w:hAnsi="Consolas"/>
          <w:sz w:val="18"/>
          <w:szCs w:val="18"/>
        </w:rPr>
        <w:t xml:space="preserve">  entity ProductManagers @readonly as projection on my.ProductManagers;</w:t>
      </w:r>
    </w:p>
    <w:p w14:paraId="49B02EBA" w14:textId="77777777" w:rsidR="000D1207" w:rsidRPr="006F3120" w:rsidRDefault="000D1207" w:rsidP="000D1207">
      <w:pPr>
        <w:pStyle w:val="Listenabsatz"/>
        <w:shd w:val="clear" w:color="auto" w:fill="F2F2F2" w:themeFill="background1" w:themeFillShade="F2"/>
        <w:rPr>
          <w:rFonts w:ascii="Consolas" w:hAnsi="Consolas"/>
          <w:sz w:val="18"/>
          <w:szCs w:val="18"/>
        </w:rPr>
      </w:pPr>
      <w:r w:rsidRPr="006F3120">
        <w:rPr>
          <w:rFonts w:ascii="Consolas" w:hAnsi="Consolas"/>
          <w:sz w:val="18"/>
          <w:szCs w:val="18"/>
        </w:rPr>
        <w:t>}</w:t>
      </w:r>
    </w:p>
    <w:p w14:paraId="06FD68D2" w14:textId="77777777" w:rsidR="000D1207" w:rsidRDefault="000D1207" w:rsidP="000D1207">
      <w:pPr>
        <w:pStyle w:val="Listenabsatz"/>
      </w:pPr>
    </w:p>
    <w:p w14:paraId="42AAEC32" w14:textId="77777777" w:rsidR="000D1207" w:rsidRDefault="000D1207" w:rsidP="00EF526A">
      <w:pPr>
        <w:pStyle w:val="Listenabsatz"/>
        <w:numPr>
          <w:ilvl w:val="0"/>
          <w:numId w:val="13"/>
        </w:numPr>
        <w:spacing w:after="160" w:line="259" w:lineRule="auto"/>
        <w:jc w:val="left"/>
      </w:pPr>
      <w:r>
        <w:t>Run the server with:</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784"/>
        <w:gridCol w:w="630"/>
      </w:tblGrid>
      <w:tr w:rsidR="000D1207" w14:paraId="73043571"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323424F0" w14:textId="77777777" w:rsidR="000D1207" w:rsidRPr="00DC1DAD" w:rsidRDefault="000D1207" w:rsidP="003B6328">
            <w:pPr>
              <w:rPr>
                <w:rFonts w:ascii="News Gothic MT" w:hAnsi="News Gothic MT"/>
                <w:color w:val="808080" w:themeColor="background1" w:themeShade="80"/>
              </w:rPr>
            </w:pPr>
            <w:r w:rsidRPr="00DC1DAD">
              <w:rPr>
                <w:rFonts w:ascii="News Gothic MT" w:hAnsi="News Gothic MT"/>
                <w:color w:val="808080" w:themeColor="background1" w:themeShade="80"/>
              </w:rPr>
              <w:lastRenderedPageBreak/>
              <w:t>Shell/Bash</w:t>
            </w:r>
          </w:p>
        </w:tc>
        <w:tc>
          <w:tcPr>
            <w:tcW w:w="5784" w:type="dxa"/>
            <w:tcBorders>
              <w:top w:val="single" w:sz="36" w:space="0" w:color="F2F2F2" w:themeColor="background1" w:themeShade="F2"/>
            </w:tcBorders>
            <w:shd w:val="clear" w:color="auto" w:fill="F2F2F2" w:themeFill="background1" w:themeFillShade="F2"/>
          </w:tcPr>
          <w:p w14:paraId="1579DECF" w14:textId="77777777" w:rsidR="000D1207" w:rsidRPr="003C572D" w:rsidRDefault="000D1207" w:rsidP="003B6328">
            <w:pPr>
              <w:pStyle w:val="code"/>
              <w:rPr>
                <w:color w:val="C00000"/>
              </w:rPr>
            </w:pPr>
          </w:p>
        </w:tc>
        <w:tc>
          <w:tcPr>
            <w:tcW w:w="63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7F6579F2" w14:textId="77777777" w:rsidR="000D1207" w:rsidRDefault="000D1207" w:rsidP="003B6328">
            <w:pPr>
              <w:pStyle w:val="code"/>
            </w:pPr>
          </w:p>
        </w:tc>
      </w:tr>
      <w:tr w:rsidR="000D1207" w14:paraId="6C97D367"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03832C10" w14:textId="77777777" w:rsidR="000D1207" w:rsidRDefault="000D1207" w:rsidP="003B6328">
            <w:pPr>
              <w:pStyle w:val="codenumberline"/>
              <w:numPr>
                <w:ilvl w:val="0"/>
                <w:numId w:val="0"/>
              </w:numPr>
              <w:spacing w:line="276" w:lineRule="auto"/>
              <w:ind w:left="720" w:hanging="360"/>
            </w:pPr>
            <w:r>
              <w:t>1 |</w:t>
            </w:r>
          </w:p>
        </w:tc>
        <w:tc>
          <w:tcPr>
            <w:tcW w:w="5940" w:type="dxa"/>
            <w:gridSpan w:val="2"/>
            <w:tcBorders>
              <w:bottom w:val="single" w:sz="36" w:space="0" w:color="F2F2F2" w:themeColor="background1" w:themeShade="F2"/>
            </w:tcBorders>
          </w:tcPr>
          <w:p w14:paraId="5A3E069A" w14:textId="77777777" w:rsidR="000D1207" w:rsidRDefault="000D1207" w:rsidP="003B6328">
            <w:pPr>
              <w:pStyle w:val="code"/>
              <w:spacing w:line="276" w:lineRule="auto"/>
            </w:pPr>
            <w:r>
              <w:t xml:space="preserve">cds </w:t>
            </w:r>
            <w:r w:rsidRPr="00B77232">
              <w:rPr>
                <w:color w:val="C00000"/>
              </w:rPr>
              <w:t>watch</w:t>
            </w:r>
          </w:p>
        </w:tc>
        <w:tc>
          <w:tcPr>
            <w:tcW w:w="630" w:type="dxa"/>
            <w:tcBorders>
              <w:bottom w:val="single" w:sz="36" w:space="0" w:color="F2F2F2" w:themeColor="background1" w:themeShade="F2"/>
              <w:right w:val="single" w:sz="36" w:space="0" w:color="F2F2F2" w:themeColor="background1" w:themeShade="F2"/>
            </w:tcBorders>
          </w:tcPr>
          <w:p w14:paraId="189022E8" w14:textId="77777777" w:rsidR="000D1207" w:rsidRDefault="000D1207" w:rsidP="003B6328">
            <w:pPr>
              <w:pStyle w:val="code"/>
            </w:pPr>
          </w:p>
        </w:tc>
      </w:tr>
    </w:tbl>
    <w:p w14:paraId="17960E4E" w14:textId="77777777" w:rsidR="000D1207" w:rsidRDefault="000D1207" w:rsidP="000D1207"/>
    <w:p w14:paraId="72AF91C9" w14:textId="77777777" w:rsidR="000D1207" w:rsidRDefault="000D1207" w:rsidP="00EF526A">
      <w:pPr>
        <w:pStyle w:val="Listenabsatz"/>
        <w:numPr>
          <w:ilvl w:val="0"/>
          <w:numId w:val="13"/>
        </w:numPr>
        <w:spacing w:after="160" w:line="259" w:lineRule="auto"/>
        <w:jc w:val="left"/>
      </w:pPr>
      <w:r>
        <w:t xml:space="preserve">Navigate </w:t>
      </w:r>
      <w:r w:rsidRPr="008728F3">
        <w:rPr>
          <w:i/>
          <w:iCs/>
        </w:rPr>
        <w:t xml:space="preserve">to </w:t>
      </w:r>
      <w:hyperlink r:id="rId20" w:history="1">
        <w:r w:rsidRPr="00B77EEF">
          <w:rPr>
            <w:rStyle w:val="Hyperlink"/>
            <w:i/>
            <w:iCs/>
          </w:rPr>
          <w:t>http://localhost:4004/example/SaleOrders</w:t>
        </w:r>
      </w:hyperlink>
      <w:r>
        <w:t>. You should see following screen. There is no data yet, but the GET request was executed successfully.</w:t>
      </w:r>
    </w:p>
    <w:p w14:paraId="5478C8D9" w14:textId="77777777" w:rsidR="000D1207" w:rsidRDefault="000D1207" w:rsidP="000D1207">
      <w:pPr>
        <w:ind w:left="360"/>
        <w:jc w:val="center"/>
      </w:pPr>
      <w:r>
        <w:rPr>
          <w:noProof/>
        </w:rPr>
        <w:drawing>
          <wp:inline distT="0" distB="0" distL="0" distR="0" wp14:anchorId="38BE1E59" wp14:editId="709F1D49">
            <wp:extent cx="5394960" cy="1109980"/>
            <wp:effectExtent l="19050" t="19050" r="15240" b="1397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rotWithShape="1">
                    <a:blip r:embed="rId21">
                      <a:extLst>
                        <a:ext uri="{28A0092B-C50C-407E-A947-70E740481C1C}">
                          <a14:useLocalDpi xmlns:a14="http://schemas.microsoft.com/office/drawing/2010/main" val="0"/>
                        </a:ext>
                      </a:extLst>
                    </a:blip>
                    <a:srcRect r="9230"/>
                    <a:stretch/>
                  </pic:blipFill>
                  <pic:spPr bwMode="auto">
                    <a:xfrm>
                      <a:off x="0" y="0"/>
                      <a:ext cx="5394960" cy="1109980"/>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30607DE0" w14:textId="56C50A62" w:rsidR="00CE2857" w:rsidRDefault="008A00C1" w:rsidP="008A00C1">
      <w:pPr>
        <w:pStyle w:val="berschrift2"/>
      </w:pPr>
      <w:bookmarkStart w:id="24" w:name="_Toc95404390"/>
      <w:r>
        <w:t>Prepare the project for build and deployment</w:t>
      </w:r>
      <w:bookmarkEnd w:id="24"/>
    </w:p>
    <w:p w14:paraId="1A407794" w14:textId="77777777" w:rsidR="008A00C1" w:rsidRPr="004E027E" w:rsidRDefault="008A00C1" w:rsidP="008A00C1">
      <w:r>
        <w:t>We need to specify deployment options for an MTA application.</w:t>
      </w:r>
    </w:p>
    <w:p w14:paraId="363824B6" w14:textId="77777777" w:rsidR="008A00C1" w:rsidRDefault="008A00C1" w:rsidP="00EF526A">
      <w:pPr>
        <w:pStyle w:val="Listenabsatz"/>
        <w:numPr>
          <w:ilvl w:val="0"/>
          <w:numId w:val="14"/>
        </w:numPr>
        <w:spacing w:after="160" w:line="259" w:lineRule="auto"/>
        <w:jc w:val="left"/>
        <w:rPr>
          <w:rFonts w:cstheme="minorHAnsi"/>
        </w:rPr>
      </w:pPr>
      <w:r>
        <w:rPr>
          <w:rFonts w:cstheme="minorHAnsi"/>
        </w:rPr>
        <w:t xml:space="preserve">Declare which Node.js version should be used in the Cloud Foundry in the </w:t>
      </w:r>
      <w:r w:rsidRPr="006D2233">
        <w:rPr>
          <w:rFonts w:cstheme="minorHAnsi"/>
          <w:i/>
          <w:iCs/>
        </w:rPr>
        <w:t>package.json</w:t>
      </w:r>
      <w:r>
        <w:rPr>
          <w:rFonts w:cstheme="minorHAnsi"/>
        </w:rPr>
        <w:t>.</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473"/>
        <w:gridCol w:w="156"/>
        <w:gridCol w:w="5784"/>
        <w:gridCol w:w="630"/>
      </w:tblGrid>
      <w:tr w:rsidR="008A00C1" w14:paraId="5B3F6003" w14:textId="77777777" w:rsidTr="003B6328">
        <w:trPr>
          <w:trHeight w:val="378"/>
          <w:jc w:val="center"/>
        </w:trPr>
        <w:tc>
          <w:tcPr>
            <w:tcW w:w="1629"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22E51995" w14:textId="77777777" w:rsidR="008A00C1" w:rsidRPr="00DC1DAD" w:rsidRDefault="008A00C1" w:rsidP="003B6328">
            <w:pPr>
              <w:rPr>
                <w:rFonts w:ascii="News Gothic MT" w:hAnsi="News Gothic MT"/>
                <w:color w:val="808080" w:themeColor="background1" w:themeShade="80"/>
              </w:rPr>
            </w:pPr>
            <w:r>
              <w:rPr>
                <w:rFonts w:ascii="News Gothic MT" w:hAnsi="News Gothic MT"/>
                <w:color w:val="808080" w:themeColor="background1" w:themeShade="80"/>
              </w:rPr>
              <w:t>package.json</w:t>
            </w:r>
          </w:p>
        </w:tc>
        <w:tc>
          <w:tcPr>
            <w:tcW w:w="5784" w:type="dxa"/>
            <w:tcBorders>
              <w:top w:val="single" w:sz="36" w:space="0" w:color="F2F2F2" w:themeColor="background1" w:themeShade="F2"/>
            </w:tcBorders>
            <w:shd w:val="clear" w:color="auto" w:fill="F2F2F2" w:themeFill="background1" w:themeFillShade="F2"/>
          </w:tcPr>
          <w:p w14:paraId="4A133D33" w14:textId="77777777" w:rsidR="008A00C1" w:rsidRPr="003C572D" w:rsidRDefault="008A00C1" w:rsidP="003B6328">
            <w:pPr>
              <w:pStyle w:val="code"/>
              <w:rPr>
                <w:color w:val="C00000"/>
              </w:rPr>
            </w:pPr>
          </w:p>
        </w:tc>
        <w:tc>
          <w:tcPr>
            <w:tcW w:w="63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5F1F9FB9" w14:textId="77777777" w:rsidR="008A00C1" w:rsidRDefault="008A00C1" w:rsidP="003B6328">
            <w:pPr>
              <w:pStyle w:val="code"/>
            </w:pPr>
          </w:p>
        </w:tc>
      </w:tr>
      <w:tr w:rsidR="008A00C1" w14:paraId="73B846A5" w14:textId="77777777" w:rsidTr="003B6328">
        <w:trPr>
          <w:trHeight w:val="360"/>
          <w:jc w:val="center"/>
        </w:trPr>
        <w:tc>
          <w:tcPr>
            <w:tcW w:w="1473" w:type="dxa"/>
            <w:tcBorders>
              <w:left w:val="single" w:sz="48" w:space="0" w:color="F2F2F2" w:themeColor="background1" w:themeShade="F2"/>
            </w:tcBorders>
          </w:tcPr>
          <w:p w14:paraId="29532AD5" w14:textId="77777777" w:rsidR="008A00C1" w:rsidRDefault="008A00C1" w:rsidP="003B6328">
            <w:pPr>
              <w:pStyle w:val="codenumberline"/>
              <w:numPr>
                <w:ilvl w:val="0"/>
                <w:numId w:val="0"/>
              </w:numPr>
              <w:spacing w:line="276" w:lineRule="auto"/>
              <w:ind w:left="720" w:hanging="360"/>
            </w:pPr>
            <w:r>
              <w:t>1 |</w:t>
            </w:r>
          </w:p>
        </w:tc>
        <w:tc>
          <w:tcPr>
            <w:tcW w:w="5940" w:type="dxa"/>
            <w:gridSpan w:val="2"/>
          </w:tcPr>
          <w:p w14:paraId="769EFBC0" w14:textId="77777777" w:rsidR="008A00C1" w:rsidRDefault="008A00C1" w:rsidP="003B6328">
            <w:pPr>
              <w:pStyle w:val="code"/>
              <w:spacing w:line="276" w:lineRule="auto"/>
            </w:pPr>
            <w:r>
              <w:t>{</w:t>
            </w:r>
          </w:p>
        </w:tc>
        <w:tc>
          <w:tcPr>
            <w:tcW w:w="630" w:type="dxa"/>
            <w:tcBorders>
              <w:right w:val="single" w:sz="36" w:space="0" w:color="F2F2F2" w:themeColor="background1" w:themeShade="F2"/>
            </w:tcBorders>
          </w:tcPr>
          <w:p w14:paraId="4C2CF4CD" w14:textId="77777777" w:rsidR="008A00C1" w:rsidRDefault="008A00C1" w:rsidP="003B6328">
            <w:pPr>
              <w:pStyle w:val="code"/>
            </w:pPr>
          </w:p>
        </w:tc>
      </w:tr>
      <w:tr w:rsidR="008A00C1" w14:paraId="4E8D1C52" w14:textId="77777777" w:rsidTr="003B6328">
        <w:trPr>
          <w:trHeight w:val="360"/>
          <w:jc w:val="center"/>
        </w:trPr>
        <w:tc>
          <w:tcPr>
            <w:tcW w:w="1473" w:type="dxa"/>
            <w:tcBorders>
              <w:left w:val="single" w:sz="48" w:space="0" w:color="F2F2F2" w:themeColor="background1" w:themeShade="F2"/>
            </w:tcBorders>
          </w:tcPr>
          <w:p w14:paraId="7F7B108A" w14:textId="77777777" w:rsidR="008A00C1" w:rsidRDefault="008A00C1" w:rsidP="003B6328">
            <w:pPr>
              <w:pStyle w:val="codenumberline"/>
              <w:numPr>
                <w:ilvl w:val="0"/>
                <w:numId w:val="0"/>
              </w:numPr>
              <w:spacing w:line="276" w:lineRule="auto"/>
              <w:ind w:left="720" w:hanging="360"/>
            </w:pPr>
            <w:r>
              <w:t>2 |</w:t>
            </w:r>
          </w:p>
        </w:tc>
        <w:tc>
          <w:tcPr>
            <w:tcW w:w="5940" w:type="dxa"/>
            <w:gridSpan w:val="2"/>
          </w:tcPr>
          <w:p w14:paraId="2F366DDA" w14:textId="77777777" w:rsidR="008A00C1" w:rsidRDefault="008A00C1" w:rsidP="003B6328">
            <w:pPr>
              <w:pStyle w:val="code"/>
              <w:spacing w:line="276" w:lineRule="auto"/>
              <w:rPr>
                <w:color w:val="auto"/>
              </w:rPr>
            </w:pPr>
            <w:r>
              <w:rPr>
                <w:color w:val="auto"/>
              </w:rPr>
              <w:t xml:space="preserve">  ...</w:t>
            </w:r>
          </w:p>
        </w:tc>
        <w:tc>
          <w:tcPr>
            <w:tcW w:w="630" w:type="dxa"/>
            <w:tcBorders>
              <w:right w:val="single" w:sz="36" w:space="0" w:color="F2F2F2" w:themeColor="background1" w:themeShade="F2"/>
            </w:tcBorders>
          </w:tcPr>
          <w:p w14:paraId="56211771" w14:textId="77777777" w:rsidR="008A00C1" w:rsidRDefault="008A00C1" w:rsidP="003B6328">
            <w:pPr>
              <w:pStyle w:val="code"/>
            </w:pPr>
          </w:p>
        </w:tc>
      </w:tr>
      <w:tr w:rsidR="008A00C1" w14:paraId="3C0A5FA5" w14:textId="77777777" w:rsidTr="003B6328">
        <w:trPr>
          <w:trHeight w:val="360"/>
          <w:jc w:val="center"/>
        </w:trPr>
        <w:tc>
          <w:tcPr>
            <w:tcW w:w="1473" w:type="dxa"/>
            <w:tcBorders>
              <w:left w:val="single" w:sz="48" w:space="0" w:color="F2F2F2" w:themeColor="background1" w:themeShade="F2"/>
            </w:tcBorders>
          </w:tcPr>
          <w:p w14:paraId="16846091" w14:textId="77777777" w:rsidR="008A00C1" w:rsidRDefault="008A00C1" w:rsidP="003B6328">
            <w:pPr>
              <w:pStyle w:val="codenumberline"/>
              <w:numPr>
                <w:ilvl w:val="0"/>
                <w:numId w:val="0"/>
              </w:numPr>
              <w:spacing w:line="276" w:lineRule="auto"/>
              <w:ind w:left="720" w:hanging="360"/>
            </w:pPr>
            <w:r>
              <w:t>3 |</w:t>
            </w:r>
          </w:p>
        </w:tc>
        <w:tc>
          <w:tcPr>
            <w:tcW w:w="5940" w:type="dxa"/>
            <w:gridSpan w:val="2"/>
          </w:tcPr>
          <w:p w14:paraId="6F7947EE" w14:textId="77777777" w:rsidR="008A00C1" w:rsidRDefault="008A00C1" w:rsidP="003B6328">
            <w:pPr>
              <w:pStyle w:val="code"/>
              <w:spacing w:line="276" w:lineRule="auto"/>
              <w:rPr>
                <w:color w:val="auto"/>
              </w:rPr>
            </w:pPr>
            <w:r>
              <w:rPr>
                <w:color w:val="auto"/>
              </w:rPr>
              <w:t xml:space="preserve">  “devDependencies”: {</w:t>
            </w:r>
          </w:p>
        </w:tc>
        <w:tc>
          <w:tcPr>
            <w:tcW w:w="630" w:type="dxa"/>
            <w:tcBorders>
              <w:right w:val="single" w:sz="36" w:space="0" w:color="F2F2F2" w:themeColor="background1" w:themeShade="F2"/>
            </w:tcBorders>
          </w:tcPr>
          <w:p w14:paraId="1AC96A94" w14:textId="77777777" w:rsidR="008A00C1" w:rsidRDefault="008A00C1" w:rsidP="003B6328">
            <w:pPr>
              <w:pStyle w:val="code"/>
            </w:pPr>
          </w:p>
        </w:tc>
      </w:tr>
      <w:tr w:rsidR="008A00C1" w14:paraId="6B57C479" w14:textId="77777777" w:rsidTr="003B6328">
        <w:trPr>
          <w:trHeight w:val="360"/>
          <w:jc w:val="center"/>
        </w:trPr>
        <w:tc>
          <w:tcPr>
            <w:tcW w:w="1473" w:type="dxa"/>
            <w:tcBorders>
              <w:left w:val="single" w:sz="48" w:space="0" w:color="F2F2F2" w:themeColor="background1" w:themeShade="F2"/>
            </w:tcBorders>
          </w:tcPr>
          <w:p w14:paraId="75041966" w14:textId="77777777" w:rsidR="008A00C1" w:rsidRDefault="008A00C1" w:rsidP="003B6328">
            <w:pPr>
              <w:pStyle w:val="codenumberline"/>
              <w:numPr>
                <w:ilvl w:val="0"/>
                <w:numId w:val="0"/>
              </w:numPr>
              <w:spacing w:line="276" w:lineRule="auto"/>
              <w:ind w:left="720" w:hanging="360"/>
            </w:pPr>
            <w:r>
              <w:t>4 |</w:t>
            </w:r>
          </w:p>
        </w:tc>
        <w:tc>
          <w:tcPr>
            <w:tcW w:w="5940" w:type="dxa"/>
            <w:gridSpan w:val="2"/>
          </w:tcPr>
          <w:p w14:paraId="394F63CD" w14:textId="77777777" w:rsidR="008A00C1" w:rsidRDefault="008A00C1" w:rsidP="003B6328">
            <w:pPr>
              <w:pStyle w:val="code"/>
              <w:spacing w:line="276" w:lineRule="auto"/>
              <w:rPr>
                <w:color w:val="auto"/>
              </w:rPr>
            </w:pPr>
            <w:r>
              <w:rPr>
                <w:color w:val="auto"/>
              </w:rPr>
              <w:t xml:space="preserve">    ...</w:t>
            </w:r>
          </w:p>
        </w:tc>
        <w:tc>
          <w:tcPr>
            <w:tcW w:w="630" w:type="dxa"/>
            <w:tcBorders>
              <w:right w:val="single" w:sz="36" w:space="0" w:color="F2F2F2" w:themeColor="background1" w:themeShade="F2"/>
            </w:tcBorders>
          </w:tcPr>
          <w:p w14:paraId="35B49227" w14:textId="77777777" w:rsidR="008A00C1" w:rsidRDefault="008A00C1" w:rsidP="003B6328">
            <w:pPr>
              <w:pStyle w:val="code"/>
            </w:pPr>
          </w:p>
        </w:tc>
      </w:tr>
      <w:tr w:rsidR="008A00C1" w14:paraId="1C1F14EC" w14:textId="77777777" w:rsidTr="003B6328">
        <w:trPr>
          <w:trHeight w:val="360"/>
          <w:jc w:val="center"/>
        </w:trPr>
        <w:tc>
          <w:tcPr>
            <w:tcW w:w="1473" w:type="dxa"/>
            <w:tcBorders>
              <w:left w:val="single" w:sz="48" w:space="0" w:color="F2F2F2" w:themeColor="background1" w:themeShade="F2"/>
            </w:tcBorders>
          </w:tcPr>
          <w:p w14:paraId="21193BC9" w14:textId="77777777" w:rsidR="008A00C1" w:rsidRDefault="008A00C1" w:rsidP="003B6328">
            <w:pPr>
              <w:pStyle w:val="codenumberline"/>
              <w:numPr>
                <w:ilvl w:val="0"/>
                <w:numId w:val="0"/>
              </w:numPr>
              <w:spacing w:line="276" w:lineRule="auto"/>
              <w:ind w:left="720" w:hanging="360"/>
            </w:pPr>
            <w:r>
              <w:t>5 |</w:t>
            </w:r>
          </w:p>
        </w:tc>
        <w:tc>
          <w:tcPr>
            <w:tcW w:w="5940" w:type="dxa"/>
            <w:gridSpan w:val="2"/>
          </w:tcPr>
          <w:p w14:paraId="6017622A" w14:textId="77777777" w:rsidR="008A00C1" w:rsidRDefault="008A00C1" w:rsidP="003B6328">
            <w:pPr>
              <w:pStyle w:val="code"/>
              <w:spacing w:line="276" w:lineRule="auto"/>
              <w:rPr>
                <w:color w:val="auto"/>
              </w:rPr>
            </w:pPr>
            <w:r>
              <w:rPr>
                <w:color w:val="auto"/>
              </w:rPr>
              <w:t xml:space="preserve">  },</w:t>
            </w:r>
          </w:p>
        </w:tc>
        <w:tc>
          <w:tcPr>
            <w:tcW w:w="630" w:type="dxa"/>
            <w:tcBorders>
              <w:right w:val="single" w:sz="36" w:space="0" w:color="F2F2F2" w:themeColor="background1" w:themeShade="F2"/>
            </w:tcBorders>
          </w:tcPr>
          <w:p w14:paraId="7C1DBE6B" w14:textId="77777777" w:rsidR="008A00C1" w:rsidRDefault="008A00C1" w:rsidP="003B6328">
            <w:pPr>
              <w:pStyle w:val="code"/>
            </w:pPr>
          </w:p>
        </w:tc>
      </w:tr>
      <w:tr w:rsidR="008A00C1" w14:paraId="50EE3131" w14:textId="77777777" w:rsidTr="003B6328">
        <w:trPr>
          <w:trHeight w:val="360"/>
          <w:jc w:val="center"/>
        </w:trPr>
        <w:tc>
          <w:tcPr>
            <w:tcW w:w="1473" w:type="dxa"/>
            <w:tcBorders>
              <w:left w:val="single" w:sz="48" w:space="0" w:color="F2F2F2" w:themeColor="background1" w:themeShade="F2"/>
            </w:tcBorders>
            <w:shd w:val="clear" w:color="auto" w:fill="FBE4D5" w:themeFill="accent2" w:themeFillTint="33"/>
          </w:tcPr>
          <w:p w14:paraId="6F72538F" w14:textId="77777777" w:rsidR="008A00C1" w:rsidRDefault="008A00C1" w:rsidP="003B6328">
            <w:pPr>
              <w:pStyle w:val="codenumberline"/>
              <w:numPr>
                <w:ilvl w:val="0"/>
                <w:numId w:val="0"/>
              </w:numPr>
              <w:spacing w:line="276" w:lineRule="auto"/>
              <w:ind w:left="720" w:hanging="360"/>
            </w:pPr>
            <w:r>
              <w:t>6 |</w:t>
            </w:r>
          </w:p>
        </w:tc>
        <w:tc>
          <w:tcPr>
            <w:tcW w:w="5940" w:type="dxa"/>
            <w:gridSpan w:val="2"/>
            <w:shd w:val="clear" w:color="auto" w:fill="FBE4D5" w:themeFill="accent2" w:themeFillTint="33"/>
          </w:tcPr>
          <w:p w14:paraId="0FFC8D23" w14:textId="77777777" w:rsidR="008A00C1" w:rsidRDefault="008A00C1" w:rsidP="003B6328">
            <w:pPr>
              <w:pStyle w:val="code"/>
              <w:spacing w:line="276" w:lineRule="auto"/>
              <w:rPr>
                <w:color w:val="auto"/>
              </w:rPr>
            </w:pPr>
            <w:r>
              <w:rPr>
                <w:color w:val="auto"/>
              </w:rPr>
              <w:t xml:space="preserve">  “engines”: {</w:t>
            </w:r>
          </w:p>
        </w:tc>
        <w:tc>
          <w:tcPr>
            <w:tcW w:w="630" w:type="dxa"/>
            <w:tcBorders>
              <w:right w:val="single" w:sz="36" w:space="0" w:color="F2F2F2" w:themeColor="background1" w:themeShade="F2"/>
            </w:tcBorders>
            <w:shd w:val="clear" w:color="auto" w:fill="FBE4D5" w:themeFill="accent2" w:themeFillTint="33"/>
          </w:tcPr>
          <w:p w14:paraId="66BF38AD" w14:textId="77777777" w:rsidR="008A00C1" w:rsidRDefault="008A00C1" w:rsidP="003B6328">
            <w:pPr>
              <w:pStyle w:val="code"/>
            </w:pPr>
          </w:p>
        </w:tc>
      </w:tr>
      <w:tr w:rsidR="008A00C1" w14:paraId="1443F888" w14:textId="77777777" w:rsidTr="003B6328">
        <w:trPr>
          <w:trHeight w:val="360"/>
          <w:jc w:val="center"/>
        </w:trPr>
        <w:tc>
          <w:tcPr>
            <w:tcW w:w="1473" w:type="dxa"/>
            <w:tcBorders>
              <w:left w:val="single" w:sz="48" w:space="0" w:color="F2F2F2" w:themeColor="background1" w:themeShade="F2"/>
            </w:tcBorders>
            <w:shd w:val="clear" w:color="auto" w:fill="FBE4D5" w:themeFill="accent2" w:themeFillTint="33"/>
          </w:tcPr>
          <w:p w14:paraId="5CE217AA" w14:textId="77777777" w:rsidR="008A00C1" w:rsidRDefault="008A00C1" w:rsidP="003B6328">
            <w:pPr>
              <w:pStyle w:val="codenumberline"/>
              <w:numPr>
                <w:ilvl w:val="0"/>
                <w:numId w:val="0"/>
              </w:numPr>
              <w:spacing w:line="276" w:lineRule="auto"/>
              <w:ind w:left="720" w:hanging="360"/>
            </w:pPr>
            <w:r>
              <w:t>7 |</w:t>
            </w:r>
          </w:p>
        </w:tc>
        <w:tc>
          <w:tcPr>
            <w:tcW w:w="5940" w:type="dxa"/>
            <w:gridSpan w:val="2"/>
            <w:shd w:val="clear" w:color="auto" w:fill="FBE4D5" w:themeFill="accent2" w:themeFillTint="33"/>
          </w:tcPr>
          <w:p w14:paraId="68B2C00E" w14:textId="77777777" w:rsidR="008A00C1" w:rsidRDefault="008A00C1" w:rsidP="003B6328">
            <w:pPr>
              <w:pStyle w:val="code"/>
              <w:spacing w:line="276" w:lineRule="auto"/>
              <w:rPr>
                <w:color w:val="auto"/>
              </w:rPr>
            </w:pPr>
            <w:r>
              <w:rPr>
                <w:color w:val="auto"/>
              </w:rPr>
              <w:t xml:space="preserve">     “node”: “&gt;=14”</w:t>
            </w:r>
          </w:p>
        </w:tc>
        <w:tc>
          <w:tcPr>
            <w:tcW w:w="630" w:type="dxa"/>
            <w:tcBorders>
              <w:right w:val="single" w:sz="36" w:space="0" w:color="F2F2F2" w:themeColor="background1" w:themeShade="F2"/>
            </w:tcBorders>
            <w:shd w:val="clear" w:color="auto" w:fill="FBE4D5" w:themeFill="accent2" w:themeFillTint="33"/>
          </w:tcPr>
          <w:p w14:paraId="2C7EB71F" w14:textId="77777777" w:rsidR="008A00C1" w:rsidRDefault="008A00C1" w:rsidP="003B6328">
            <w:pPr>
              <w:pStyle w:val="code"/>
            </w:pPr>
          </w:p>
        </w:tc>
      </w:tr>
      <w:tr w:rsidR="008A00C1" w14:paraId="3A824940" w14:textId="77777777" w:rsidTr="003B6328">
        <w:trPr>
          <w:trHeight w:val="360"/>
          <w:jc w:val="center"/>
        </w:trPr>
        <w:tc>
          <w:tcPr>
            <w:tcW w:w="1473" w:type="dxa"/>
            <w:tcBorders>
              <w:left w:val="single" w:sz="48" w:space="0" w:color="F2F2F2" w:themeColor="background1" w:themeShade="F2"/>
              <w:bottom w:val="single" w:sz="36" w:space="0" w:color="F2F2F2" w:themeColor="background1" w:themeShade="F2"/>
            </w:tcBorders>
            <w:shd w:val="clear" w:color="auto" w:fill="FBE4D5" w:themeFill="accent2" w:themeFillTint="33"/>
          </w:tcPr>
          <w:p w14:paraId="0EA22BD6" w14:textId="77777777" w:rsidR="008A00C1" w:rsidRDefault="008A00C1" w:rsidP="003B6328">
            <w:pPr>
              <w:pStyle w:val="codenumberline"/>
              <w:numPr>
                <w:ilvl w:val="0"/>
                <w:numId w:val="0"/>
              </w:numPr>
              <w:spacing w:line="276" w:lineRule="auto"/>
              <w:ind w:left="720" w:hanging="360"/>
            </w:pPr>
            <w:r>
              <w:t>8 |</w:t>
            </w:r>
          </w:p>
        </w:tc>
        <w:tc>
          <w:tcPr>
            <w:tcW w:w="5940" w:type="dxa"/>
            <w:gridSpan w:val="2"/>
            <w:tcBorders>
              <w:bottom w:val="single" w:sz="36" w:space="0" w:color="F2F2F2" w:themeColor="background1" w:themeShade="F2"/>
            </w:tcBorders>
            <w:shd w:val="clear" w:color="auto" w:fill="FBE4D5" w:themeFill="accent2" w:themeFillTint="33"/>
          </w:tcPr>
          <w:p w14:paraId="7E786D95" w14:textId="77777777" w:rsidR="008A00C1" w:rsidRDefault="008A00C1" w:rsidP="003B6328">
            <w:pPr>
              <w:pStyle w:val="code"/>
              <w:spacing w:line="276" w:lineRule="auto"/>
              <w:rPr>
                <w:color w:val="auto"/>
              </w:rPr>
            </w:pPr>
            <w:r>
              <w:rPr>
                <w:color w:val="auto"/>
              </w:rPr>
              <w:t xml:space="preserve">  },</w:t>
            </w:r>
          </w:p>
        </w:tc>
        <w:tc>
          <w:tcPr>
            <w:tcW w:w="630" w:type="dxa"/>
            <w:tcBorders>
              <w:bottom w:val="single" w:sz="36" w:space="0" w:color="F2F2F2" w:themeColor="background1" w:themeShade="F2"/>
              <w:right w:val="single" w:sz="36" w:space="0" w:color="F2F2F2" w:themeColor="background1" w:themeShade="F2"/>
            </w:tcBorders>
            <w:shd w:val="clear" w:color="auto" w:fill="FBE4D5" w:themeFill="accent2" w:themeFillTint="33"/>
          </w:tcPr>
          <w:p w14:paraId="6D10D9D9" w14:textId="77777777" w:rsidR="008A00C1" w:rsidRDefault="008A00C1" w:rsidP="003B6328">
            <w:pPr>
              <w:pStyle w:val="code"/>
            </w:pPr>
          </w:p>
        </w:tc>
      </w:tr>
    </w:tbl>
    <w:p w14:paraId="3340F9FD" w14:textId="77777777" w:rsidR="008A00C1" w:rsidRDefault="008A00C1" w:rsidP="008A00C1"/>
    <w:p w14:paraId="5EC31B4D" w14:textId="77777777" w:rsidR="008A00C1" w:rsidRDefault="008A00C1" w:rsidP="00EF526A">
      <w:pPr>
        <w:pStyle w:val="Listenabsatz"/>
        <w:numPr>
          <w:ilvl w:val="0"/>
          <w:numId w:val="14"/>
        </w:numPr>
        <w:spacing w:after="160" w:line="259" w:lineRule="auto"/>
        <w:jc w:val="left"/>
      </w:pPr>
      <w:r w:rsidRPr="009724E1">
        <w:t>Generate MTA deployment descriptor (</w:t>
      </w:r>
      <w:r w:rsidRPr="005D0F23">
        <w:rPr>
          <w:i/>
          <w:iCs/>
        </w:rPr>
        <w:t>mta.yaml</w:t>
      </w:r>
      <w:r w:rsidRPr="009724E1">
        <w:t xml:space="preserve">) file. Run </w:t>
      </w:r>
      <w:r>
        <w:t xml:space="preserve">the </w:t>
      </w:r>
      <w:r w:rsidRPr="009724E1">
        <w:t>following command from the directory of your project.</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8A00C1" w14:paraId="54A0436E"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7DFB423E" w14:textId="77777777" w:rsidR="008A00C1" w:rsidRPr="00DC1DAD" w:rsidRDefault="008A00C1"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2B294C98" w14:textId="77777777" w:rsidR="008A00C1" w:rsidRPr="003C572D" w:rsidRDefault="008A00C1"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6A6C37A9" w14:textId="77777777" w:rsidR="008A00C1" w:rsidRDefault="008A00C1" w:rsidP="003B6328">
            <w:pPr>
              <w:pStyle w:val="code"/>
            </w:pPr>
          </w:p>
        </w:tc>
      </w:tr>
      <w:tr w:rsidR="008A00C1" w14:paraId="52D6AEA0"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2347C887" w14:textId="77777777" w:rsidR="008A00C1" w:rsidRDefault="008A00C1"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13E4964C" w14:textId="77777777" w:rsidR="008A00C1" w:rsidRDefault="008A00C1" w:rsidP="003B6328">
            <w:pPr>
              <w:pStyle w:val="code"/>
              <w:spacing w:line="276" w:lineRule="auto"/>
            </w:pPr>
            <w:r>
              <w:rPr>
                <w:color w:val="auto"/>
              </w:rPr>
              <w:t>cds add mta</w:t>
            </w:r>
          </w:p>
        </w:tc>
        <w:tc>
          <w:tcPr>
            <w:tcW w:w="720" w:type="dxa"/>
            <w:tcBorders>
              <w:bottom w:val="single" w:sz="36" w:space="0" w:color="F2F2F2" w:themeColor="background1" w:themeShade="F2"/>
              <w:right w:val="single" w:sz="36" w:space="0" w:color="F2F2F2" w:themeColor="background1" w:themeShade="F2"/>
            </w:tcBorders>
          </w:tcPr>
          <w:p w14:paraId="43669E60" w14:textId="77777777" w:rsidR="008A00C1" w:rsidRDefault="008A00C1" w:rsidP="003B6328">
            <w:pPr>
              <w:pStyle w:val="code"/>
            </w:pPr>
          </w:p>
        </w:tc>
      </w:tr>
    </w:tbl>
    <w:p w14:paraId="10F62398" w14:textId="77777777" w:rsidR="008A00C1" w:rsidRDefault="008A00C1" w:rsidP="008A00C1">
      <w:pPr>
        <w:pStyle w:val="Listenabsatz"/>
      </w:pPr>
    </w:p>
    <w:p w14:paraId="4DC02E2C" w14:textId="77777777" w:rsidR="008A00C1" w:rsidRDefault="008A00C1" w:rsidP="00EF526A">
      <w:pPr>
        <w:pStyle w:val="Listenabsatz"/>
        <w:numPr>
          <w:ilvl w:val="0"/>
          <w:numId w:val="14"/>
        </w:numPr>
        <w:spacing w:after="160" w:line="259" w:lineRule="auto"/>
        <w:jc w:val="left"/>
      </w:pPr>
      <w:r>
        <w:t xml:space="preserve">Specify disk and memory quota in the </w:t>
      </w:r>
      <w:r w:rsidRPr="005D0F23">
        <w:rPr>
          <w:i/>
          <w:iCs/>
        </w:rPr>
        <w:t>mta.yaml</w:t>
      </w:r>
      <w:r>
        <w:t xml:space="preserve"> file based on your available resources in the Cloud Foundry space.</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215"/>
        <w:gridCol w:w="156"/>
        <w:gridCol w:w="5694"/>
        <w:gridCol w:w="720"/>
      </w:tblGrid>
      <w:tr w:rsidR="008A00C1" w14:paraId="75F3F4AC"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60B8316A" w14:textId="77777777" w:rsidR="008A00C1" w:rsidRPr="00DC1DAD" w:rsidRDefault="008A00C1" w:rsidP="003B6328">
            <w:pPr>
              <w:rPr>
                <w:rFonts w:ascii="News Gothic MT" w:hAnsi="News Gothic MT"/>
                <w:color w:val="808080" w:themeColor="background1" w:themeShade="80"/>
              </w:rPr>
            </w:pPr>
            <w:r>
              <w:rPr>
                <w:rFonts w:ascii="News Gothic MT" w:hAnsi="News Gothic MT"/>
                <w:color w:val="808080" w:themeColor="background1" w:themeShade="80"/>
              </w:rPr>
              <w:t>mta.yaml</w:t>
            </w:r>
          </w:p>
        </w:tc>
        <w:tc>
          <w:tcPr>
            <w:tcW w:w="5694" w:type="dxa"/>
            <w:tcBorders>
              <w:top w:val="single" w:sz="36" w:space="0" w:color="F2F2F2" w:themeColor="background1" w:themeShade="F2"/>
            </w:tcBorders>
            <w:shd w:val="clear" w:color="auto" w:fill="F2F2F2" w:themeFill="background1" w:themeFillShade="F2"/>
          </w:tcPr>
          <w:p w14:paraId="154C8AC6" w14:textId="77777777" w:rsidR="008A00C1" w:rsidRPr="003C572D" w:rsidRDefault="008A00C1"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34748A8C" w14:textId="77777777" w:rsidR="008A00C1" w:rsidRDefault="008A00C1" w:rsidP="003B6328">
            <w:pPr>
              <w:pStyle w:val="code"/>
            </w:pPr>
          </w:p>
        </w:tc>
      </w:tr>
      <w:tr w:rsidR="008A00C1" w14:paraId="47F26EE9" w14:textId="77777777" w:rsidTr="003B6328">
        <w:trPr>
          <w:trHeight w:val="360"/>
          <w:jc w:val="center"/>
        </w:trPr>
        <w:tc>
          <w:tcPr>
            <w:tcW w:w="1215" w:type="dxa"/>
            <w:tcBorders>
              <w:left w:val="single" w:sz="48" w:space="0" w:color="F2F2F2" w:themeColor="background1" w:themeShade="F2"/>
            </w:tcBorders>
          </w:tcPr>
          <w:p w14:paraId="2AFE6631" w14:textId="77777777" w:rsidR="008A00C1" w:rsidRDefault="008A00C1" w:rsidP="003B6328">
            <w:pPr>
              <w:pStyle w:val="codenumberline"/>
              <w:numPr>
                <w:ilvl w:val="0"/>
                <w:numId w:val="0"/>
              </w:numPr>
              <w:spacing w:line="276" w:lineRule="auto"/>
              <w:ind w:left="720" w:hanging="360"/>
            </w:pPr>
            <w:r>
              <w:t>1 |</w:t>
            </w:r>
          </w:p>
        </w:tc>
        <w:tc>
          <w:tcPr>
            <w:tcW w:w="5850" w:type="dxa"/>
            <w:gridSpan w:val="2"/>
          </w:tcPr>
          <w:p w14:paraId="7CA33B71" w14:textId="77777777" w:rsidR="008A00C1" w:rsidRDefault="008A00C1" w:rsidP="003B6328">
            <w:pPr>
              <w:pStyle w:val="code"/>
              <w:spacing w:line="276" w:lineRule="auto"/>
            </w:pPr>
            <w:r>
              <w:t xml:space="preserve">modules:  </w:t>
            </w:r>
          </w:p>
        </w:tc>
        <w:tc>
          <w:tcPr>
            <w:tcW w:w="720" w:type="dxa"/>
            <w:tcBorders>
              <w:right w:val="single" w:sz="36" w:space="0" w:color="F2F2F2" w:themeColor="background1" w:themeShade="F2"/>
            </w:tcBorders>
          </w:tcPr>
          <w:p w14:paraId="1D2C4F7F" w14:textId="77777777" w:rsidR="008A00C1" w:rsidRDefault="008A00C1" w:rsidP="003B6328">
            <w:pPr>
              <w:pStyle w:val="code"/>
            </w:pPr>
          </w:p>
        </w:tc>
      </w:tr>
      <w:tr w:rsidR="008A00C1" w14:paraId="5C652559" w14:textId="77777777" w:rsidTr="003B6328">
        <w:trPr>
          <w:trHeight w:val="360"/>
          <w:jc w:val="center"/>
        </w:trPr>
        <w:tc>
          <w:tcPr>
            <w:tcW w:w="1215" w:type="dxa"/>
            <w:tcBorders>
              <w:left w:val="single" w:sz="48" w:space="0" w:color="F2F2F2" w:themeColor="background1" w:themeShade="F2"/>
            </w:tcBorders>
          </w:tcPr>
          <w:p w14:paraId="3A95CE31" w14:textId="77777777" w:rsidR="008A00C1" w:rsidRDefault="008A00C1" w:rsidP="003B6328">
            <w:pPr>
              <w:pStyle w:val="codenumberline"/>
              <w:numPr>
                <w:ilvl w:val="0"/>
                <w:numId w:val="0"/>
              </w:numPr>
              <w:spacing w:line="276" w:lineRule="auto"/>
              <w:ind w:left="720" w:hanging="360"/>
            </w:pPr>
            <w:r>
              <w:lastRenderedPageBreak/>
              <w:t>2 |</w:t>
            </w:r>
          </w:p>
        </w:tc>
        <w:tc>
          <w:tcPr>
            <w:tcW w:w="5850" w:type="dxa"/>
            <w:gridSpan w:val="2"/>
          </w:tcPr>
          <w:p w14:paraId="2013F6B5" w14:textId="77777777" w:rsidR="008A00C1" w:rsidRDefault="008A00C1" w:rsidP="003B6328">
            <w:pPr>
              <w:pStyle w:val="code"/>
              <w:spacing w:line="276" w:lineRule="auto"/>
            </w:pPr>
            <w:r>
              <w:t xml:space="preserve">   - name: sap_chatbot-srv</w:t>
            </w:r>
          </w:p>
        </w:tc>
        <w:tc>
          <w:tcPr>
            <w:tcW w:w="720" w:type="dxa"/>
            <w:tcBorders>
              <w:right w:val="single" w:sz="36" w:space="0" w:color="F2F2F2" w:themeColor="background1" w:themeShade="F2"/>
            </w:tcBorders>
          </w:tcPr>
          <w:p w14:paraId="38EC4D7A" w14:textId="77777777" w:rsidR="008A00C1" w:rsidRDefault="008A00C1" w:rsidP="003B6328">
            <w:pPr>
              <w:pStyle w:val="code"/>
            </w:pPr>
          </w:p>
        </w:tc>
      </w:tr>
      <w:tr w:rsidR="008A00C1" w14:paraId="13DF645B" w14:textId="77777777" w:rsidTr="003B6328">
        <w:trPr>
          <w:trHeight w:val="360"/>
          <w:jc w:val="center"/>
        </w:trPr>
        <w:tc>
          <w:tcPr>
            <w:tcW w:w="1215" w:type="dxa"/>
            <w:tcBorders>
              <w:left w:val="single" w:sz="48" w:space="0" w:color="F2F2F2" w:themeColor="background1" w:themeShade="F2"/>
            </w:tcBorders>
          </w:tcPr>
          <w:p w14:paraId="2F56B3FB" w14:textId="77777777" w:rsidR="008A00C1" w:rsidRDefault="008A00C1" w:rsidP="003B6328">
            <w:pPr>
              <w:pStyle w:val="codenumberline"/>
              <w:numPr>
                <w:ilvl w:val="0"/>
                <w:numId w:val="0"/>
              </w:numPr>
              <w:spacing w:line="276" w:lineRule="auto"/>
              <w:ind w:left="720" w:hanging="360"/>
            </w:pPr>
            <w:r>
              <w:t>3 |</w:t>
            </w:r>
          </w:p>
        </w:tc>
        <w:tc>
          <w:tcPr>
            <w:tcW w:w="5850" w:type="dxa"/>
            <w:gridSpan w:val="2"/>
          </w:tcPr>
          <w:p w14:paraId="2C436632" w14:textId="77777777" w:rsidR="008A00C1" w:rsidRDefault="008A00C1" w:rsidP="003B6328">
            <w:pPr>
              <w:pStyle w:val="code"/>
              <w:spacing w:line="276" w:lineRule="auto"/>
            </w:pPr>
            <w:r>
              <w:t xml:space="preserve">     type: nodejs    </w:t>
            </w:r>
          </w:p>
        </w:tc>
        <w:tc>
          <w:tcPr>
            <w:tcW w:w="720" w:type="dxa"/>
            <w:tcBorders>
              <w:right w:val="single" w:sz="36" w:space="0" w:color="F2F2F2" w:themeColor="background1" w:themeShade="F2"/>
            </w:tcBorders>
          </w:tcPr>
          <w:p w14:paraId="30B466FA" w14:textId="77777777" w:rsidR="008A00C1" w:rsidRDefault="008A00C1" w:rsidP="003B6328">
            <w:pPr>
              <w:pStyle w:val="code"/>
            </w:pPr>
          </w:p>
        </w:tc>
      </w:tr>
      <w:tr w:rsidR="008A00C1" w14:paraId="32296597" w14:textId="77777777" w:rsidTr="003B6328">
        <w:trPr>
          <w:trHeight w:val="360"/>
          <w:jc w:val="center"/>
        </w:trPr>
        <w:tc>
          <w:tcPr>
            <w:tcW w:w="1215" w:type="dxa"/>
            <w:tcBorders>
              <w:left w:val="single" w:sz="48" w:space="0" w:color="F2F2F2" w:themeColor="background1" w:themeShade="F2"/>
            </w:tcBorders>
          </w:tcPr>
          <w:p w14:paraId="7C19C13C" w14:textId="77777777" w:rsidR="008A00C1" w:rsidRDefault="008A00C1" w:rsidP="003B6328">
            <w:pPr>
              <w:pStyle w:val="codenumberline"/>
              <w:numPr>
                <w:ilvl w:val="0"/>
                <w:numId w:val="0"/>
              </w:numPr>
              <w:spacing w:line="276" w:lineRule="auto"/>
              <w:ind w:left="720" w:hanging="360"/>
            </w:pPr>
            <w:r>
              <w:t>4 |</w:t>
            </w:r>
          </w:p>
        </w:tc>
        <w:tc>
          <w:tcPr>
            <w:tcW w:w="5850" w:type="dxa"/>
            <w:gridSpan w:val="2"/>
          </w:tcPr>
          <w:p w14:paraId="03171442" w14:textId="77777777" w:rsidR="008A00C1" w:rsidRDefault="008A00C1" w:rsidP="003B6328">
            <w:pPr>
              <w:pStyle w:val="code"/>
              <w:spacing w:line="276" w:lineRule="auto"/>
            </w:pPr>
            <w:r>
              <w:t xml:space="preserve">     path: gen/srv </w:t>
            </w:r>
          </w:p>
        </w:tc>
        <w:tc>
          <w:tcPr>
            <w:tcW w:w="720" w:type="dxa"/>
            <w:tcBorders>
              <w:right w:val="single" w:sz="36" w:space="0" w:color="F2F2F2" w:themeColor="background1" w:themeShade="F2"/>
            </w:tcBorders>
          </w:tcPr>
          <w:p w14:paraId="2770EC63" w14:textId="77777777" w:rsidR="008A00C1" w:rsidRDefault="008A00C1" w:rsidP="003B6328">
            <w:pPr>
              <w:pStyle w:val="code"/>
            </w:pPr>
          </w:p>
        </w:tc>
      </w:tr>
      <w:tr w:rsidR="008A00C1" w14:paraId="3DA66E5F" w14:textId="77777777" w:rsidTr="003B6328">
        <w:trPr>
          <w:trHeight w:val="360"/>
          <w:jc w:val="center"/>
        </w:trPr>
        <w:tc>
          <w:tcPr>
            <w:tcW w:w="1215" w:type="dxa"/>
            <w:tcBorders>
              <w:left w:val="single" w:sz="48" w:space="0" w:color="F2F2F2" w:themeColor="background1" w:themeShade="F2"/>
            </w:tcBorders>
          </w:tcPr>
          <w:p w14:paraId="792B113E" w14:textId="77777777" w:rsidR="008A00C1" w:rsidRDefault="008A00C1" w:rsidP="003B6328">
            <w:pPr>
              <w:pStyle w:val="codenumberline"/>
              <w:numPr>
                <w:ilvl w:val="0"/>
                <w:numId w:val="0"/>
              </w:numPr>
              <w:spacing w:line="276" w:lineRule="auto"/>
              <w:ind w:left="720" w:hanging="360"/>
            </w:pPr>
            <w:r>
              <w:t>5 |</w:t>
            </w:r>
          </w:p>
        </w:tc>
        <w:tc>
          <w:tcPr>
            <w:tcW w:w="5850" w:type="dxa"/>
            <w:gridSpan w:val="2"/>
          </w:tcPr>
          <w:p w14:paraId="04416AFE" w14:textId="77777777" w:rsidR="008A00C1" w:rsidRDefault="008A00C1" w:rsidP="003B6328">
            <w:pPr>
              <w:pStyle w:val="code"/>
              <w:spacing w:line="276" w:lineRule="auto"/>
            </w:pPr>
            <w:r>
              <w:t xml:space="preserve">     parameters:</w:t>
            </w:r>
          </w:p>
        </w:tc>
        <w:tc>
          <w:tcPr>
            <w:tcW w:w="720" w:type="dxa"/>
            <w:tcBorders>
              <w:right w:val="single" w:sz="36" w:space="0" w:color="F2F2F2" w:themeColor="background1" w:themeShade="F2"/>
            </w:tcBorders>
          </w:tcPr>
          <w:p w14:paraId="5CB2424D" w14:textId="77777777" w:rsidR="008A00C1" w:rsidRDefault="008A00C1" w:rsidP="003B6328">
            <w:pPr>
              <w:pStyle w:val="code"/>
            </w:pPr>
          </w:p>
        </w:tc>
      </w:tr>
      <w:tr w:rsidR="008A00C1" w14:paraId="3FBF820F" w14:textId="77777777" w:rsidTr="003B6328">
        <w:trPr>
          <w:trHeight w:val="360"/>
          <w:jc w:val="center"/>
        </w:trPr>
        <w:tc>
          <w:tcPr>
            <w:tcW w:w="1215" w:type="dxa"/>
            <w:tcBorders>
              <w:left w:val="single" w:sz="48" w:space="0" w:color="F2F2F2" w:themeColor="background1" w:themeShade="F2"/>
            </w:tcBorders>
          </w:tcPr>
          <w:p w14:paraId="34E509A8" w14:textId="77777777" w:rsidR="008A00C1" w:rsidRDefault="008A00C1" w:rsidP="003B6328">
            <w:pPr>
              <w:pStyle w:val="codenumberline"/>
              <w:numPr>
                <w:ilvl w:val="0"/>
                <w:numId w:val="0"/>
              </w:numPr>
              <w:spacing w:line="276" w:lineRule="auto"/>
              <w:ind w:left="720" w:hanging="360"/>
            </w:pPr>
            <w:r>
              <w:t>6 |</w:t>
            </w:r>
          </w:p>
        </w:tc>
        <w:tc>
          <w:tcPr>
            <w:tcW w:w="5850" w:type="dxa"/>
            <w:gridSpan w:val="2"/>
          </w:tcPr>
          <w:p w14:paraId="51B02F06" w14:textId="77777777" w:rsidR="008A00C1" w:rsidRDefault="008A00C1" w:rsidP="003B6328">
            <w:pPr>
              <w:pStyle w:val="code"/>
              <w:spacing w:line="276" w:lineRule="auto"/>
            </w:pPr>
            <w:r>
              <w:t xml:space="preserve">        buildpack: nodejs_buildpack</w:t>
            </w:r>
          </w:p>
        </w:tc>
        <w:tc>
          <w:tcPr>
            <w:tcW w:w="720" w:type="dxa"/>
            <w:tcBorders>
              <w:right w:val="single" w:sz="36" w:space="0" w:color="F2F2F2" w:themeColor="background1" w:themeShade="F2"/>
            </w:tcBorders>
          </w:tcPr>
          <w:p w14:paraId="6F08CD79" w14:textId="77777777" w:rsidR="008A00C1" w:rsidRDefault="008A00C1" w:rsidP="003B6328">
            <w:pPr>
              <w:pStyle w:val="code"/>
            </w:pPr>
          </w:p>
        </w:tc>
      </w:tr>
      <w:tr w:rsidR="008A00C1" w14:paraId="6855A58E" w14:textId="77777777" w:rsidTr="003B6328">
        <w:trPr>
          <w:trHeight w:val="360"/>
          <w:jc w:val="center"/>
        </w:trPr>
        <w:tc>
          <w:tcPr>
            <w:tcW w:w="1215" w:type="dxa"/>
            <w:tcBorders>
              <w:left w:val="single" w:sz="48" w:space="0" w:color="F2F2F2" w:themeColor="background1" w:themeShade="F2"/>
            </w:tcBorders>
            <w:shd w:val="clear" w:color="auto" w:fill="FBE4D5" w:themeFill="accent2" w:themeFillTint="33"/>
          </w:tcPr>
          <w:p w14:paraId="30ED50E4" w14:textId="77777777" w:rsidR="008A00C1" w:rsidRDefault="008A00C1" w:rsidP="003B6328">
            <w:pPr>
              <w:pStyle w:val="codenumberline"/>
              <w:numPr>
                <w:ilvl w:val="0"/>
                <w:numId w:val="0"/>
              </w:numPr>
              <w:spacing w:line="276" w:lineRule="auto"/>
              <w:ind w:left="720" w:hanging="360"/>
            </w:pPr>
            <w:r>
              <w:t>7 |</w:t>
            </w:r>
          </w:p>
        </w:tc>
        <w:tc>
          <w:tcPr>
            <w:tcW w:w="5850" w:type="dxa"/>
            <w:gridSpan w:val="2"/>
            <w:shd w:val="clear" w:color="auto" w:fill="FBE4D5" w:themeFill="accent2" w:themeFillTint="33"/>
          </w:tcPr>
          <w:p w14:paraId="1B4513B2" w14:textId="77777777" w:rsidR="008A00C1" w:rsidRPr="00086C8E" w:rsidRDefault="008A00C1" w:rsidP="003B6328">
            <w:pPr>
              <w:pStyle w:val="code"/>
              <w:spacing w:line="276" w:lineRule="auto"/>
              <w:rPr>
                <w:color w:val="auto"/>
              </w:rPr>
            </w:pPr>
            <w:r w:rsidRPr="00086C8E">
              <w:rPr>
                <w:color w:val="auto"/>
              </w:rPr>
              <w:t xml:space="preserve">        disk-quota: 512M</w:t>
            </w:r>
          </w:p>
        </w:tc>
        <w:tc>
          <w:tcPr>
            <w:tcW w:w="720" w:type="dxa"/>
            <w:tcBorders>
              <w:right w:val="single" w:sz="36" w:space="0" w:color="F2F2F2" w:themeColor="background1" w:themeShade="F2"/>
            </w:tcBorders>
            <w:shd w:val="clear" w:color="auto" w:fill="FBE4D5" w:themeFill="accent2" w:themeFillTint="33"/>
          </w:tcPr>
          <w:p w14:paraId="44115779" w14:textId="77777777" w:rsidR="008A00C1" w:rsidRDefault="008A00C1" w:rsidP="003B6328">
            <w:pPr>
              <w:pStyle w:val="code"/>
            </w:pPr>
          </w:p>
        </w:tc>
      </w:tr>
      <w:tr w:rsidR="008A00C1" w14:paraId="37263AF0" w14:textId="77777777" w:rsidTr="003B6328">
        <w:trPr>
          <w:trHeight w:val="360"/>
          <w:jc w:val="center"/>
        </w:trPr>
        <w:tc>
          <w:tcPr>
            <w:tcW w:w="1215" w:type="dxa"/>
            <w:tcBorders>
              <w:left w:val="single" w:sz="48" w:space="0" w:color="F2F2F2" w:themeColor="background1" w:themeShade="F2"/>
            </w:tcBorders>
            <w:shd w:val="clear" w:color="auto" w:fill="FBE4D5" w:themeFill="accent2" w:themeFillTint="33"/>
          </w:tcPr>
          <w:p w14:paraId="38BD284E" w14:textId="77777777" w:rsidR="008A00C1" w:rsidRDefault="008A00C1" w:rsidP="003B6328">
            <w:pPr>
              <w:pStyle w:val="codenumberline"/>
              <w:numPr>
                <w:ilvl w:val="0"/>
                <w:numId w:val="0"/>
              </w:numPr>
              <w:spacing w:line="276" w:lineRule="auto"/>
              <w:ind w:left="720" w:hanging="360"/>
            </w:pPr>
            <w:r>
              <w:t>8 |</w:t>
            </w:r>
          </w:p>
        </w:tc>
        <w:tc>
          <w:tcPr>
            <w:tcW w:w="5850" w:type="dxa"/>
            <w:gridSpan w:val="2"/>
            <w:shd w:val="clear" w:color="auto" w:fill="FBE4D5" w:themeFill="accent2" w:themeFillTint="33"/>
          </w:tcPr>
          <w:p w14:paraId="4BC00B82" w14:textId="77777777" w:rsidR="008A00C1" w:rsidRPr="00086C8E" w:rsidRDefault="008A00C1" w:rsidP="003B6328">
            <w:pPr>
              <w:pStyle w:val="code"/>
              <w:spacing w:line="276" w:lineRule="auto"/>
              <w:rPr>
                <w:color w:val="auto"/>
              </w:rPr>
            </w:pPr>
            <w:r w:rsidRPr="00086C8E">
              <w:rPr>
                <w:color w:val="auto"/>
              </w:rPr>
              <w:t xml:space="preserve">        memory: 512M</w:t>
            </w:r>
          </w:p>
        </w:tc>
        <w:tc>
          <w:tcPr>
            <w:tcW w:w="720" w:type="dxa"/>
            <w:tcBorders>
              <w:right w:val="single" w:sz="36" w:space="0" w:color="F2F2F2" w:themeColor="background1" w:themeShade="F2"/>
            </w:tcBorders>
            <w:shd w:val="clear" w:color="auto" w:fill="FBE4D5" w:themeFill="accent2" w:themeFillTint="33"/>
          </w:tcPr>
          <w:p w14:paraId="21864588" w14:textId="77777777" w:rsidR="008A00C1" w:rsidRDefault="008A00C1" w:rsidP="003B6328">
            <w:pPr>
              <w:pStyle w:val="code"/>
            </w:pPr>
          </w:p>
        </w:tc>
      </w:tr>
      <w:tr w:rsidR="008A00C1" w14:paraId="238390E5" w14:textId="77777777" w:rsidTr="003B6328">
        <w:trPr>
          <w:trHeight w:val="360"/>
          <w:jc w:val="center"/>
        </w:trPr>
        <w:tc>
          <w:tcPr>
            <w:tcW w:w="1215" w:type="dxa"/>
            <w:tcBorders>
              <w:left w:val="single" w:sz="48" w:space="0" w:color="F2F2F2" w:themeColor="background1" w:themeShade="F2"/>
            </w:tcBorders>
          </w:tcPr>
          <w:p w14:paraId="50AFDC6F" w14:textId="77777777" w:rsidR="008A00C1" w:rsidRDefault="008A00C1" w:rsidP="003B6328">
            <w:pPr>
              <w:pStyle w:val="codenumberline"/>
              <w:numPr>
                <w:ilvl w:val="0"/>
                <w:numId w:val="0"/>
              </w:numPr>
              <w:spacing w:line="276" w:lineRule="auto"/>
              <w:ind w:left="720" w:hanging="360"/>
            </w:pPr>
            <w:r>
              <w:t>9 |</w:t>
            </w:r>
          </w:p>
        </w:tc>
        <w:tc>
          <w:tcPr>
            <w:tcW w:w="5850" w:type="dxa"/>
            <w:gridSpan w:val="2"/>
          </w:tcPr>
          <w:p w14:paraId="05A86099" w14:textId="77777777" w:rsidR="008A00C1" w:rsidRDefault="008A00C1" w:rsidP="003B6328">
            <w:pPr>
              <w:pStyle w:val="code"/>
              <w:spacing w:line="276" w:lineRule="auto"/>
            </w:pPr>
            <w:r>
              <w:t xml:space="preserve">     provides:</w:t>
            </w:r>
          </w:p>
        </w:tc>
        <w:tc>
          <w:tcPr>
            <w:tcW w:w="720" w:type="dxa"/>
            <w:tcBorders>
              <w:right w:val="single" w:sz="36" w:space="0" w:color="F2F2F2" w:themeColor="background1" w:themeShade="F2"/>
            </w:tcBorders>
          </w:tcPr>
          <w:p w14:paraId="278E91FE" w14:textId="77777777" w:rsidR="008A00C1" w:rsidRDefault="008A00C1" w:rsidP="003B6328">
            <w:pPr>
              <w:pStyle w:val="code"/>
            </w:pPr>
          </w:p>
        </w:tc>
      </w:tr>
      <w:tr w:rsidR="008A00C1" w14:paraId="148984D3"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095A6FF2" w14:textId="77777777" w:rsidR="008A00C1" w:rsidRDefault="008A00C1" w:rsidP="003B6328">
            <w:pPr>
              <w:pStyle w:val="codenumberline"/>
              <w:numPr>
                <w:ilvl w:val="0"/>
                <w:numId w:val="0"/>
              </w:numPr>
              <w:spacing w:line="276" w:lineRule="auto"/>
              <w:ind w:left="720" w:hanging="360"/>
            </w:pPr>
            <w:r>
              <w:t>10 |</w:t>
            </w:r>
          </w:p>
        </w:tc>
        <w:tc>
          <w:tcPr>
            <w:tcW w:w="5850" w:type="dxa"/>
            <w:gridSpan w:val="2"/>
            <w:tcBorders>
              <w:bottom w:val="single" w:sz="36" w:space="0" w:color="F2F2F2" w:themeColor="background1" w:themeShade="F2"/>
            </w:tcBorders>
          </w:tcPr>
          <w:p w14:paraId="6D8546B7" w14:textId="77777777" w:rsidR="008A00C1" w:rsidRDefault="008A00C1" w:rsidP="003B6328">
            <w:pPr>
              <w:pStyle w:val="code"/>
              <w:spacing w:line="276" w:lineRule="auto"/>
            </w:pPr>
            <w:r>
              <w:t xml:space="preserve">        . . .</w:t>
            </w:r>
          </w:p>
        </w:tc>
        <w:tc>
          <w:tcPr>
            <w:tcW w:w="720" w:type="dxa"/>
            <w:tcBorders>
              <w:bottom w:val="single" w:sz="36" w:space="0" w:color="F2F2F2" w:themeColor="background1" w:themeShade="F2"/>
              <w:right w:val="single" w:sz="36" w:space="0" w:color="F2F2F2" w:themeColor="background1" w:themeShade="F2"/>
            </w:tcBorders>
          </w:tcPr>
          <w:p w14:paraId="2CF6D657" w14:textId="77777777" w:rsidR="008A00C1" w:rsidRDefault="008A00C1" w:rsidP="003B6328">
            <w:pPr>
              <w:pStyle w:val="code"/>
            </w:pPr>
          </w:p>
        </w:tc>
      </w:tr>
    </w:tbl>
    <w:p w14:paraId="602C3029" w14:textId="5EE16A6D" w:rsidR="008A00C1" w:rsidRDefault="008A00C1" w:rsidP="008A00C1">
      <w:pPr>
        <w:pStyle w:val="berschrift2"/>
      </w:pPr>
      <w:bookmarkStart w:id="25" w:name="_Toc95404391"/>
      <w:r>
        <w:t>Build and deploy CAP application to SAP BTP</w:t>
      </w:r>
      <w:bookmarkEnd w:id="25"/>
    </w:p>
    <w:p w14:paraId="4BCB69A0" w14:textId="512634F6" w:rsidR="008A00C1" w:rsidRDefault="008A00C1" w:rsidP="008A00C1">
      <w:r>
        <w:t xml:space="preserve">To deploy a CAP application, you will need a SAP BTP global account, a subaccount, and a Cloud Foundry space with the required entitlements. Follow this </w:t>
      </w:r>
      <w:hyperlink r:id="rId22" w:history="1">
        <w:r w:rsidRPr="00D1525E">
          <w:rPr>
            <w:rStyle w:val="Hyperlink"/>
          </w:rPr>
          <w:t>tutorial</w:t>
        </w:r>
      </w:hyperlink>
      <w:r>
        <w:t xml:space="preserve"> if you don’t have these accounts yet.</w:t>
      </w:r>
    </w:p>
    <w:p w14:paraId="41CA95A9" w14:textId="77777777" w:rsidR="008A00C1" w:rsidRPr="007A7E79" w:rsidRDefault="008A00C1" w:rsidP="008A00C1"/>
    <w:p w14:paraId="559FFFDB" w14:textId="77777777" w:rsidR="008A00C1" w:rsidRDefault="008A00C1" w:rsidP="00EF526A">
      <w:pPr>
        <w:pStyle w:val="Listenabsatz"/>
        <w:numPr>
          <w:ilvl w:val="0"/>
          <w:numId w:val="15"/>
        </w:numPr>
        <w:spacing w:after="160" w:line="259" w:lineRule="auto"/>
        <w:jc w:val="left"/>
      </w:pPr>
      <w:r>
        <w:rPr>
          <w:noProof/>
        </w:rPr>
        <mc:AlternateContent>
          <mc:Choice Requires="wps">
            <w:drawing>
              <wp:anchor distT="0" distB="0" distL="114300" distR="114300" simplePos="0" relativeHeight="251664384" behindDoc="0" locked="0" layoutInCell="1" allowOverlap="1" wp14:anchorId="75DD50AF" wp14:editId="466D3DB7">
                <wp:simplePos x="0" y="0"/>
                <wp:positionH relativeFrom="column">
                  <wp:posOffset>950976</wp:posOffset>
                </wp:positionH>
                <wp:positionV relativeFrom="paragraph">
                  <wp:posOffset>1250163</wp:posOffset>
                </wp:positionV>
                <wp:extent cx="1448054" cy="212140"/>
                <wp:effectExtent l="0" t="0" r="19050" b="16510"/>
                <wp:wrapNone/>
                <wp:docPr id="32" name="Rectangle 32"/>
                <wp:cNvGraphicFramePr/>
                <a:graphic xmlns:a="http://schemas.openxmlformats.org/drawingml/2006/main">
                  <a:graphicData uri="http://schemas.microsoft.com/office/word/2010/wordprocessingShape">
                    <wps:wsp>
                      <wps:cNvSpPr/>
                      <wps:spPr>
                        <a:xfrm>
                          <a:off x="0" y="0"/>
                          <a:ext cx="1448054" cy="212140"/>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0EA2B5" id="Rectangle 32" o:spid="_x0000_s1026" style="position:absolute;margin-left:74.9pt;margin-top:98.45pt;width:114pt;height:1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" filled="f" strokecolor="#c00000" strokeweight="1pt"/>
            </w:pict>
          </mc:Fallback>
        </mc:AlternateContent>
      </w:r>
      <w:r>
        <w:rPr>
          <w:noProof/>
        </w:rPr>
        <mc:AlternateContent>
          <mc:Choice Requires="wps">
            <w:drawing>
              <wp:anchor distT="0" distB="0" distL="114300" distR="114300" simplePos="0" relativeHeight="251659264" behindDoc="0" locked="0" layoutInCell="1" allowOverlap="1" wp14:anchorId="67E55DEF" wp14:editId="65518C76">
                <wp:simplePos x="0" y="0"/>
                <wp:positionH relativeFrom="column">
                  <wp:posOffset>841248</wp:posOffset>
                </wp:positionH>
                <wp:positionV relativeFrom="paragraph">
                  <wp:posOffset>1462303</wp:posOffset>
                </wp:positionV>
                <wp:extent cx="892454" cy="146304"/>
                <wp:effectExtent l="0" t="0" r="3175" b="6350"/>
                <wp:wrapNone/>
                <wp:docPr id="25" name="Rectangle 25"/>
                <wp:cNvGraphicFramePr/>
                <a:graphic xmlns:a="http://schemas.openxmlformats.org/drawingml/2006/main">
                  <a:graphicData uri="http://schemas.microsoft.com/office/word/2010/wordprocessingShape">
                    <wps:wsp>
                      <wps:cNvSpPr/>
                      <wps:spPr>
                        <a:xfrm>
                          <a:off x="0" y="0"/>
                          <a:ext cx="892454" cy="146304"/>
                        </a:xfrm>
                        <a:prstGeom prst="rect">
                          <a:avLst/>
                        </a:prstGeom>
                        <a:solidFill>
                          <a:schemeClr val="bg1">
                            <a:lumMod val="75000"/>
                          </a:schemeClr>
                        </a:solidFill>
                        <a:ln>
                          <a:noFill/>
                        </a:ln>
                        <a:effectLst>
                          <a:softEdge rad="3175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300F93" id="Rectangle 25" o:spid="_x0000_s1026" style="position:absolute;margin-left:66.25pt;margin-top:115.15pt;width:70.25pt;height:1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" fillcolor="#bfbfbf [2412]" stroked="f" strokeweight="1pt"/>
            </w:pict>
          </mc:Fallback>
        </mc:AlternateContent>
      </w:r>
      <w:r>
        <w:rPr>
          <w:noProof/>
        </w:rPr>
        <mc:AlternateContent>
          <mc:Choice Requires="wps">
            <w:drawing>
              <wp:anchor distT="0" distB="0" distL="114300" distR="114300" simplePos="0" relativeHeight="251662336" behindDoc="0" locked="0" layoutInCell="1" allowOverlap="1" wp14:anchorId="048687A0" wp14:editId="380DC929">
                <wp:simplePos x="0" y="0"/>
                <wp:positionH relativeFrom="column">
                  <wp:posOffset>738784</wp:posOffset>
                </wp:positionH>
                <wp:positionV relativeFrom="paragraph">
                  <wp:posOffset>1600200</wp:posOffset>
                </wp:positionV>
                <wp:extent cx="1396898" cy="153620"/>
                <wp:effectExtent l="0" t="0" r="0" b="0"/>
                <wp:wrapNone/>
                <wp:docPr id="30" name="Rectangle 30"/>
                <wp:cNvGraphicFramePr/>
                <a:graphic xmlns:a="http://schemas.openxmlformats.org/drawingml/2006/main">
                  <a:graphicData uri="http://schemas.microsoft.com/office/word/2010/wordprocessingShape">
                    <wps:wsp>
                      <wps:cNvSpPr/>
                      <wps:spPr>
                        <a:xfrm>
                          <a:off x="0" y="0"/>
                          <a:ext cx="1396898" cy="153620"/>
                        </a:xfrm>
                        <a:prstGeom prst="rect">
                          <a:avLst/>
                        </a:prstGeom>
                        <a:solidFill>
                          <a:schemeClr val="bg1">
                            <a:lumMod val="65000"/>
                          </a:schemeClr>
                        </a:solidFill>
                        <a:ln>
                          <a:noFill/>
                        </a:ln>
                        <a:effectLst>
                          <a:softEdge rad="3175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3F671D" id="Rectangle 30" o:spid="_x0000_s1026" style="position:absolute;margin-left:58.15pt;margin-top:126pt;width:110pt;height:1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" fillcolor="#a5a5a5 [2092]" stroked="f" strokeweight="1pt"/>
            </w:pict>
          </mc:Fallback>
        </mc:AlternateContent>
      </w:r>
      <w:r>
        <w:rPr>
          <w:noProof/>
        </w:rPr>
        <mc:AlternateContent>
          <mc:Choice Requires="wps">
            <w:drawing>
              <wp:anchor distT="0" distB="0" distL="114300" distR="114300" simplePos="0" relativeHeight="251660288" behindDoc="0" locked="0" layoutInCell="1" allowOverlap="1" wp14:anchorId="03EB010A" wp14:editId="6993999F">
                <wp:simplePos x="0" y="0"/>
                <wp:positionH relativeFrom="column">
                  <wp:posOffset>2757779</wp:posOffset>
                </wp:positionH>
                <wp:positionV relativeFrom="paragraph">
                  <wp:posOffset>1680845</wp:posOffset>
                </wp:positionV>
                <wp:extent cx="651053" cy="175565"/>
                <wp:effectExtent l="0" t="0" r="0" b="0"/>
                <wp:wrapNone/>
                <wp:docPr id="28" name="Rectangle 28"/>
                <wp:cNvGraphicFramePr/>
                <a:graphic xmlns:a="http://schemas.openxmlformats.org/drawingml/2006/main">
                  <a:graphicData uri="http://schemas.microsoft.com/office/word/2010/wordprocessingShape">
                    <wps:wsp>
                      <wps:cNvSpPr/>
                      <wps:spPr>
                        <a:xfrm>
                          <a:off x="0" y="0"/>
                          <a:ext cx="651053" cy="175565"/>
                        </a:xfrm>
                        <a:prstGeom prst="rect">
                          <a:avLst/>
                        </a:prstGeom>
                        <a:solidFill>
                          <a:schemeClr val="bg1">
                            <a:lumMod val="75000"/>
                          </a:schemeClr>
                        </a:solidFill>
                        <a:ln>
                          <a:noFill/>
                        </a:ln>
                        <a:effectLst>
                          <a:softEdge rad="3175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160CD4" id="Rectangle 28" o:spid="_x0000_s1026" style="position:absolute;margin-left:217.15pt;margin-top:132.35pt;width:51.25pt;height:1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" fillcolor="#bfbfbf [2412]" stroked="f" strokeweight="1pt"/>
            </w:pict>
          </mc:Fallback>
        </mc:AlternateContent>
      </w:r>
      <w:r>
        <w:rPr>
          <w:noProof/>
        </w:rPr>
        <mc:AlternateContent>
          <mc:Choice Requires="wps">
            <w:drawing>
              <wp:anchor distT="0" distB="0" distL="114300" distR="114300" simplePos="0" relativeHeight="251661312" behindDoc="0" locked="0" layoutInCell="1" allowOverlap="1" wp14:anchorId="5E79636B" wp14:editId="71E7E6F8">
                <wp:simplePos x="0" y="0"/>
                <wp:positionH relativeFrom="column">
                  <wp:posOffset>1068019</wp:posOffset>
                </wp:positionH>
                <wp:positionV relativeFrom="paragraph">
                  <wp:posOffset>182143</wp:posOffset>
                </wp:positionV>
                <wp:extent cx="1089965" cy="190196"/>
                <wp:effectExtent l="0" t="0" r="0" b="635"/>
                <wp:wrapNone/>
                <wp:docPr id="29" name="Rectangle 29"/>
                <wp:cNvGraphicFramePr/>
                <a:graphic xmlns:a="http://schemas.openxmlformats.org/drawingml/2006/main">
                  <a:graphicData uri="http://schemas.microsoft.com/office/word/2010/wordprocessingShape">
                    <wps:wsp>
                      <wps:cNvSpPr/>
                      <wps:spPr>
                        <a:xfrm>
                          <a:off x="0" y="0"/>
                          <a:ext cx="1089965" cy="190196"/>
                        </a:xfrm>
                        <a:prstGeom prst="rect">
                          <a:avLst/>
                        </a:prstGeom>
                        <a:solidFill>
                          <a:schemeClr val="bg1">
                            <a:lumMod val="85000"/>
                          </a:schemeClr>
                        </a:solidFill>
                        <a:ln>
                          <a:noFill/>
                        </a:ln>
                        <a:effectLst>
                          <a:softEdge rad="31750"/>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BC6637" id="Rectangle 29" o:spid="_x0000_s1026" style="position:absolute;margin-left:84.1pt;margin-top:14.35pt;width:85.8pt;height: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" fillcolor="#d8d8d8 [2732]" stroked="f" strokeweight="1pt"/>
            </w:pict>
          </mc:Fallback>
        </mc:AlternateContent>
      </w:r>
      <w:r>
        <w:rPr>
          <w:noProof/>
        </w:rPr>
        <mc:AlternateContent>
          <mc:Choice Requires="wps">
            <w:drawing>
              <wp:anchor distT="0" distB="0" distL="114300" distR="114300" simplePos="0" relativeHeight="251663360" behindDoc="0" locked="0" layoutInCell="1" allowOverlap="1" wp14:anchorId="6894B5E5" wp14:editId="2C13117F">
                <wp:simplePos x="0" y="0"/>
                <wp:positionH relativeFrom="column">
                  <wp:posOffset>943585</wp:posOffset>
                </wp:positionH>
                <wp:positionV relativeFrom="paragraph">
                  <wp:posOffset>1286510</wp:posOffset>
                </wp:positionV>
                <wp:extent cx="1455725" cy="175564"/>
                <wp:effectExtent l="0" t="0" r="11430" b="15240"/>
                <wp:wrapNone/>
                <wp:docPr id="31" name="Rectangle 31"/>
                <wp:cNvGraphicFramePr/>
                <a:graphic xmlns:a="http://schemas.openxmlformats.org/drawingml/2006/main">
                  <a:graphicData uri="http://schemas.microsoft.com/office/word/2010/wordprocessingShape">
                    <wps:wsp>
                      <wps:cNvSpPr/>
                      <wps:spPr>
                        <a:xfrm>
                          <a:off x="0" y="0"/>
                          <a:ext cx="1455725" cy="175564"/>
                        </a:xfrm>
                        <a:prstGeom prst="rect">
                          <a:avLst/>
                        </a:prstGeom>
                        <a:solidFill>
                          <a:schemeClr val="bg1">
                            <a:lumMod val="75000"/>
                          </a:schemeClr>
                        </a:solidFill>
                        <a:ln>
                          <a:solidFill>
                            <a:srgbClr val="C00000"/>
                          </a:solidFill>
                        </a:ln>
                        <a:effectLst>
                          <a:softEdge rad="31750"/>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4F5017" id="Rectangle 31" o:spid="_x0000_s1026" style="position:absolute;margin-left:74.3pt;margin-top:101.3pt;width:114.6pt;height:1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" fillcolor="#bfbfbf [2412]" strokecolor="#c00000" strokeweight="1pt"/>
            </w:pict>
          </mc:Fallback>
        </mc:AlternateContent>
      </w:r>
      <w:r>
        <w:t>Find the API Endpoint of your Cloud Foundry subaccount environment.</w:t>
      </w:r>
    </w:p>
    <w:p w14:paraId="76276180" w14:textId="77777777" w:rsidR="008A00C1" w:rsidRDefault="008A00C1" w:rsidP="008A00C1">
      <w:pPr>
        <w:pStyle w:val="Listenabsatz"/>
      </w:pPr>
      <w:r>
        <w:rPr>
          <w:noProof/>
        </w:rPr>
        <w:drawing>
          <wp:inline distT="0" distB="0" distL="0" distR="0" wp14:anchorId="7292FFEA" wp14:editId="0C70987D">
            <wp:extent cx="5943600" cy="1727200"/>
            <wp:effectExtent l="0" t="0" r="0" b="635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727200"/>
                    </a:xfrm>
                    <a:prstGeom prst="rect">
                      <a:avLst/>
                    </a:prstGeom>
                  </pic:spPr>
                </pic:pic>
              </a:graphicData>
            </a:graphic>
          </wp:inline>
        </w:drawing>
      </w:r>
    </w:p>
    <w:p w14:paraId="5FD46FBF" w14:textId="77777777" w:rsidR="008A00C1" w:rsidRDefault="008A00C1" w:rsidP="008A00C1">
      <w:pPr>
        <w:pStyle w:val="Listenabsatz"/>
      </w:pPr>
    </w:p>
    <w:p w14:paraId="73CFE327" w14:textId="77777777" w:rsidR="008A00C1" w:rsidRDefault="008A00C1" w:rsidP="00EF526A">
      <w:pPr>
        <w:pStyle w:val="Listenabsatz"/>
        <w:numPr>
          <w:ilvl w:val="0"/>
          <w:numId w:val="15"/>
        </w:numPr>
        <w:spacing w:after="160" w:line="259" w:lineRule="auto"/>
        <w:jc w:val="left"/>
      </w:pPr>
      <w:r>
        <w:t>Set the Cloud Foundry API endpoint.</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8A00C1" w14:paraId="48A6CF1D"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094A372C" w14:textId="77777777" w:rsidR="008A00C1" w:rsidRPr="00DC1DAD" w:rsidRDefault="008A00C1"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7F334AF4" w14:textId="77777777" w:rsidR="008A00C1" w:rsidRPr="003C572D" w:rsidRDefault="008A00C1"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6DCF66C7" w14:textId="77777777" w:rsidR="008A00C1" w:rsidRDefault="008A00C1" w:rsidP="003B6328">
            <w:pPr>
              <w:pStyle w:val="code"/>
            </w:pPr>
          </w:p>
        </w:tc>
      </w:tr>
      <w:tr w:rsidR="008A00C1" w14:paraId="4DCDD1FA"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426457E3" w14:textId="77777777" w:rsidR="008A00C1" w:rsidRDefault="008A00C1"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1E8C7CD4" w14:textId="77777777" w:rsidR="008A00C1" w:rsidRDefault="008A00C1" w:rsidP="003B6328">
            <w:pPr>
              <w:pStyle w:val="code"/>
              <w:spacing w:line="276" w:lineRule="auto"/>
            </w:pPr>
            <w:r>
              <w:rPr>
                <w:color w:val="auto"/>
              </w:rPr>
              <w:t>cf api &lt;API endpoint&gt;</w:t>
            </w:r>
          </w:p>
        </w:tc>
        <w:tc>
          <w:tcPr>
            <w:tcW w:w="720" w:type="dxa"/>
            <w:tcBorders>
              <w:bottom w:val="single" w:sz="36" w:space="0" w:color="F2F2F2" w:themeColor="background1" w:themeShade="F2"/>
              <w:right w:val="single" w:sz="36" w:space="0" w:color="F2F2F2" w:themeColor="background1" w:themeShade="F2"/>
            </w:tcBorders>
          </w:tcPr>
          <w:p w14:paraId="0E9D90EF" w14:textId="77777777" w:rsidR="008A00C1" w:rsidRDefault="008A00C1" w:rsidP="003B6328">
            <w:pPr>
              <w:pStyle w:val="code"/>
            </w:pPr>
          </w:p>
        </w:tc>
      </w:tr>
    </w:tbl>
    <w:p w14:paraId="6BFD43A7" w14:textId="77777777" w:rsidR="008A00C1" w:rsidRDefault="008A00C1" w:rsidP="008A00C1">
      <w:pPr>
        <w:pStyle w:val="Listenabsatz"/>
      </w:pPr>
    </w:p>
    <w:p w14:paraId="6E1943B8" w14:textId="77777777" w:rsidR="008A00C1" w:rsidRPr="00676EE1" w:rsidRDefault="008A00C1" w:rsidP="00EF526A">
      <w:pPr>
        <w:pStyle w:val="Listenabsatz"/>
        <w:numPr>
          <w:ilvl w:val="0"/>
          <w:numId w:val="15"/>
        </w:numPr>
        <w:spacing w:after="160" w:line="259" w:lineRule="auto"/>
        <w:jc w:val="left"/>
      </w:pPr>
      <w:r w:rsidRPr="00676EE1">
        <w:t>Log into the Cloud Foundry account using SAP BTP credentials.</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8A00C1" w14:paraId="36C81946"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5A47D2F8" w14:textId="77777777" w:rsidR="008A00C1" w:rsidRPr="00DC1DAD" w:rsidRDefault="008A00C1"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107547F1" w14:textId="77777777" w:rsidR="008A00C1" w:rsidRPr="003C572D" w:rsidRDefault="008A00C1"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7E55A5D7" w14:textId="77777777" w:rsidR="008A00C1" w:rsidRDefault="008A00C1" w:rsidP="003B6328">
            <w:pPr>
              <w:pStyle w:val="code"/>
            </w:pPr>
          </w:p>
        </w:tc>
      </w:tr>
      <w:tr w:rsidR="008A00C1" w14:paraId="1495186F"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357E691F" w14:textId="77777777" w:rsidR="008A00C1" w:rsidRDefault="008A00C1"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4D93AA2B" w14:textId="77777777" w:rsidR="008A00C1" w:rsidRDefault="008A00C1" w:rsidP="003B6328">
            <w:pPr>
              <w:pStyle w:val="code"/>
              <w:spacing w:line="276" w:lineRule="auto"/>
            </w:pPr>
            <w:r>
              <w:rPr>
                <w:color w:val="auto"/>
              </w:rPr>
              <w:t>cf login</w:t>
            </w:r>
          </w:p>
        </w:tc>
        <w:tc>
          <w:tcPr>
            <w:tcW w:w="720" w:type="dxa"/>
            <w:tcBorders>
              <w:bottom w:val="single" w:sz="36" w:space="0" w:color="F2F2F2" w:themeColor="background1" w:themeShade="F2"/>
              <w:right w:val="single" w:sz="36" w:space="0" w:color="F2F2F2" w:themeColor="background1" w:themeShade="F2"/>
            </w:tcBorders>
          </w:tcPr>
          <w:p w14:paraId="34F420A5" w14:textId="77777777" w:rsidR="008A00C1" w:rsidRDefault="008A00C1" w:rsidP="003B6328">
            <w:pPr>
              <w:pStyle w:val="code"/>
            </w:pPr>
          </w:p>
        </w:tc>
      </w:tr>
    </w:tbl>
    <w:p w14:paraId="36D72088" w14:textId="77777777" w:rsidR="008A00C1" w:rsidRDefault="008A00C1" w:rsidP="008A00C1">
      <w:pPr>
        <w:pStyle w:val="Listenabsatz"/>
      </w:pPr>
    </w:p>
    <w:p w14:paraId="7607E2CF" w14:textId="77777777" w:rsidR="008A00C1" w:rsidRPr="00E47B1B" w:rsidRDefault="008A00C1" w:rsidP="008A00C1">
      <w:pPr>
        <w:pStyle w:val="Listenabsatz"/>
      </w:pPr>
      <w:r w:rsidRPr="00E47B1B">
        <w:t xml:space="preserve">If you are getting an Unauthorized error and you typed </w:t>
      </w:r>
      <w:r>
        <w:t>your credentials</w:t>
      </w:r>
      <w:r w:rsidRPr="00E47B1B">
        <w:t xml:space="preserve"> correctly, log in via SSO.</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8A00C1" w14:paraId="2110084B"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27952480" w14:textId="77777777" w:rsidR="008A00C1" w:rsidRPr="00DC1DAD" w:rsidRDefault="008A00C1"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1FA5FB5F" w14:textId="77777777" w:rsidR="008A00C1" w:rsidRPr="003C572D" w:rsidRDefault="008A00C1"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3DA9402E" w14:textId="77777777" w:rsidR="008A00C1" w:rsidRDefault="008A00C1" w:rsidP="003B6328">
            <w:pPr>
              <w:pStyle w:val="code"/>
            </w:pPr>
          </w:p>
        </w:tc>
      </w:tr>
      <w:tr w:rsidR="008A00C1" w14:paraId="3B9E18A7"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7F1AE814" w14:textId="77777777" w:rsidR="008A00C1" w:rsidRDefault="008A00C1"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4646485E" w14:textId="77777777" w:rsidR="008A00C1" w:rsidRDefault="008A00C1" w:rsidP="003B6328">
            <w:pPr>
              <w:pStyle w:val="code"/>
              <w:spacing w:line="276" w:lineRule="auto"/>
            </w:pPr>
            <w:r>
              <w:rPr>
                <w:color w:val="auto"/>
              </w:rPr>
              <w:t>cf login --sso</w:t>
            </w:r>
          </w:p>
        </w:tc>
        <w:tc>
          <w:tcPr>
            <w:tcW w:w="720" w:type="dxa"/>
            <w:tcBorders>
              <w:bottom w:val="single" w:sz="36" w:space="0" w:color="F2F2F2" w:themeColor="background1" w:themeShade="F2"/>
              <w:right w:val="single" w:sz="36" w:space="0" w:color="F2F2F2" w:themeColor="background1" w:themeShade="F2"/>
            </w:tcBorders>
          </w:tcPr>
          <w:p w14:paraId="115316CB" w14:textId="77777777" w:rsidR="008A00C1" w:rsidRDefault="008A00C1" w:rsidP="003B6328">
            <w:pPr>
              <w:pStyle w:val="code"/>
            </w:pPr>
          </w:p>
        </w:tc>
      </w:tr>
    </w:tbl>
    <w:p w14:paraId="3B248D45" w14:textId="77777777" w:rsidR="008A00C1" w:rsidRDefault="008A00C1" w:rsidP="008A00C1">
      <w:pPr>
        <w:pStyle w:val="Listenabsatz"/>
      </w:pPr>
    </w:p>
    <w:p w14:paraId="044C584D" w14:textId="77777777" w:rsidR="008A00C1" w:rsidRPr="00676EE1" w:rsidRDefault="008A00C1" w:rsidP="00EF526A">
      <w:pPr>
        <w:pStyle w:val="Listenabsatz"/>
        <w:numPr>
          <w:ilvl w:val="0"/>
          <w:numId w:val="15"/>
        </w:numPr>
        <w:spacing w:after="160" w:line="259" w:lineRule="auto"/>
        <w:jc w:val="left"/>
      </w:pPr>
      <w:r w:rsidRPr="00676EE1">
        <w:t>Check if Cloud MTA Build Tool is already installed.</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8A00C1" w14:paraId="3CB32935"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7FE43957" w14:textId="77777777" w:rsidR="008A00C1" w:rsidRPr="00DC1DAD" w:rsidRDefault="008A00C1"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7178C7B9" w14:textId="77777777" w:rsidR="008A00C1" w:rsidRPr="003C572D" w:rsidRDefault="008A00C1"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4192EDA2" w14:textId="77777777" w:rsidR="008A00C1" w:rsidRDefault="008A00C1" w:rsidP="003B6328">
            <w:pPr>
              <w:pStyle w:val="code"/>
            </w:pPr>
          </w:p>
        </w:tc>
      </w:tr>
      <w:tr w:rsidR="008A00C1" w14:paraId="3F438A06"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4040A96D" w14:textId="77777777" w:rsidR="008A00C1" w:rsidRDefault="008A00C1"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0BB085E7" w14:textId="77777777" w:rsidR="008A00C1" w:rsidRDefault="008A00C1" w:rsidP="003B6328">
            <w:pPr>
              <w:pStyle w:val="code"/>
              <w:spacing w:line="276" w:lineRule="auto"/>
            </w:pPr>
            <w:r>
              <w:t>mbt --version</w:t>
            </w:r>
          </w:p>
        </w:tc>
        <w:tc>
          <w:tcPr>
            <w:tcW w:w="720" w:type="dxa"/>
            <w:tcBorders>
              <w:bottom w:val="single" w:sz="36" w:space="0" w:color="F2F2F2" w:themeColor="background1" w:themeShade="F2"/>
              <w:right w:val="single" w:sz="36" w:space="0" w:color="F2F2F2" w:themeColor="background1" w:themeShade="F2"/>
            </w:tcBorders>
          </w:tcPr>
          <w:p w14:paraId="0E0DB774" w14:textId="77777777" w:rsidR="008A00C1" w:rsidRDefault="008A00C1" w:rsidP="003B6328">
            <w:pPr>
              <w:pStyle w:val="code"/>
            </w:pPr>
          </w:p>
        </w:tc>
      </w:tr>
    </w:tbl>
    <w:p w14:paraId="1D12DA74" w14:textId="77777777" w:rsidR="008A00C1" w:rsidRPr="009873CD" w:rsidRDefault="008A00C1" w:rsidP="008A00C1">
      <w:r>
        <w:tab/>
      </w:r>
      <w:r w:rsidRPr="009873CD">
        <w:t>If not, install it with the following command:</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8A00C1" w14:paraId="1359DF84"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7753588C" w14:textId="77777777" w:rsidR="008A00C1" w:rsidRPr="00DC1DAD" w:rsidRDefault="008A00C1"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5378ECD7" w14:textId="77777777" w:rsidR="008A00C1" w:rsidRPr="003C572D" w:rsidRDefault="008A00C1"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6122E937" w14:textId="77777777" w:rsidR="008A00C1" w:rsidRDefault="008A00C1" w:rsidP="003B6328">
            <w:pPr>
              <w:pStyle w:val="code"/>
            </w:pPr>
          </w:p>
        </w:tc>
      </w:tr>
      <w:tr w:rsidR="008A00C1" w14:paraId="37B577FD"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79E07A14" w14:textId="77777777" w:rsidR="008A00C1" w:rsidRDefault="008A00C1"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33B85B22" w14:textId="77777777" w:rsidR="008A00C1" w:rsidRDefault="008A00C1" w:rsidP="003B6328">
            <w:pPr>
              <w:pStyle w:val="code"/>
              <w:spacing w:line="276" w:lineRule="auto"/>
            </w:pPr>
            <w:r w:rsidRPr="001E7A2A">
              <w:rPr>
                <w:color w:val="C00000"/>
              </w:rPr>
              <w:t xml:space="preserve">npm install </w:t>
            </w:r>
            <w:r>
              <w:t>--global mbt</w:t>
            </w:r>
          </w:p>
        </w:tc>
        <w:tc>
          <w:tcPr>
            <w:tcW w:w="720" w:type="dxa"/>
            <w:tcBorders>
              <w:bottom w:val="single" w:sz="36" w:space="0" w:color="F2F2F2" w:themeColor="background1" w:themeShade="F2"/>
              <w:right w:val="single" w:sz="36" w:space="0" w:color="F2F2F2" w:themeColor="background1" w:themeShade="F2"/>
            </w:tcBorders>
          </w:tcPr>
          <w:p w14:paraId="428D0995" w14:textId="77777777" w:rsidR="008A00C1" w:rsidRDefault="008A00C1" w:rsidP="003B6328">
            <w:pPr>
              <w:pStyle w:val="code"/>
            </w:pPr>
          </w:p>
        </w:tc>
      </w:tr>
    </w:tbl>
    <w:p w14:paraId="47C8FD1A" w14:textId="77777777" w:rsidR="008A00C1" w:rsidRPr="00BB3D5D" w:rsidRDefault="008A00C1" w:rsidP="00EF526A">
      <w:pPr>
        <w:pStyle w:val="Listenabsatz"/>
        <w:numPr>
          <w:ilvl w:val="0"/>
          <w:numId w:val="15"/>
        </w:numPr>
        <w:spacing w:after="160" w:line="259" w:lineRule="auto"/>
        <w:jc w:val="left"/>
        <w:rPr>
          <w:rFonts w:cstheme="minorHAnsi"/>
        </w:rPr>
      </w:pPr>
      <w:r w:rsidRPr="00500325">
        <w:rPr>
          <w:rFonts w:cstheme="minorHAnsi"/>
        </w:rPr>
        <w:t xml:space="preserve">On Windows, install </w:t>
      </w:r>
      <w:r w:rsidRPr="00500325">
        <w:rPr>
          <w:rFonts w:cstheme="minorHAnsi"/>
          <w:i/>
          <w:iCs/>
        </w:rPr>
        <w:t>make</w:t>
      </w:r>
      <w:r w:rsidRPr="00500325">
        <w:rPr>
          <w:rFonts w:cstheme="minorHAnsi"/>
        </w:rPr>
        <w:t xml:space="preserve"> from </w:t>
      </w:r>
      <w:hyperlink r:id="rId24" w:history="1">
        <w:r w:rsidRPr="00500325">
          <w:rPr>
            <w:rStyle w:val="Hyperlink"/>
            <w:rFonts w:cstheme="minorHAnsi"/>
            <w:color w:val="007DB8"/>
            <w:shd w:val="clear" w:color="auto" w:fill="FFFFFF"/>
          </w:rPr>
          <w:t>http://gnuwin32.sourceforge.net/packages/make.htm</w:t>
        </w:r>
      </w:hyperlink>
      <w:r w:rsidRPr="00500325">
        <w:rPr>
          <w:rFonts w:cstheme="minorHAnsi"/>
          <w:color w:val="333333"/>
          <w:shd w:val="clear" w:color="auto" w:fill="FFFFFF"/>
        </w:rPr>
        <w:t xml:space="preserve">. Choose the download </w:t>
      </w:r>
      <w:r w:rsidRPr="00500325">
        <w:rPr>
          <w:b/>
          <w:bCs/>
        </w:rPr>
        <w:t>Complete package, except sources</w:t>
      </w:r>
      <w:r w:rsidRPr="00500325">
        <w:t xml:space="preserve">. Run the installer, find the location where it was installed and add the folder </w:t>
      </w:r>
      <w:r w:rsidRPr="00500325">
        <w:rPr>
          <w:i/>
          <w:iCs/>
        </w:rPr>
        <w:t>GnuWin32\bin</w:t>
      </w:r>
      <w:r w:rsidRPr="00500325">
        <w:t xml:space="preserve"> to the </w:t>
      </w:r>
      <w:r w:rsidRPr="00500325">
        <w:rPr>
          <w:i/>
          <w:iCs/>
        </w:rPr>
        <w:t>Path</w:t>
      </w:r>
      <w:r w:rsidRPr="00500325">
        <w:t xml:space="preserve"> environment user variable.</w:t>
      </w:r>
    </w:p>
    <w:p w14:paraId="04A2A045" w14:textId="77777777" w:rsidR="008A00C1" w:rsidRPr="00500325" w:rsidRDefault="008A00C1" w:rsidP="008A00C1">
      <w:pPr>
        <w:pStyle w:val="Listenabsatz"/>
        <w:rPr>
          <w:rFonts w:cstheme="minorHAnsi"/>
        </w:rPr>
      </w:pPr>
    </w:p>
    <w:p w14:paraId="6DEB3807" w14:textId="77777777" w:rsidR="008A00C1" w:rsidRPr="00D338ED" w:rsidRDefault="008A00C1" w:rsidP="00EF526A">
      <w:pPr>
        <w:pStyle w:val="Listenabsatz"/>
        <w:numPr>
          <w:ilvl w:val="0"/>
          <w:numId w:val="15"/>
        </w:numPr>
        <w:spacing w:after="160" w:line="259" w:lineRule="auto"/>
        <w:jc w:val="left"/>
        <w:rPr>
          <w:rFonts w:cstheme="minorHAnsi"/>
        </w:rPr>
      </w:pPr>
      <w:r w:rsidRPr="00500325">
        <w:t xml:space="preserve">Install </w:t>
      </w:r>
      <w:r w:rsidRPr="00D338ED">
        <w:rPr>
          <w:i/>
          <w:iCs/>
        </w:rPr>
        <w:t>multiapps</w:t>
      </w:r>
      <w:r w:rsidRPr="00500325">
        <w:t xml:space="preserve"> plugin that is necessary for deploying a CAP application.</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8A00C1" w14:paraId="1FF71940"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73D150E3" w14:textId="77777777" w:rsidR="008A00C1" w:rsidRPr="00DC1DAD" w:rsidRDefault="008A00C1"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4019077B" w14:textId="77777777" w:rsidR="008A00C1" w:rsidRPr="003C572D" w:rsidRDefault="008A00C1"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1B40CCA2" w14:textId="77777777" w:rsidR="008A00C1" w:rsidRDefault="008A00C1" w:rsidP="003B6328">
            <w:pPr>
              <w:pStyle w:val="code"/>
            </w:pPr>
          </w:p>
        </w:tc>
      </w:tr>
      <w:tr w:rsidR="008A00C1" w14:paraId="7A0A24BD"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65908124" w14:textId="77777777" w:rsidR="008A00C1" w:rsidRDefault="008A00C1"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73B73A8F" w14:textId="77777777" w:rsidR="008A00C1" w:rsidRDefault="008A00C1" w:rsidP="003B6328">
            <w:pPr>
              <w:pStyle w:val="code"/>
              <w:spacing w:line="276" w:lineRule="auto"/>
            </w:pPr>
            <w:r>
              <w:t>cf install-plugin multiapps</w:t>
            </w:r>
          </w:p>
        </w:tc>
        <w:tc>
          <w:tcPr>
            <w:tcW w:w="720" w:type="dxa"/>
            <w:tcBorders>
              <w:bottom w:val="single" w:sz="36" w:space="0" w:color="F2F2F2" w:themeColor="background1" w:themeShade="F2"/>
              <w:right w:val="single" w:sz="36" w:space="0" w:color="F2F2F2" w:themeColor="background1" w:themeShade="F2"/>
            </w:tcBorders>
          </w:tcPr>
          <w:p w14:paraId="574E8326" w14:textId="77777777" w:rsidR="008A00C1" w:rsidRDefault="008A00C1" w:rsidP="003B6328">
            <w:pPr>
              <w:pStyle w:val="code"/>
            </w:pPr>
          </w:p>
        </w:tc>
      </w:tr>
    </w:tbl>
    <w:p w14:paraId="723061FD" w14:textId="77777777" w:rsidR="008A00C1" w:rsidRPr="009724E1" w:rsidRDefault="008A00C1" w:rsidP="008A00C1"/>
    <w:p w14:paraId="452C2683" w14:textId="77777777" w:rsidR="008A00C1" w:rsidRPr="00646E70" w:rsidRDefault="008A00C1" w:rsidP="00EF526A">
      <w:pPr>
        <w:pStyle w:val="Listenabsatz"/>
        <w:numPr>
          <w:ilvl w:val="0"/>
          <w:numId w:val="15"/>
        </w:numPr>
        <w:spacing w:after="160" w:line="259" w:lineRule="auto"/>
        <w:jc w:val="left"/>
      </w:pPr>
      <w:r w:rsidRPr="00646E70">
        <w:t>Build the MTA module from the project root folder.</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8A00C1" w14:paraId="55827DA0"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49CE5651" w14:textId="77777777" w:rsidR="008A00C1" w:rsidRPr="00DC1DAD" w:rsidRDefault="008A00C1"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0BD23C64" w14:textId="77777777" w:rsidR="008A00C1" w:rsidRPr="003C572D" w:rsidRDefault="008A00C1"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1B638F70" w14:textId="77777777" w:rsidR="008A00C1" w:rsidRDefault="008A00C1" w:rsidP="003B6328">
            <w:pPr>
              <w:pStyle w:val="code"/>
            </w:pPr>
          </w:p>
        </w:tc>
      </w:tr>
      <w:tr w:rsidR="008A00C1" w14:paraId="540D5434"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0A1A36F9" w14:textId="77777777" w:rsidR="008A00C1" w:rsidRDefault="008A00C1"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2ABBABC0" w14:textId="77777777" w:rsidR="008A00C1" w:rsidRDefault="008A00C1" w:rsidP="003B6328">
            <w:pPr>
              <w:pStyle w:val="code"/>
              <w:spacing w:line="276" w:lineRule="auto"/>
            </w:pPr>
            <w:r>
              <w:t>mbt build -t ./</w:t>
            </w:r>
          </w:p>
        </w:tc>
        <w:tc>
          <w:tcPr>
            <w:tcW w:w="720" w:type="dxa"/>
            <w:tcBorders>
              <w:bottom w:val="single" w:sz="36" w:space="0" w:color="F2F2F2" w:themeColor="background1" w:themeShade="F2"/>
              <w:right w:val="single" w:sz="36" w:space="0" w:color="F2F2F2" w:themeColor="background1" w:themeShade="F2"/>
            </w:tcBorders>
          </w:tcPr>
          <w:p w14:paraId="7CB8AE8D" w14:textId="77777777" w:rsidR="008A00C1" w:rsidRDefault="008A00C1" w:rsidP="003B6328">
            <w:pPr>
              <w:pStyle w:val="code"/>
            </w:pPr>
          </w:p>
        </w:tc>
      </w:tr>
    </w:tbl>
    <w:p w14:paraId="1E6427D5" w14:textId="77777777" w:rsidR="008A00C1" w:rsidRDefault="008A00C1" w:rsidP="008A00C1">
      <w:pPr>
        <w:pStyle w:val="Listenabsatz"/>
      </w:pPr>
    </w:p>
    <w:p w14:paraId="0358E129" w14:textId="77777777" w:rsidR="008A00C1" w:rsidRPr="005F11F9" w:rsidRDefault="008A00C1" w:rsidP="00EF526A">
      <w:pPr>
        <w:pStyle w:val="Listenabsatz"/>
        <w:numPr>
          <w:ilvl w:val="0"/>
          <w:numId w:val="15"/>
        </w:numPr>
        <w:spacing w:after="160" w:line="259" w:lineRule="auto"/>
        <w:jc w:val="left"/>
      </w:pPr>
      <w:r w:rsidRPr="005F11F9">
        <w:t>This generated</w:t>
      </w:r>
      <w:r>
        <w:t xml:space="preserve"> </w:t>
      </w:r>
      <w:r w:rsidRPr="00F65D30">
        <w:rPr>
          <w:i/>
          <w:iCs/>
        </w:rPr>
        <w:t>.mtar</w:t>
      </w:r>
      <w:r w:rsidRPr="005F11F9">
        <w:t xml:space="preserve"> file in the project root folder. Deploy the module to the Cloud Foundry space using:</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8A00C1" w14:paraId="534DDB3F"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03C2A004" w14:textId="77777777" w:rsidR="008A00C1" w:rsidRPr="00DC1DAD" w:rsidRDefault="008A00C1"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5C815CD1" w14:textId="77777777" w:rsidR="008A00C1" w:rsidRPr="003C572D" w:rsidRDefault="008A00C1"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69D2B3F0" w14:textId="77777777" w:rsidR="008A00C1" w:rsidRDefault="008A00C1" w:rsidP="003B6328">
            <w:pPr>
              <w:pStyle w:val="code"/>
            </w:pPr>
          </w:p>
        </w:tc>
      </w:tr>
      <w:tr w:rsidR="008A00C1" w14:paraId="3E30AA48"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6CE0F0A7" w14:textId="77777777" w:rsidR="008A00C1" w:rsidRDefault="008A00C1"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0C7D1EAC" w14:textId="77777777" w:rsidR="008A00C1" w:rsidRDefault="008A00C1" w:rsidP="003B6328">
            <w:pPr>
              <w:pStyle w:val="code"/>
              <w:spacing w:line="276" w:lineRule="auto"/>
            </w:pPr>
            <w:r>
              <w:t>cf deploy &lt;mtar file&gt;</w:t>
            </w:r>
          </w:p>
        </w:tc>
        <w:tc>
          <w:tcPr>
            <w:tcW w:w="720" w:type="dxa"/>
            <w:tcBorders>
              <w:bottom w:val="single" w:sz="36" w:space="0" w:color="F2F2F2" w:themeColor="background1" w:themeShade="F2"/>
              <w:right w:val="single" w:sz="36" w:space="0" w:color="F2F2F2" w:themeColor="background1" w:themeShade="F2"/>
            </w:tcBorders>
          </w:tcPr>
          <w:p w14:paraId="370E6475" w14:textId="77777777" w:rsidR="008A00C1" w:rsidRDefault="008A00C1" w:rsidP="003B6328">
            <w:pPr>
              <w:pStyle w:val="code"/>
            </w:pPr>
          </w:p>
        </w:tc>
      </w:tr>
    </w:tbl>
    <w:p w14:paraId="07AEEE95" w14:textId="77777777" w:rsidR="008A00C1" w:rsidRDefault="008A00C1" w:rsidP="008A00C1"/>
    <w:p w14:paraId="0A121793" w14:textId="13DC5B80" w:rsidR="008A00C1" w:rsidRPr="000F2EE7" w:rsidRDefault="008A00C1" w:rsidP="008A00C1">
      <w:r w:rsidRPr="000F2EE7">
        <w:t xml:space="preserve">If the deployment was successful, you should get a link which points to your CAP application. After opening the link, you should see </w:t>
      </w:r>
      <w:r>
        <w:t xml:space="preserve">the </w:t>
      </w:r>
      <w:r w:rsidRPr="000F2EE7">
        <w:t>following screen:</w:t>
      </w:r>
    </w:p>
    <w:p w14:paraId="155F39FF" w14:textId="0140B4FF" w:rsidR="008A00C1" w:rsidRDefault="008A00C1" w:rsidP="008A00C1">
      <w:r>
        <w:object w:dxaOrig="14316" w:dyaOrig="7536" w14:anchorId="4F174C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15.5pt;height:219pt" o:ole="">
            <v:imagedata r:id="rId25" o:title=""/>
          </v:shape>
          <o:OLEObject Type="Embed" ProgID="Paint.Picture" ShapeID="_x0000_i1031" DrawAspect="Content" ObjectID="_1706017158" r:id="rId26"/>
        </w:object>
      </w:r>
      <w:r>
        <w:br/>
      </w:r>
    </w:p>
    <w:p w14:paraId="0B4F2223" w14:textId="69D116A9" w:rsidR="008A00C1" w:rsidRDefault="008A00C1" w:rsidP="008A00C1">
      <w:r w:rsidRPr="000F2EE7">
        <w:t xml:space="preserve">You can see two service endpoints. The service that we defined as </w:t>
      </w:r>
      <w:r w:rsidRPr="00A77C81">
        <w:rPr>
          <w:i/>
          <w:iCs/>
        </w:rPr>
        <w:t>ExampleService</w:t>
      </w:r>
      <w:r w:rsidRPr="000F2EE7">
        <w:t xml:space="preserve"> and </w:t>
      </w:r>
      <w:r w:rsidRPr="00D43D89">
        <w:rPr>
          <w:i/>
          <w:iCs/>
        </w:rPr>
        <w:t>$metadata</w:t>
      </w:r>
      <w:r w:rsidRPr="000F2EE7">
        <w:t xml:space="preserve"> service that gets added by default.</w:t>
      </w:r>
    </w:p>
    <w:p w14:paraId="0EC2A29C" w14:textId="77777777" w:rsidR="008A00C1" w:rsidRDefault="008A00C1" w:rsidP="008A00C1">
      <w:pPr>
        <w:ind w:left="720"/>
      </w:pPr>
    </w:p>
    <w:p w14:paraId="6D4ECA3D" w14:textId="6FEB71D1" w:rsidR="008A00C1" w:rsidRDefault="008A00C1" w:rsidP="008A00C1">
      <w:r>
        <w:t>If you face an issue regarding deployment saying “</w:t>
      </w:r>
      <w:r>
        <w:rPr>
          <w:rFonts w:ascii="Lucida Console" w:hAnsi="Lucida Console" w:cs="Lucida Console"/>
          <w:sz w:val="18"/>
          <w:szCs w:val="18"/>
        </w:rPr>
        <w:t>Service operation failed: Controller operation failed: 502 Updating service</w:t>
      </w:r>
      <w:r>
        <w:t>” it may mean you have too many service instances. You can delete the unused ones following</w:t>
      </w:r>
      <w:r w:rsidR="00FA51C1">
        <w:t xml:space="preserve"> </w:t>
      </w:r>
      <w:hyperlink r:id="rId27" w:history="1">
        <w:r w:rsidR="00FA51C1" w:rsidRPr="00FA51C1">
          <w:rPr>
            <w:rStyle w:val="Hyperlink"/>
          </w:rPr>
          <w:t>these steps</w:t>
        </w:r>
      </w:hyperlink>
      <w:r>
        <w:t>.</w:t>
      </w:r>
    </w:p>
    <w:p w14:paraId="367A626D" w14:textId="68C33A5E" w:rsidR="00195155" w:rsidRDefault="00195155" w:rsidP="00195155">
      <w:pPr>
        <w:pStyle w:val="berschrift1"/>
      </w:pPr>
      <w:bookmarkStart w:id="26" w:name="_Toc95404392"/>
      <w:r>
        <w:lastRenderedPageBreak/>
        <w:t>Connecting to the external SAP BTP Destination</w:t>
      </w:r>
      <w:bookmarkEnd w:id="26"/>
    </w:p>
    <w:p w14:paraId="1F841692" w14:textId="638B12CB" w:rsidR="00565218" w:rsidRDefault="00565218" w:rsidP="00565218">
      <w:r w:rsidRPr="009C13B4">
        <w:rPr>
          <w:b/>
          <w:bCs/>
        </w:rPr>
        <w:t>Prerequisites</w:t>
      </w:r>
      <w:r w:rsidRPr="00DC4E16">
        <w:t xml:space="preserve">: </w:t>
      </w:r>
      <w:r>
        <w:t>completed Environment Setup tutorial</w:t>
      </w:r>
    </w:p>
    <w:p w14:paraId="695CF14D" w14:textId="77777777" w:rsidR="00565218" w:rsidRPr="00DC4E16" w:rsidRDefault="00565218" w:rsidP="00565218"/>
    <w:p w14:paraId="2962AEC4" w14:textId="77777777" w:rsidR="00565218" w:rsidRPr="00DC4E16" w:rsidRDefault="00565218" w:rsidP="00565218">
      <w:pPr>
        <w:rPr>
          <w:b/>
          <w:bCs/>
        </w:rPr>
      </w:pPr>
      <w:r w:rsidRPr="009C13B4">
        <w:rPr>
          <w:b/>
          <w:bCs/>
        </w:rPr>
        <w:t>Result</w:t>
      </w:r>
      <w:r w:rsidRPr="00DC4E16">
        <w:t xml:space="preserve">: </w:t>
      </w:r>
      <w:r>
        <w:t>Configured destination service that consumes external service and returns SalesOrder data.</w:t>
      </w:r>
    </w:p>
    <w:p w14:paraId="24A315B2" w14:textId="77777777" w:rsidR="00565218" w:rsidRPr="00565218" w:rsidRDefault="00565218" w:rsidP="00565218"/>
    <w:p w14:paraId="32781AFD" w14:textId="1C2C164F" w:rsidR="00565218" w:rsidRDefault="00565218" w:rsidP="00565218">
      <w:pPr>
        <w:pStyle w:val="berschrift2"/>
      </w:pPr>
      <w:bookmarkStart w:id="27" w:name="_Toc95404393"/>
      <w:r>
        <w:t>Importing SalesOrder Odata service</w:t>
      </w:r>
      <w:bookmarkEnd w:id="27"/>
    </w:p>
    <w:p w14:paraId="094C339D" w14:textId="77777777" w:rsidR="00565218" w:rsidRPr="001C3C8F" w:rsidRDefault="00565218" w:rsidP="00565218">
      <w:pPr>
        <w:rPr>
          <w:b/>
          <w:bCs/>
          <w:sz w:val="28"/>
          <w:szCs w:val="28"/>
        </w:rPr>
      </w:pPr>
      <w:r>
        <w:t>To define a SalesOrder model, we can download and import API reference from SAP API Business Hub to our CAP application.</w:t>
      </w:r>
    </w:p>
    <w:p w14:paraId="4B64CB40" w14:textId="77777777" w:rsidR="00565218" w:rsidRDefault="00565218" w:rsidP="00EF526A">
      <w:pPr>
        <w:pStyle w:val="Listenabsatz"/>
        <w:numPr>
          <w:ilvl w:val="0"/>
          <w:numId w:val="16"/>
        </w:numPr>
        <w:spacing w:after="160" w:line="259" w:lineRule="auto"/>
        <w:jc w:val="left"/>
      </w:pPr>
      <w:r>
        <w:t xml:space="preserve">Download API specification of SalesOrder OData in EDMX format from </w:t>
      </w:r>
      <w:r w:rsidRPr="0006325F">
        <w:rPr>
          <w:i/>
          <w:iCs/>
        </w:rPr>
        <w:t>https://api.sap.com/api/OP_API_SALES_ORDER_SRV_0001/overview</w:t>
      </w:r>
    </w:p>
    <w:p w14:paraId="74D63F72" w14:textId="77777777" w:rsidR="00565218" w:rsidRDefault="00565218" w:rsidP="00565218">
      <w:r>
        <w:object w:dxaOrig="4320" w:dyaOrig="2524" w14:anchorId="5B2F9B7D">
          <v:shape id="_x0000_i1035" type="#_x0000_t75" style="width:417pt;height:190.5pt" o:ole="">
            <v:imagedata r:id="rId28" o:title=""/>
          </v:shape>
          <o:OLEObject Type="Embed" ProgID="Paint.Picture" ShapeID="_x0000_i1035" DrawAspect="Content" ObjectID="_1706017159" r:id="rId29"/>
        </w:object>
      </w:r>
    </w:p>
    <w:p w14:paraId="5A4CF984" w14:textId="77777777" w:rsidR="00565218" w:rsidRDefault="00565218" w:rsidP="00565218">
      <w:pPr>
        <w:pStyle w:val="Listenabsatz"/>
      </w:pPr>
    </w:p>
    <w:p w14:paraId="560D1598" w14:textId="77777777" w:rsidR="00565218" w:rsidRDefault="00565218" w:rsidP="00EF526A">
      <w:pPr>
        <w:pStyle w:val="Listenabsatz"/>
        <w:numPr>
          <w:ilvl w:val="0"/>
          <w:numId w:val="16"/>
        </w:numPr>
        <w:spacing w:after="160" w:line="259" w:lineRule="auto"/>
        <w:jc w:val="left"/>
      </w:pPr>
      <w:r>
        <w:t xml:space="preserve">Move the downloaded file to the project root folder and run the following command to import API specification. </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565218" w14:paraId="02022187"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4F023D7D" w14:textId="77777777" w:rsidR="00565218" w:rsidRPr="00DC1DAD" w:rsidRDefault="00565218"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23FDB303" w14:textId="77777777" w:rsidR="00565218" w:rsidRPr="003C572D" w:rsidRDefault="00565218"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56C94252" w14:textId="77777777" w:rsidR="00565218" w:rsidRDefault="00565218" w:rsidP="003B6328">
            <w:pPr>
              <w:pStyle w:val="code"/>
            </w:pPr>
          </w:p>
        </w:tc>
      </w:tr>
      <w:tr w:rsidR="00565218" w14:paraId="16B87DA0"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26CCF470" w14:textId="77777777" w:rsidR="00565218" w:rsidRDefault="00565218"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1FCA2F9A" w14:textId="77777777" w:rsidR="00565218" w:rsidRDefault="00565218" w:rsidP="003B6328">
            <w:pPr>
              <w:pStyle w:val="code"/>
              <w:spacing w:line="276" w:lineRule="auto"/>
            </w:pPr>
            <w:r w:rsidRPr="0008595C">
              <w:rPr>
                <w:color w:val="auto"/>
              </w:rPr>
              <w:t xml:space="preserve">cds </w:t>
            </w:r>
            <w:r>
              <w:t>import &lt;filename&gt;.edmx</w:t>
            </w:r>
          </w:p>
        </w:tc>
        <w:tc>
          <w:tcPr>
            <w:tcW w:w="720" w:type="dxa"/>
            <w:tcBorders>
              <w:bottom w:val="single" w:sz="36" w:space="0" w:color="F2F2F2" w:themeColor="background1" w:themeShade="F2"/>
              <w:right w:val="single" w:sz="36" w:space="0" w:color="F2F2F2" w:themeColor="background1" w:themeShade="F2"/>
            </w:tcBorders>
          </w:tcPr>
          <w:p w14:paraId="2A90F94B" w14:textId="77777777" w:rsidR="00565218" w:rsidRDefault="00565218" w:rsidP="003B6328">
            <w:pPr>
              <w:pStyle w:val="code"/>
            </w:pPr>
          </w:p>
        </w:tc>
      </w:tr>
    </w:tbl>
    <w:p w14:paraId="3EB832A0" w14:textId="77777777" w:rsidR="00565218" w:rsidRDefault="00565218" w:rsidP="00565218">
      <w:pPr>
        <w:pStyle w:val="Listenabsatz"/>
      </w:pPr>
      <w:r>
        <w:t xml:space="preserve">This should have created a new folder called </w:t>
      </w:r>
      <w:r w:rsidRPr="00000AEA">
        <w:rPr>
          <w:i/>
          <w:iCs/>
        </w:rPr>
        <w:t>external</w:t>
      </w:r>
      <w:r>
        <w:t xml:space="preserve"> with two files as seen in the screenshot.</w:t>
      </w:r>
    </w:p>
    <w:p w14:paraId="3B7AF340" w14:textId="02E63310" w:rsidR="00565218" w:rsidRDefault="00565218" w:rsidP="00565218">
      <w:pPr>
        <w:ind w:firstLine="709"/>
      </w:pPr>
      <w:r>
        <w:object w:dxaOrig="11172" w:dyaOrig="3420" w14:anchorId="4C6CE9A5">
          <v:shape id="_x0000_i1036" type="#_x0000_t75" style="width:382.5pt;height:117.75pt" o:ole="">
            <v:imagedata r:id="rId30" o:title=""/>
          </v:shape>
          <o:OLEObject Type="Embed" ProgID="Paint.Picture" ShapeID="_x0000_i1036" DrawAspect="Content" ObjectID="_1706017160" r:id="rId31"/>
        </w:object>
      </w:r>
    </w:p>
    <w:p w14:paraId="54418F6E" w14:textId="77777777" w:rsidR="00565218" w:rsidRDefault="00565218" w:rsidP="00565218">
      <w:pPr>
        <w:ind w:firstLine="709"/>
      </w:pPr>
    </w:p>
    <w:p w14:paraId="57A6CF12" w14:textId="722845A7" w:rsidR="00565218" w:rsidRDefault="00565218" w:rsidP="00565218">
      <w:pPr>
        <w:pStyle w:val="berschrift2"/>
      </w:pPr>
      <w:bookmarkStart w:id="28" w:name="_Toc95404394"/>
      <w:r>
        <w:lastRenderedPageBreak/>
        <w:t>Modifiying our example service to use newly imported API specification</w:t>
      </w:r>
      <w:bookmarkEnd w:id="28"/>
    </w:p>
    <w:p w14:paraId="0E050E95" w14:textId="77777777" w:rsidR="00565218" w:rsidRPr="00565218" w:rsidRDefault="00565218" w:rsidP="00565218"/>
    <w:p w14:paraId="71136417" w14:textId="77777777" w:rsidR="00565218" w:rsidRPr="001C3C8F" w:rsidRDefault="00565218" w:rsidP="00565218">
      <w:pPr>
        <w:rPr>
          <w:b/>
          <w:bCs/>
          <w:sz w:val="28"/>
          <w:szCs w:val="28"/>
        </w:rPr>
      </w:pPr>
      <w:r>
        <w:t>We are going to use the newly imported API to define a projection on the SalesOrder data.</w:t>
      </w:r>
    </w:p>
    <w:p w14:paraId="0FF3AD3C" w14:textId="77777777" w:rsidR="00565218" w:rsidRDefault="00565218" w:rsidP="00EF526A">
      <w:pPr>
        <w:pStyle w:val="Listenabsatz"/>
        <w:numPr>
          <w:ilvl w:val="0"/>
          <w:numId w:val="9"/>
        </w:numPr>
        <w:spacing w:after="160" w:line="259" w:lineRule="auto"/>
        <w:jc w:val="left"/>
      </w:pPr>
      <w:r>
        <w:t xml:space="preserve">Replace the content of the example-service.cds file to define a service endpoint/entity </w:t>
      </w:r>
      <w:r w:rsidRPr="001F3590">
        <w:rPr>
          <w:i/>
          <w:iCs/>
        </w:rPr>
        <w:t>TestSaleOrders</w:t>
      </w:r>
      <w:r>
        <w:t xml:space="preserve"> with the projection of the imported SalesOrder data.</w:t>
      </w:r>
    </w:p>
    <w:p w14:paraId="12499969" w14:textId="77777777" w:rsidR="00565218" w:rsidRDefault="00565218" w:rsidP="00565218">
      <w:pPr>
        <w:pStyle w:val="Listenabsatz"/>
      </w:pPr>
    </w:p>
    <w:p w14:paraId="2C8F16FB" w14:textId="77777777" w:rsidR="00565218" w:rsidRDefault="00565218" w:rsidP="00565218">
      <w:pPr>
        <w:pStyle w:val="Listenabsatz"/>
        <w:shd w:val="clear" w:color="auto" w:fill="F2F2F2" w:themeFill="background1" w:themeFillShade="F2"/>
        <w:rPr>
          <w:rFonts w:ascii="Consolas" w:hAnsi="Consolas"/>
          <w:sz w:val="18"/>
          <w:szCs w:val="18"/>
        </w:rPr>
      </w:pPr>
      <w:r w:rsidRPr="00F63C30">
        <w:rPr>
          <w:rFonts w:ascii="Consolas" w:hAnsi="Consolas"/>
          <w:sz w:val="18"/>
          <w:szCs w:val="18"/>
        </w:rPr>
        <w:t xml:space="preserve">using OP_API_SALES_ORDER_SRV_0001.A_SalesOrder as salesorder </w:t>
      </w:r>
    </w:p>
    <w:p w14:paraId="087159C1" w14:textId="77777777" w:rsidR="00565218" w:rsidRPr="00F63C30" w:rsidRDefault="00565218" w:rsidP="00565218">
      <w:pPr>
        <w:pStyle w:val="Listenabsatz"/>
        <w:shd w:val="clear" w:color="auto" w:fill="F2F2F2" w:themeFill="background1" w:themeFillShade="F2"/>
        <w:rPr>
          <w:rFonts w:ascii="Consolas" w:hAnsi="Consolas"/>
          <w:sz w:val="18"/>
          <w:szCs w:val="18"/>
        </w:rPr>
      </w:pPr>
      <w:r w:rsidRPr="00F63C30">
        <w:rPr>
          <w:rFonts w:ascii="Consolas" w:hAnsi="Consolas"/>
          <w:sz w:val="18"/>
          <w:szCs w:val="18"/>
        </w:rPr>
        <w:t>from './external/OP_API_SALES_ORDER_SRV_0001';</w:t>
      </w:r>
    </w:p>
    <w:p w14:paraId="7F8CE7EC" w14:textId="77777777" w:rsidR="00565218" w:rsidRPr="00F63C30" w:rsidRDefault="00565218" w:rsidP="00565218">
      <w:pPr>
        <w:pStyle w:val="Listenabsatz"/>
        <w:shd w:val="clear" w:color="auto" w:fill="F2F2F2" w:themeFill="background1" w:themeFillShade="F2"/>
        <w:rPr>
          <w:rFonts w:ascii="Consolas" w:hAnsi="Consolas"/>
          <w:sz w:val="18"/>
          <w:szCs w:val="18"/>
        </w:rPr>
      </w:pPr>
    </w:p>
    <w:p w14:paraId="5BAA4C62" w14:textId="77777777" w:rsidR="00565218" w:rsidRPr="00F63C30" w:rsidRDefault="00565218" w:rsidP="00565218">
      <w:pPr>
        <w:pStyle w:val="Listenabsatz"/>
        <w:shd w:val="clear" w:color="auto" w:fill="F2F2F2" w:themeFill="background1" w:themeFillShade="F2"/>
        <w:rPr>
          <w:rFonts w:ascii="Consolas" w:hAnsi="Consolas"/>
          <w:sz w:val="18"/>
          <w:szCs w:val="18"/>
        </w:rPr>
      </w:pPr>
      <w:r w:rsidRPr="00F63C30">
        <w:rPr>
          <w:rFonts w:ascii="Consolas" w:hAnsi="Consolas"/>
          <w:sz w:val="18"/>
          <w:szCs w:val="18"/>
        </w:rPr>
        <w:t>service ExampleService {</w:t>
      </w:r>
    </w:p>
    <w:p w14:paraId="2F412AFD" w14:textId="77777777" w:rsidR="00565218" w:rsidRPr="00F63C30" w:rsidRDefault="00565218" w:rsidP="00565218">
      <w:pPr>
        <w:pStyle w:val="Listenabsatz"/>
        <w:shd w:val="clear" w:color="auto" w:fill="F2F2F2" w:themeFill="background1" w:themeFillShade="F2"/>
        <w:rPr>
          <w:rFonts w:ascii="Consolas" w:hAnsi="Consolas"/>
          <w:sz w:val="18"/>
          <w:szCs w:val="18"/>
        </w:rPr>
      </w:pPr>
    </w:p>
    <w:p w14:paraId="721AE826" w14:textId="77777777" w:rsidR="00565218" w:rsidRPr="00F63C30" w:rsidRDefault="00565218" w:rsidP="00565218">
      <w:pPr>
        <w:pStyle w:val="Listenabsatz"/>
        <w:shd w:val="clear" w:color="auto" w:fill="F2F2F2" w:themeFill="background1" w:themeFillShade="F2"/>
        <w:rPr>
          <w:rFonts w:ascii="Consolas" w:hAnsi="Consolas"/>
          <w:sz w:val="18"/>
          <w:szCs w:val="18"/>
        </w:rPr>
      </w:pPr>
      <w:r w:rsidRPr="00F63C30">
        <w:rPr>
          <w:rFonts w:ascii="Consolas" w:hAnsi="Consolas"/>
          <w:sz w:val="18"/>
          <w:szCs w:val="18"/>
        </w:rPr>
        <w:t xml:space="preserve">  @readonly</w:t>
      </w:r>
    </w:p>
    <w:p w14:paraId="0D48FB82" w14:textId="77777777" w:rsidR="00565218" w:rsidRPr="00F63C30" w:rsidRDefault="00565218" w:rsidP="00565218">
      <w:pPr>
        <w:pStyle w:val="Listenabsatz"/>
        <w:shd w:val="clear" w:color="auto" w:fill="F2F2F2" w:themeFill="background1" w:themeFillShade="F2"/>
        <w:rPr>
          <w:rFonts w:ascii="Consolas" w:hAnsi="Consolas"/>
          <w:sz w:val="18"/>
          <w:szCs w:val="18"/>
        </w:rPr>
      </w:pPr>
      <w:r w:rsidRPr="00F63C30">
        <w:rPr>
          <w:rFonts w:ascii="Consolas" w:hAnsi="Consolas"/>
          <w:sz w:val="18"/>
          <w:szCs w:val="18"/>
        </w:rPr>
        <w:t xml:space="preserve">  entity TestSaleOrders as projection on salesorder {</w:t>
      </w:r>
    </w:p>
    <w:p w14:paraId="43E56DE3" w14:textId="77777777" w:rsidR="00565218" w:rsidRPr="00F63C30" w:rsidRDefault="00565218" w:rsidP="00565218">
      <w:pPr>
        <w:pStyle w:val="Listenabsatz"/>
        <w:shd w:val="clear" w:color="auto" w:fill="F2F2F2" w:themeFill="background1" w:themeFillShade="F2"/>
        <w:rPr>
          <w:rFonts w:ascii="Consolas" w:hAnsi="Consolas"/>
          <w:sz w:val="18"/>
          <w:szCs w:val="18"/>
        </w:rPr>
      </w:pPr>
      <w:r w:rsidRPr="00F63C30">
        <w:rPr>
          <w:rFonts w:ascii="Consolas" w:hAnsi="Consolas"/>
          <w:sz w:val="18"/>
          <w:szCs w:val="18"/>
        </w:rPr>
        <w:t xml:space="preserve">    key SalesOrder, LastChangeDate, CreationDate, TotalNetAmount</w:t>
      </w:r>
    </w:p>
    <w:p w14:paraId="53B57821" w14:textId="77777777" w:rsidR="00565218" w:rsidRPr="00F63C30" w:rsidRDefault="00565218" w:rsidP="00565218">
      <w:pPr>
        <w:pStyle w:val="Listenabsatz"/>
        <w:shd w:val="clear" w:color="auto" w:fill="F2F2F2" w:themeFill="background1" w:themeFillShade="F2"/>
        <w:rPr>
          <w:rFonts w:ascii="Consolas" w:hAnsi="Consolas"/>
          <w:sz w:val="18"/>
          <w:szCs w:val="18"/>
        </w:rPr>
      </w:pPr>
      <w:r w:rsidRPr="00F63C30">
        <w:rPr>
          <w:rFonts w:ascii="Consolas" w:hAnsi="Consolas"/>
          <w:sz w:val="18"/>
          <w:szCs w:val="18"/>
        </w:rPr>
        <w:t xml:space="preserve">  };</w:t>
      </w:r>
    </w:p>
    <w:p w14:paraId="73CE5B95" w14:textId="77777777" w:rsidR="00565218" w:rsidRPr="00F63C30" w:rsidRDefault="00565218" w:rsidP="00565218">
      <w:pPr>
        <w:pStyle w:val="Listenabsatz"/>
        <w:shd w:val="clear" w:color="auto" w:fill="F2F2F2" w:themeFill="background1" w:themeFillShade="F2"/>
        <w:rPr>
          <w:rFonts w:ascii="Consolas" w:hAnsi="Consolas"/>
          <w:sz w:val="18"/>
          <w:szCs w:val="18"/>
        </w:rPr>
      </w:pPr>
    </w:p>
    <w:p w14:paraId="4E9C5BEA" w14:textId="77777777" w:rsidR="00565218" w:rsidRDefault="00565218" w:rsidP="00565218">
      <w:pPr>
        <w:pStyle w:val="Listenabsatz"/>
        <w:shd w:val="clear" w:color="auto" w:fill="F2F2F2" w:themeFill="background1" w:themeFillShade="F2"/>
        <w:rPr>
          <w:rFonts w:ascii="Consolas" w:hAnsi="Consolas"/>
          <w:sz w:val="18"/>
          <w:szCs w:val="18"/>
        </w:rPr>
      </w:pPr>
      <w:r w:rsidRPr="00F63C30">
        <w:rPr>
          <w:rFonts w:ascii="Consolas" w:hAnsi="Consolas"/>
          <w:sz w:val="18"/>
          <w:szCs w:val="18"/>
        </w:rPr>
        <w:t>}</w:t>
      </w:r>
    </w:p>
    <w:p w14:paraId="5F7EF25A" w14:textId="77777777" w:rsidR="00565218" w:rsidRDefault="00565218" w:rsidP="00565218">
      <w:pPr>
        <w:pStyle w:val="Listenabsatz"/>
      </w:pPr>
    </w:p>
    <w:p w14:paraId="24245870" w14:textId="77777777" w:rsidR="00565218" w:rsidRDefault="00565218" w:rsidP="00EF526A">
      <w:pPr>
        <w:pStyle w:val="Listenabsatz"/>
        <w:numPr>
          <w:ilvl w:val="0"/>
          <w:numId w:val="9"/>
        </w:numPr>
        <w:spacing w:after="160" w:line="259" w:lineRule="auto"/>
        <w:jc w:val="left"/>
      </w:pPr>
      <w:r>
        <w:t xml:space="preserve">Create a new </w:t>
      </w:r>
      <w:r w:rsidRPr="001F3590">
        <w:rPr>
          <w:i/>
          <w:iCs/>
        </w:rPr>
        <w:t>example-service.js</w:t>
      </w:r>
      <w:r>
        <w:t xml:space="preserve"> Javascript handler. The name must match the name of the cds service so that CAP knows that it should invoke methods/routines when the </w:t>
      </w:r>
      <w:r w:rsidRPr="001F3590">
        <w:rPr>
          <w:i/>
          <w:iCs/>
        </w:rPr>
        <w:t>TestSaleOrders</w:t>
      </w:r>
      <w:r>
        <w:t xml:space="preserve"> entity is being read/written/updated.</w:t>
      </w:r>
    </w:p>
    <w:p w14:paraId="21619030" w14:textId="77777777" w:rsidR="00565218" w:rsidRDefault="00565218" w:rsidP="00565218">
      <w:pPr>
        <w:pStyle w:val="Listenabsatz"/>
      </w:pPr>
    </w:p>
    <w:p w14:paraId="36E55090" w14:textId="77777777" w:rsidR="00565218" w:rsidRPr="0046378F"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const cds = require('@sap/cds');</w:t>
      </w:r>
    </w:p>
    <w:p w14:paraId="165076F6" w14:textId="77777777" w:rsidR="00565218" w:rsidRPr="0046378F" w:rsidRDefault="00565218" w:rsidP="00565218">
      <w:pPr>
        <w:pStyle w:val="Listenabsatz"/>
        <w:shd w:val="clear" w:color="auto" w:fill="F2F2F2" w:themeFill="background1" w:themeFillShade="F2"/>
        <w:rPr>
          <w:rFonts w:ascii="Consolas" w:hAnsi="Consolas"/>
          <w:sz w:val="18"/>
          <w:szCs w:val="18"/>
        </w:rPr>
      </w:pPr>
    </w:p>
    <w:p w14:paraId="27F07C42" w14:textId="77777777" w:rsidR="00565218" w:rsidRPr="0046378F"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module.exports = cds.service.impl(async function() {</w:t>
      </w:r>
    </w:p>
    <w:p w14:paraId="4FDBAEFE" w14:textId="77777777" w:rsidR="00565218" w:rsidRPr="0046378F"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ab/>
        <w:t>const service = await cds.connect.to('OP_API_SALES_ORDER_SRV_0001'); // connect to the external destination</w:t>
      </w:r>
    </w:p>
    <w:p w14:paraId="39D516E6" w14:textId="77777777" w:rsidR="00565218" w:rsidRPr="0046378F"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ab/>
        <w:t>const { TestSaleOrders } = this.entities;</w:t>
      </w:r>
    </w:p>
    <w:p w14:paraId="3EDC3A1D" w14:textId="77777777" w:rsidR="00565218" w:rsidRPr="0046378F"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 xml:space="preserve">    </w:t>
      </w:r>
      <w:r>
        <w:rPr>
          <w:rFonts w:ascii="Consolas" w:hAnsi="Consolas"/>
          <w:sz w:val="18"/>
          <w:szCs w:val="18"/>
        </w:rPr>
        <w:tab/>
      </w:r>
      <w:r w:rsidRPr="0046378F">
        <w:rPr>
          <w:rFonts w:ascii="Consolas" w:hAnsi="Consolas"/>
          <w:sz w:val="18"/>
          <w:szCs w:val="18"/>
        </w:rPr>
        <w:t>this.before('*', (req) =&gt; {</w:t>
      </w:r>
    </w:p>
    <w:p w14:paraId="21AE4C18" w14:textId="77777777" w:rsidR="00565218" w:rsidRPr="0046378F"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 xml:space="preserve">       </w:t>
      </w:r>
      <w:r>
        <w:rPr>
          <w:rFonts w:ascii="Consolas" w:hAnsi="Consolas"/>
          <w:sz w:val="18"/>
          <w:szCs w:val="18"/>
        </w:rPr>
        <w:t xml:space="preserve">    </w:t>
      </w:r>
      <w:r w:rsidRPr="0046378F">
        <w:rPr>
          <w:rFonts w:ascii="Consolas" w:hAnsi="Consolas"/>
          <w:sz w:val="18"/>
          <w:szCs w:val="18"/>
        </w:rPr>
        <w:t>console.debug('&gt;&gt;&gt;', req.method, req.target.name)</w:t>
      </w:r>
    </w:p>
    <w:p w14:paraId="36A9FB3A" w14:textId="77777777" w:rsidR="00565218" w:rsidRPr="0046378F"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 xml:space="preserve">    </w:t>
      </w:r>
      <w:r>
        <w:rPr>
          <w:rFonts w:ascii="Consolas" w:hAnsi="Consolas"/>
          <w:sz w:val="18"/>
          <w:szCs w:val="18"/>
        </w:rPr>
        <w:tab/>
      </w:r>
      <w:r w:rsidRPr="0046378F">
        <w:rPr>
          <w:rFonts w:ascii="Consolas" w:hAnsi="Consolas"/>
          <w:sz w:val="18"/>
          <w:szCs w:val="18"/>
        </w:rPr>
        <w:t>});</w:t>
      </w:r>
    </w:p>
    <w:p w14:paraId="3217B6FD" w14:textId="77777777" w:rsidR="00565218" w:rsidRPr="0046378F" w:rsidRDefault="00565218" w:rsidP="00565218">
      <w:pPr>
        <w:pStyle w:val="Listenabsatz"/>
        <w:shd w:val="clear" w:color="auto" w:fill="F2F2F2" w:themeFill="background1" w:themeFillShade="F2"/>
        <w:rPr>
          <w:rFonts w:ascii="Consolas" w:hAnsi="Consolas"/>
          <w:sz w:val="18"/>
          <w:szCs w:val="18"/>
        </w:rPr>
      </w:pPr>
    </w:p>
    <w:p w14:paraId="52D3D65C" w14:textId="77777777" w:rsidR="00565218" w:rsidRPr="0046378F"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ab/>
        <w:t>this.on('READ', TestSaleOrders, request =&gt; {</w:t>
      </w:r>
    </w:p>
    <w:p w14:paraId="23D36815" w14:textId="77777777" w:rsidR="00565218" w:rsidRPr="0046378F"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ab/>
      </w:r>
      <w:r>
        <w:rPr>
          <w:rFonts w:ascii="Consolas" w:hAnsi="Consolas"/>
          <w:sz w:val="18"/>
          <w:szCs w:val="18"/>
        </w:rPr>
        <w:t xml:space="preserve">    </w:t>
      </w:r>
      <w:r w:rsidRPr="0046378F">
        <w:rPr>
          <w:rFonts w:ascii="Consolas" w:hAnsi="Consolas"/>
          <w:sz w:val="18"/>
          <w:szCs w:val="18"/>
        </w:rPr>
        <w:t>return service.tx(request).run(request.query);</w:t>
      </w:r>
    </w:p>
    <w:p w14:paraId="004CAD3F" w14:textId="77777777" w:rsidR="00565218" w:rsidRPr="0046378F"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ab/>
        <w:t>});</w:t>
      </w:r>
    </w:p>
    <w:p w14:paraId="189F0588" w14:textId="77777777" w:rsidR="00565218" w:rsidRDefault="00565218" w:rsidP="00565218">
      <w:pPr>
        <w:pStyle w:val="Listenabsatz"/>
        <w:shd w:val="clear" w:color="auto" w:fill="F2F2F2" w:themeFill="background1" w:themeFillShade="F2"/>
        <w:rPr>
          <w:rFonts w:ascii="Consolas" w:hAnsi="Consolas"/>
          <w:sz w:val="18"/>
          <w:szCs w:val="18"/>
        </w:rPr>
      </w:pPr>
      <w:r w:rsidRPr="0046378F">
        <w:rPr>
          <w:rFonts w:ascii="Consolas" w:hAnsi="Consolas"/>
          <w:sz w:val="18"/>
          <w:szCs w:val="18"/>
        </w:rPr>
        <w:t>});</w:t>
      </w:r>
    </w:p>
    <w:p w14:paraId="27A3FC5D" w14:textId="77777777" w:rsidR="00565218" w:rsidRDefault="00565218" w:rsidP="00565218">
      <w:pPr>
        <w:ind w:left="720"/>
      </w:pPr>
      <w:r>
        <w:t xml:space="preserve">The code gets called once the TestSaleOrders entity is being requested using a GET request. It connects to the BTP destination and returns all results in </w:t>
      </w:r>
      <w:r w:rsidRPr="00EB1E3C">
        <w:rPr>
          <w:i/>
          <w:iCs/>
        </w:rPr>
        <w:t>this.on()</w:t>
      </w:r>
      <w:r>
        <w:t xml:space="preserve"> part.</w:t>
      </w:r>
    </w:p>
    <w:p w14:paraId="59154858" w14:textId="77777777" w:rsidR="00565218" w:rsidRDefault="00565218" w:rsidP="00EF526A">
      <w:pPr>
        <w:pStyle w:val="Listenabsatz"/>
        <w:numPr>
          <w:ilvl w:val="0"/>
          <w:numId w:val="7"/>
        </w:numPr>
        <w:spacing w:after="160" w:line="259" w:lineRule="auto"/>
        <w:jc w:val="left"/>
      </w:pPr>
      <w:r>
        <w:t>Since CAP does not support ODataV2 by default, we need to use middleware to enable it.</w:t>
      </w:r>
    </w:p>
    <w:p w14:paraId="20852BBE" w14:textId="77777777" w:rsidR="00565218" w:rsidRDefault="00565218" w:rsidP="00565218">
      <w:pPr>
        <w:pStyle w:val="Listenabsatz"/>
      </w:pPr>
      <w:r>
        <w:t>Add the middleware package to the project by running:</w:t>
      </w:r>
    </w:p>
    <w:p w14:paraId="2FEBCE59" w14:textId="77777777" w:rsidR="00565218" w:rsidRDefault="00565218" w:rsidP="00565218">
      <w:pPr>
        <w:pStyle w:val="Listenabsatz"/>
      </w:pP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694"/>
        <w:gridCol w:w="720"/>
      </w:tblGrid>
      <w:tr w:rsidR="00565218" w14:paraId="4A95EA38"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0457FA43" w14:textId="77777777" w:rsidR="00565218" w:rsidRPr="00DC1DAD" w:rsidRDefault="00565218"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694" w:type="dxa"/>
            <w:tcBorders>
              <w:top w:val="single" w:sz="36" w:space="0" w:color="F2F2F2" w:themeColor="background1" w:themeShade="F2"/>
            </w:tcBorders>
            <w:shd w:val="clear" w:color="auto" w:fill="F2F2F2" w:themeFill="background1" w:themeFillShade="F2"/>
          </w:tcPr>
          <w:p w14:paraId="3E288C38" w14:textId="77777777" w:rsidR="00565218" w:rsidRPr="003C572D" w:rsidRDefault="00565218" w:rsidP="003B6328">
            <w:pPr>
              <w:pStyle w:val="code"/>
              <w:rPr>
                <w:color w:val="C00000"/>
              </w:rPr>
            </w:pPr>
          </w:p>
        </w:tc>
        <w:tc>
          <w:tcPr>
            <w:tcW w:w="72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34981CCE" w14:textId="77777777" w:rsidR="00565218" w:rsidRDefault="00565218" w:rsidP="003B6328">
            <w:pPr>
              <w:pStyle w:val="code"/>
            </w:pPr>
          </w:p>
        </w:tc>
      </w:tr>
      <w:tr w:rsidR="00565218" w14:paraId="6256BC30"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744748F2" w14:textId="77777777" w:rsidR="00565218" w:rsidRDefault="00565218" w:rsidP="003B6328">
            <w:pPr>
              <w:pStyle w:val="codenumberline"/>
              <w:numPr>
                <w:ilvl w:val="0"/>
                <w:numId w:val="0"/>
              </w:numPr>
              <w:spacing w:line="276" w:lineRule="auto"/>
              <w:ind w:left="720" w:hanging="360"/>
            </w:pPr>
            <w:r>
              <w:t>1 |</w:t>
            </w:r>
          </w:p>
        </w:tc>
        <w:tc>
          <w:tcPr>
            <w:tcW w:w="5850" w:type="dxa"/>
            <w:gridSpan w:val="2"/>
            <w:tcBorders>
              <w:bottom w:val="single" w:sz="36" w:space="0" w:color="F2F2F2" w:themeColor="background1" w:themeShade="F2"/>
            </w:tcBorders>
          </w:tcPr>
          <w:p w14:paraId="6DC66D9D" w14:textId="77777777" w:rsidR="00565218" w:rsidRDefault="00565218" w:rsidP="003B6328">
            <w:pPr>
              <w:pStyle w:val="code"/>
              <w:spacing w:line="276" w:lineRule="auto"/>
            </w:pPr>
            <w:r w:rsidRPr="0008595C">
              <w:rPr>
                <w:color w:val="C00000"/>
              </w:rPr>
              <w:t xml:space="preserve">npm </w:t>
            </w:r>
            <w:r>
              <w:t>add @sap/cds-odata-v2-adapter-proxy</w:t>
            </w:r>
          </w:p>
        </w:tc>
        <w:tc>
          <w:tcPr>
            <w:tcW w:w="720" w:type="dxa"/>
            <w:tcBorders>
              <w:bottom w:val="single" w:sz="36" w:space="0" w:color="F2F2F2" w:themeColor="background1" w:themeShade="F2"/>
              <w:right w:val="single" w:sz="36" w:space="0" w:color="F2F2F2" w:themeColor="background1" w:themeShade="F2"/>
            </w:tcBorders>
          </w:tcPr>
          <w:p w14:paraId="70680A0E" w14:textId="77777777" w:rsidR="00565218" w:rsidRDefault="00565218" w:rsidP="003B6328">
            <w:pPr>
              <w:pStyle w:val="code"/>
            </w:pPr>
          </w:p>
        </w:tc>
      </w:tr>
    </w:tbl>
    <w:p w14:paraId="347E5614" w14:textId="77777777" w:rsidR="00565218" w:rsidRDefault="00565218" w:rsidP="00565218">
      <w:pPr>
        <w:pStyle w:val="Listenabsatz"/>
      </w:pPr>
    </w:p>
    <w:p w14:paraId="6DB91288" w14:textId="77777777" w:rsidR="00565218" w:rsidRDefault="00565218" w:rsidP="00565218">
      <w:pPr>
        <w:pStyle w:val="Listenabsatz"/>
      </w:pPr>
    </w:p>
    <w:p w14:paraId="46A97958" w14:textId="77777777" w:rsidR="00565218" w:rsidRDefault="00565218" w:rsidP="00565218">
      <w:pPr>
        <w:pStyle w:val="Listenabsatz"/>
      </w:pPr>
    </w:p>
    <w:p w14:paraId="322273F3" w14:textId="77777777" w:rsidR="00565218" w:rsidRDefault="00565218" w:rsidP="00565218">
      <w:pPr>
        <w:pStyle w:val="Listenabsatz"/>
      </w:pPr>
    </w:p>
    <w:p w14:paraId="62956B81" w14:textId="77777777" w:rsidR="00565218" w:rsidRDefault="00565218" w:rsidP="00565218">
      <w:pPr>
        <w:pStyle w:val="Listenabsatz"/>
      </w:pPr>
    </w:p>
    <w:p w14:paraId="4A1BF721" w14:textId="77777777" w:rsidR="00565218" w:rsidRDefault="00565218" w:rsidP="00565218">
      <w:pPr>
        <w:pStyle w:val="Listenabsatz"/>
      </w:pPr>
    </w:p>
    <w:p w14:paraId="7008E05E" w14:textId="194A1533" w:rsidR="00565218" w:rsidRDefault="00565218" w:rsidP="00565218">
      <w:pPr>
        <w:pStyle w:val="Listenabsatz"/>
      </w:pPr>
      <w:r>
        <w:lastRenderedPageBreak/>
        <w:t xml:space="preserve">Create a new file </w:t>
      </w:r>
      <w:r w:rsidRPr="005C4FA9">
        <w:rPr>
          <w:i/>
          <w:iCs/>
        </w:rPr>
        <w:t>server.js</w:t>
      </w:r>
      <w:r>
        <w:t xml:space="preserve"> under </w:t>
      </w:r>
      <w:r w:rsidRPr="005C4FA9">
        <w:rPr>
          <w:i/>
          <w:iCs/>
        </w:rPr>
        <w:t xml:space="preserve">srv </w:t>
      </w:r>
      <w:r>
        <w:t>folder with:</w:t>
      </w:r>
    </w:p>
    <w:p w14:paraId="1F9464D2" w14:textId="77777777" w:rsidR="00565218" w:rsidRDefault="00565218" w:rsidP="00565218">
      <w:pPr>
        <w:pStyle w:val="Listenabsatz"/>
      </w:pPr>
    </w:p>
    <w:p w14:paraId="1AEC8AB5" w14:textId="77777777" w:rsidR="00565218" w:rsidRPr="005C4FA9" w:rsidRDefault="00565218" w:rsidP="00565218">
      <w:pPr>
        <w:pStyle w:val="Listenabsatz"/>
        <w:shd w:val="clear" w:color="auto" w:fill="F2F2F2" w:themeFill="background1" w:themeFillShade="F2"/>
        <w:rPr>
          <w:rFonts w:ascii="Consolas" w:hAnsi="Consolas"/>
          <w:sz w:val="18"/>
          <w:szCs w:val="18"/>
        </w:rPr>
      </w:pPr>
      <w:r w:rsidRPr="005C4FA9">
        <w:rPr>
          <w:rFonts w:ascii="Consolas" w:hAnsi="Consolas"/>
          <w:sz w:val="18"/>
          <w:szCs w:val="18"/>
        </w:rPr>
        <w:t>const proxy = require('@sap/cds-odata-v2-adapter-proxy')</w:t>
      </w:r>
    </w:p>
    <w:p w14:paraId="7F9200FD" w14:textId="77777777" w:rsidR="00565218" w:rsidRPr="005C4FA9" w:rsidRDefault="00565218" w:rsidP="00565218">
      <w:pPr>
        <w:pStyle w:val="Listenabsatz"/>
        <w:shd w:val="clear" w:color="auto" w:fill="F2F2F2" w:themeFill="background1" w:themeFillShade="F2"/>
        <w:rPr>
          <w:rFonts w:ascii="Consolas" w:hAnsi="Consolas"/>
          <w:sz w:val="18"/>
          <w:szCs w:val="18"/>
        </w:rPr>
      </w:pPr>
      <w:r w:rsidRPr="005C4FA9">
        <w:rPr>
          <w:rFonts w:ascii="Consolas" w:hAnsi="Consolas"/>
          <w:sz w:val="18"/>
          <w:szCs w:val="18"/>
        </w:rPr>
        <w:t>const cds = require('@sap/cds')</w:t>
      </w:r>
    </w:p>
    <w:p w14:paraId="1F3CF5CE" w14:textId="77777777" w:rsidR="00565218" w:rsidRPr="005C4FA9" w:rsidRDefault="00565218" w:rsidP="00565218">
      <w:pPr>
        <w:pStyle w:val="Listenabsatz"/>
        <w:shd w:val="clear" w:color="auto" w:fill="F2F2F2" w:themeFill="background1" w:themeFillShade="F2"/>
        <w:rPr>
          <w:rFonts w:ascii="Consolas" w:hAnsi="Consolas"/>
          <w:sz w:val="18"/>
          <w:szCs w:val="18"/>
        </w:rPr>
      </w:pPr>
      <w:r w:rsidRPr="005C4FA9">
        <w:rPr>
          <w:rFonts w:ascii="Consolas" w:hAnsi="Consolas"/>
          <w:sz w:val="18"/>
          <w:szCs w:val="18"/>
        </w:rPr>
        <w:t>cds.on('bootstrap', app =&gt; app.use(proxy()))</w:t>
      </w:r>
    </w:p>
    <w:p w14:paraId="00AE981C" w14:textId="77777777" w:rsidR="00565218" w:rsidRDefault="00565218" w:rsidP="00565218">
      <w:pPr>
        <w:pStyle w:val="Listenabsatz"/>
        <w:shd w:val="clear" w:color="auto" w:fill="F2F2F2" w:themeFill="background1" w:themeFillShade="F2"/>
        <w:rPr>
          <w:rFonts w:ascii="Consolas" w:hAnsi="Consolas"/>
          <w:sz w:val="18"/>
          <w:szCs w:val="18"/>
        </w:rPr>
      </w:pPr>
      <w:r w:rsidRPr="005C4FA9">
        <w:rPr>
          <w:rFonts w:ascii="Consolas" w:hAnsi="Consolas"/>
          <w:sz w:val="18"/>
          <w:szCs w:val="18"/>
        </w:rPr>
        <w:t>module.exports = cds.server</w:t>
      </w:r>
    </w:p>
    <w:p w14:paraId="450E2D75" w14:textId="71CFAE44" w:rsidR="00565218" w:rsidRDefault="00565218" w:rsidP="00565218">
      <w:r>
        <w:tab/>
        <w:t xml:space="preserve">The </w:t>
      </w:r>
      <w:r w:rsidRPr="00F778DA">
        <w:rPr>
          <w:i/>
          <w:iCs/>
        </w:rPr>
        <w:t>srv</w:t>
      </w:r>
      <w:r>
        <w:t xml:space="preserve"> folder structure after step 2 should look like this:</w:t>
      </w:r>
    </w:p>
    <w:p w14:paraId="475D658E" w14:textId="77777777" w:rsidR="00565218" w:rsidRDefault="00565218" w:rsidP="00565218"/>
    <w:p w14:paraId="4BF2BFB1" w14:textId="1D1B72DF" w:rsidR="00565218" w:rsidRDefault="00565218" w:rsidP="00565218">
      <w:pPr>
        <w:jc w:val="center"/>
      </w:pPr>
      <w:r>
        <w:object w:dxaOrig="8184" w:dyaOrig="1800" w14:anchorId="780EF67F">
          <v:shape id="_x0000_i1046" type="#_x0000_t75" style="width:401.25pt;height:88.5pt" o:ole="">
            <v:imagedata r:id="rId32" o:title=""/>
          </v:shape>
          <o:OLEObject Type="Embed" ProgID="Paint.Picture" ShapeID="_x0000_i1046" DrawAspect="Content" ObjectID="_1706017161" r:id="rId33"/>
        </w:object>
      </w:r>
    </w:p>
    <w:p w14:paraId="41128651" w14:textId="77777777" w:rsidR="00565218" w:rsidRDefault="00565218" w:rsidP="00565218">
      <w:pPr>
        <w:jc w:val="center"/>
      </w:pPr>
    </w:p>
    <w:p w14:paraId="2B3DAC7D" w14:textId="21EC007C" w:rsidR="00565218" w:rsidRDefault="00565218" w:rsidP="00565218">
      <w:pPr>
        <w:pStyle w:val="berschrift2"/>
      </w:pPr>
      <w:bookmarkStart w:id="29" w:name="_Toc95404395"/>
      <w:r>
        <w:t>Define Destination service</w:t>
      </w:r>
      <w:bookmarkEnd w:id="29"/>
    </w:p>
    <w:p w14:paraId="79C77F59" w14:textId="77777777" w:rsidR="00565218" w:rsidRPr="001C3C8F" w:rsidRDefault="00565218" w:rsidP="00565218">
      <w:pPr>
        <w:rPr>
          <w:b/>
          <w:bCs/>
          <w:sz w:val="28"/>
          <w:szCs w:val="28"/>
        </w:rPr>
      </w:pPr>
      <w:r>
        <w:t xml:space="preserve">The destination service can be created either from the BTP cockpit or in the </w:t>
      </w:r>
      <w:r w:rsidRPr="00233F6C">
        <w:rPr>
          <w:i/>
          <w:iCs/>
        </w:rPr>
        <w:t>mta.yaml</w:t>
      </w:r>
      <w:r>
        <w:t xml:space="preserve"> file. We are going to use the </w:t>
      </w:r>
      <w:r w:rsidRPr="00ED6D9F">
        <w:rPr>
          <w:i/>
          <w:iCs/>
        </w:rPr>
        <w:t>mta.yaml</w:t>
      </w:r>
      <w:r>
        <w:t xml:space="preserve"> approach based on which CAP will create the services upon deployment of the application.</w:t>
      </w:r>
    </w:p>
    <w:p w14:paraId="756D678C" w14:textId="77777777" w:rsidR="00565218" w:rsidRDefault="00565218" w:rsidP="00EF526A">
      <w:pPr>
        <w:pStyle w:val="Listenabsatz"/>
        <w:numPr>
          <w:ilvl w:val="0"/>
          <w:numId w:val="17"/>
        </w:numPr>
        <w:spacing w:after="160" w:line="259" w:lineRule="auto"/>
        <w:jc w:val="left"/>
      </w:pPr>
      <w:r>
        <w:t xml:space="preserve">Generate security descriptor file </w:t>
      </w:r>
      <w:r w:rsidRPr="00E61891">
        <w:rPr>
          <w:i/>
          <w:iCs/>
        </w:rPr>
        <w:t>xs-security.json</w:t>
      </w:r>
      <w:r>
        <w:t xml:space="preserve"> using the command below:</w:t>
      </w:r>
    </w:p>
    <w:tbl>
      <w:tblPr>
        <w:tblStyle w:val="Tabellenraster"/>
        <w:tblW w:w="0" w:type="auto"/>
        <w:jc w:val="center"/>
        <w:tblBorders>
          <w:top w:val="single" w:sz="48" w:space="0" w:color="D9D9D9" w:themeColor="background1" w:themeShade="D9"/>
          <w:left w:val="single" w:sz="48" w:space="0" w:color="D9D9D9" w:themeColor="background1" w:themeShade="D9"/>
          <w:bottom w:val="single" w:sz="48" w:space="0" w:color="D9D9D9" w:themeColor="background1" w:themeShade="D9"/>
          <w:right w:val="single" w:sz="48" w:space="0" w:color="D9D9D9" w:themeColor="background1" w:themeShade="D9"/>
          <w:insideH w:val="none" w:sz="0" w:space="0" w:color="auto"/>
          <w:insideV w:val="none" w:sz="0" w:space="0" w:color="auto"/>
        </w:tblBorders>
        <w:tblLook w:val="04A0" w:firstRow="1" w:lastRow="0" w:firstColumn="1" w:lastColumn="0" w:noHBand="0" w:noVBand="1"/>
      </w:tblPr>
      <w:tblGrid>
        <w:gridCol w:w="1378"/>
        <w:gridCol w:w="156"/>
        <w:gridCol w:w="5784"/>
        <w:gridCol w:w="630"/>
      </w:tblGrid>
      <w:tr w:rsidR="00565218" w14:paraId="1303838C" w14:textId="77777777" w:rsidTr="003B6328">
        <w:trPr>
          <w:trHeight w:val="378"/>
          <w:jc w:val="center"/>
        </w:trPr>
        <w:tc>
          <w:tcPr>
            <w:tcW w:w="1371" w:type="dxa"/>
            <w:gridSpan w:val="2"/>
            <w:tcBorders>
              <w:top w:val="single" w:sz="36" w:space="0" w:color="F2F2F2" w:themeColor="background1" w:themeShade="F2"/>
              <w:left w:val="single" w:sz="36" w:space="0" w:color="F2F2F2" w:themeColor="background1" w:themeShade="F2"/>
            </w:tcBorders>
            <w:shd w:val="clear" w:color="auto" w:fill="F2F2F2" w:themeFill="background1" w:themeFillShade="F2"/>
          </w:tcPr>
          <w:p w14:paraId="012A6D8F" w14:textId="77777777" w:rsidR="00565218" w:rsidRPr="00DC1DAD" w:rsidRDefault="00565218" w:rsidP="003B6328">
            <w:pPr>
              <w:rPr>
                <w:rFonts w:ascii="News Gothic MT" w:hAnsi="News Gothic MT"/>
                <w:color w:val="808080" w:themeColor="background1" w:themeShade="80"/>
              </w:rPr>
            </w:pPr>
            <w:r w:rsidRPr="00DC1DAD">
              <w:rPr>
                <w:rFonts w:ascii="News Gothic MT" w:hAnsi="News Gothic MT"/>
                <w:color w:val="808080" w:themeColor="background1" w:themeShade="80"/>
              </w:rPr>
              <w:t>Shell/Bash</w:t>
            </w:r>
          </w:p>
        </w:tc>
        <w:tc>
          <w:tcPr>
            <w:tcW w:w="5784" w:type="dxa"/>
            <w:tcBorders>
              <w:top w:val="single" w:sz="36" w:space="0" w:color="F2F2F2" w:themeColor="background1" w:themeShade="F2"/>
            </w:tcBorders>
            <w:shd w:val="clear" w:color="auto" w:fill="F2F2F2" w:themeFill="background1" w:themeFillShade="F2"/>
          </w:tcPr>
          <w:p w14:paraId="53B9B8A0" w14:textId="77777777" w:rsidR="00565218" w:rsidRPr="003C572D" w:rsidRDefault="00565218" w:rsidP="003B6328">
            <w:pPr>
              <w:pStyle w:val="code"/>
              <w:rPr>
                <w:color w:val="C00000"/>
              </w:rPr>
            </w:pPr>
          </w:p>
        </w:tc>
        <w:tc>
          <w:tcPr>
            <w:tcW w:w="630" w:type="dxa"/>
            <w:tcBorders>
              <w:top w:val="single" w:sz="36" w:space="0" w:color="F2F2F2" w:themeColor="background1" w:themeShade="F2"/>
              <w:right w:val="single" w:sz="36" w:space="0" w:color="F2F2F2" w:themeColor="background1" w:themeShade="F2"/>
            </w:tcBorders>
            <w:shd w:val="clear" w:color="auto" w:fill="F2F2F2" w:themeFill="background1" w:themeFillShade="F2"/>
          </w:tcPr>
          <w:p w14:paraId="16ECBC61" w14:textId="77777777" w:rsidR="00565218" w:rsidRDefault="00565218" w:rsidP="003B6328">
            <w:pPr>
              <w:pStyle w:val="code"/>
            </w:pPr>
          </w:p>
        </w:tc>
      </w:tr>
      <w:tr w:rsidR="00565218" w14:paraId="633E80A3" w14:textId="77777777" w:rsidTr="003B6328">
        <w:trPr>
          <w:trHeight w:val="360"/>
          <w:jc w:val="center"/>
        </w:trPr>
        <w:tc>
          <w:tcPr>
            <w:tcW w:w="1215" w:type="dxa"/>
            <w:tcBorders>
              <w:left w:val="single" w:sz="48" w:space="0" w:color="F2F2F2" w:themeColor="background1" w:themeShade="F2"/>
              <w:bottom w:val="single" w:sz="36" w:space="0" w:color="F2F2F2" w:themeColor="background1" w:themeShade="F2"/>
            </w:tcBorders>
          </w:tcPr>
          <w:p w14:paraId="08DA4F14" w14:textId="77777777" w:rsidR="00565218" w:rsidRDefault="00565218" w:rsidP="003B6328">
            <w:pPr>
              <w:pStyle w:val="codenumberline"/>
              <w:numPr>
                <w:ilvl w:val="0"/>
                <w:numId w:val="0"/>
              </w:numPr>
              <w:spacing w:line="276" w:lineRule="auto"/>
              <w:ind w:left="720" w:hanging="360"/>
            </w:pPr>
            <w:r>
              <w:t>1 |</w:t>
            </w:r>
          </w:p>
        </w:tc>
        <w:tc>
          <w:tcPr>
            <w:tcW w:w="5940" w:type="dxa"/>
            <w:gridSpan w:val="2"/>
            <w:tcBorders>
              <w:bottom w:val="single" w:sz="36" w:space="0" w:color="F2F2F2" w:themeColor="background1" w:themeShade="F2"/>
            </w:tcBorders>
          </w:tcPr>
          <w:p w14:paraId="3A18751A" w14:textId="77777777" w:rsidR="00565218" w:rsidRDefault="00565218" w:rsidP="003B6328">
            <w:pPr>
              <w:pStyle w:val="code"/>
              <w:spacing w:line="276" w:lineRule="auto"/>
            </w:pPr>
            <w:r>
              <w:rPr>
                <w:color w:val="auto"/>
              </w:rPr>
              <w:t>cds compile srv/ --to xsuaa &gt; xs.security.json</w:t>
            </w:r>
          </w:p>
        </w:tc>
        <w:tc>
          <w:tcPr>
            <w:tcW w:w="630" w:type="dxa"/>
            <w:tcBorders>
              <w:bottom w:val="single" w:sz="36" w:space="0" w:color="F2F2F2" w:themeColor="background1" w:themeShade="F2"/>
              <w:right w:val="single" w:sz="36" w:space="0" w:color="F2F2F2" w:themeColor="background1" w:themeShade="F2"/>
            </w:tcBorders>
          </w:tcPr>
          <w:p w14:paraId="5751412F" w14:textId="77777777" w:rsidR="00565218" w:rsidRDefault="00565218" w:rsidP="003B6328">
            <w:pPr>
              <w:pStyle w:val="code"/>
            </w:pPr>
          </w:p>
        </w:tc>
      </w:tr>
    </w:tbl>
    <w:p w14:paraId="6FD9E1E0" w14:textId="77777777" w:rsidR="00565218" w:rsidRDefault="00565218" w:rsidP="00565218">
      <w:pPr>
        <w:pStyle w:val="Listenabsatz"/>
      </w:pPr>
    </w:p>
    <w:p w14:paraId="14BB4776" w14:textId="77777777" w:rsidR="00565218" w:rsidRDefault="00565218" w:rsidP="00EF526A">
      <w:pPr>
        <w:pStyle w:val="Listenabsatz"/>
        <w:numPr>
          <w:ilvl w:val="0"/>
          <w:numId w:val="17"/>
        </w:numPr>
        <w:spacing w:after="160" w:line="259" w:lineRule="auto"/>
        <w:jc w:val="left"/>
      </w:pPr>
      <w:r>
        <w:t xml:space="preserve">Define the destination service with provided credentials and properties. Since we are connecting to an OnPremise destination, we need to additionally define a connectivity service. In the end, add the destination service, connectivity service and authentication service to the </w:t>
      </w:r>
      <w:r w:rsidRPr="001660B0">
        <w:rPr>
          <w:i/>
          <w:iCs/>
        </w:rPr>
        <w:t>“requires”</w:t>
      </w:r>
      <w:r>
        <w:t xml:space="preserve"> part of the </w:t>
      </w:r>
      <w:r w:rsidRPr="001660B0">
        <w:rPr>
          <w:i/>
          <w:iCs/>
        </w:rPr>
        <w:t>mta.yaml</w:t>
      </w:r>
      <w:r>
        <w:t xml:space="preserve"> file. The file after the </w:t>
      </w:r>
      <w:r w:rsidRPr="003D025D">
        <w:rPr>
          <w:i/>
          <w:iCs/>
        </w:rPr>
        <w:t>“requires”</w:t>
      </w:r>
      <w:r>
        <w:t xml:space="preserve"> part should look something like this:</w:t>
      </w:r>
    </w:p>
    <w:p w14:paraId="6FB141B9" w14:textId="77777777" w:rsidR="00565218" w:rsidRDefault="00565218" w:rsidP="00565218">
      <w:pPr>
        <w:pStyle w:val="Listenabsatz"/>
      </w:pPr>
    </w:p>
    <w:p w14:paraId="7E333776" w14:textId="77777777" w:rsidR="00565218" w:rsidRPr="00FE2F97" w:rsidRDefault="00565218" w:rsidP="00565218">
      <w:pPr>
        <w:pStyle w:val="Listenabsatz"/>
        <w:shd w:val="clear" w:color="auto" w:fill="F2F2F2" w:themeFill="background1" w:themeFillShade="F2"/>
        <w:rPr>
          <w:rFonts w:ascii="Consolas" w:hAnsi="Consolas"/>
          <w:sz w:val="18"/>
          <w:szCs w:val="18"/>
        </w:rPr>
      </w:pPr>
      <w:r>
        <w:rPr>
          <w:rFonts w:ascii="Consolas" w:hAnsi="Consolas"/>
          <w:sz w:val="18"/>
          <w:szCs w:val="18"/>
        </w:rPr>
        <w:t>...</w:t>
      </w:r>
    </w:p>
    <w:p w14:paraId="0DE3A162" w14:textId="77777777" w:rsidR="00565218" w:rsidRPr="00FE2F97" w:rsidRDefault="00565218" w:rsidP="00565218">
      <w:pPr>
        <w:pStyle w:val="Listenabsatz"/>
        <w:shd w:val="clear" w:color="auto" w:fill="F2F2F2" w:themeFill="background1" w:themeFillShade="F2"/>
        <w:rPr>
          <w:rFonts w:ascii="Consolas" w:hAnsi="Consolas"/>
          <w:sz w:val="18"/>
          <w:szCs w:val="18"/>
        </w:rPr>
      </w:pPr>
    </w:p>
    <w:p w14:paraId="70B2D549"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requires:</w:t>
      </w:r>
    </w:p>
    <w:p w14:paraId="17AD4390"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 name: my-destination-service</w:t>
      </w:r>
    </w:p>
    <w:p w14:paraId="6D05B078"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 name: sales-xsuaa</w:t>
      </w:r>
    </w:p>
    <w:p w14:paraId="0E4FDE8A"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 name: my-connectivity-service</w:t>
      </w:r>
    </w:p>
    <w:p w14:paraId="2918F9D3" w14:textId="77777777" w:rsidR="00565218" w:rsidRPr="003D025D" w:rsidRDefault="00565218" w:rsidP="00565218">
      <w:pPr>
        <w:pStyle w:val="Listenabsatz"/>
        <w:shd w:val="clear" w:color="auto" w:fill="F2F2F2" w:themeFill="background1" w:themeFillShade="F2"/>
        <w:rPr>
          <w:rFonts w:ascii="Consolas" w:hAnsi="Consolas"/>
          <w:sz w:val="18"/>
          <w:szCs w:val="18"/>
        </w:rPr>
      </w:pPr>
    </w:p>
    <w:p w14:paraId="3E34D524"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resources:</w:t>
      </w:r>
    </w:p>
    <w:p w14:paraId="0BE1967B"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 name: my-destination-service</w:t>
      </w:r>
    </w:p>
    <w:p w14:paraId="68569C56"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type: org.cloudfoundry.managed-service</w:t>
      </w:r>
    </w:p>
    <w:p w14:paraId="5DB87D29"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parameters:</w:t>
      </w:r>
    </w:p>
    <w:p w14:paraId="09A679A5"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config:</w:t>
      </w:r>
    </w:p>
    <w:p w14:paraId="52956A0F"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HTML5Runtime_enabled: true</w:t>
      </w:r>
    </w:p>
    <w:p w14:paraId="4912A75A"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version: 1.0.0</w:t>
      </w:r>
    </w:p>
    <w:p w14:paraId="6BAB02BB"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init_data:</w:t>
      </w:r>
    </w:p>
    <w:p w14:paraId="1A94B460"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instance:</w:t>
      </w:r>
    </w:p>
    <w:p w14:paraId="55D884D7"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destinations:</w:t>
      </w:r>
    </w:p>
    <w:p w14:paraId="6E6D0E42"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 Authentication: BasicAuthentication</w:t>
      </w:r>
    </w:p>
    <w:p w14:paraId="68C8F83B"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Name: ERP_IDA_SO_SRV</w:t>
      </w:r>
    </w:p>
    <w:p w14:paraId="00E7CBD3"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ProxyType: OnPremise</w:t>
      </w:r>
    </w:p>
    <w:p w14:paraId="57830FB4"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CloudConnectorLocationId: SCC01</w:t>
      </w:r>
    </w:p>
    <w:p w14:paraId="59FE531E"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lastRenderedPageBreak/>
        <w:t xml:space="preserve">              Type: HTTP</w:t>
      </w:r>
    </w:p>
    <w:p w14:paraId="0CC78C54"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URL: </w:t>
      </w:r>
      <w:r>
        <w:rPr>
          <w:rFonts w:ascii="Consolas" w:hAnsi="Consolas"/>
          <w:sz w:val="18"/>
          <w:szCs w:val="18"/>
        </w:rPr>
        <w:t>&lt;your URL&gt;</w:t>
      </w:r>
    </w:p>
    <w:p w14:paraId="5E5F319B"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User: </w:t>
      </w:r>
      <w:r>
        <w:rPr>
          <w:rFonts w:ascii="Consolas" w:hAnsi="Consolas"/>
          <w:sz w:val="18"/>
          <w:szCs w:val="18"/>
        </w:rPr>
        <w:t>&lt;your User&gt;</w:t>
      </w:r>
    </w:p>
    <w:p w14:paraId="04FEDEE7"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Password: </w:t>
      </w:r>
      <w:r>
        <w:rPr>
          <w:rFonts w:ascii="Consolas" w:hAnsi="Consolas"/>
          <w:sz w:val="18"/>
          <w:szCs w:val="18"/>
        </w:rPr>
        <w:t>&lt;your Password&gt;</w:t>
      </w:r>
    </w:p>
    <w:p w14:paraId="40BA045B"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HTML5.ForwardAuthToken: true</w:t>
      </w:r>
    </w:p>
    <w:p w14:paraId="3B45F8FE"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service: destination</w:t>
      </w:r>
    </w:p>
    <w:p w14:paraId="066DEB43"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service-plan: lite</w:t>
      </w:r>
    </w:p>
    <w:p w14:paraId="41E72BA7" w14:textId="77777777" w:rsidR="00565218" w:rsidRPr="003D025D" w:rsidRDefault="00565218" w:rsidP="00565218">
      <w:pPr>
        <w:pStyle w:val="Listenabsatz"/>
        <w:shd w:val="clear" w:color="auto" w:fill="F2F2F2" w:themeFill="background1" w:themeFillShade="F2"/>
        <w:rPr>
          <w:rFonts w:ascii="Consolas" w:hAnsi="Consolas"/>
          <w:sz w:val="18"/>
          <w:szCs w:val="18"/>
        </w:rPr>
      </w:pPr>
    </w:p>
    <w:p w14:paraId="5C8275FD"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 name: sales-xsuaa</w:t>
      </w:r>
    </w:p>
    <w:p w14:paraId="13F56053"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type: org.cloudfoundry.managed-service</w:t>
      </w:r>
    </w:p>
    <w:p w14:paraId="477D1BD4"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parameters:</w:t>
      </w:r>
    </w:p>
    <w:p w14:paraId="25A17F64"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path: ./xs-security.json</w:t>
      </w:r>
    </w:p>
    <w:p w14:paraId="3FA0DDF8"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service: xsuaa</w:t>
      </w:r>
    </w:p>
    <w:p w14:paraId="1970473E"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service-plan: application</w:t>
      </w:r>
    </w:p>
    <w:p w14:paraId="0369C854"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w:t>
      </w:r>
    </w:p>
    <w:p w14:paraId="0C36F7D7"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 name: my-connectivity-service</w:t>
      </w:r>
    </w:p>
    <w:p w14:paraId="33CEA4DC"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type: org.cloudfoundry.managed-service</w:t>
      </w:r>
    </w:p>
    <w:p w14:paraId="199756C7"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parameters:</w:t>
      </w:r>
    </w:p>
    <w:p w14:paraId="5DE8D560" w14:textId="77777777" w:rsidR="00565218" w:rsidRPr="003D025D" w:rsidRDefault="00565218" w:rsidP="00565218">
      <w:pPr>
        <w:pStyle w:val="Listenabsatz"/>
        <w:shd w:val="clear" w:color="auto" w:fill="F2F2F2" w:themeFill="background1" w:themeFillShade="F2"/>
        <w:rPr>
          <w:rFonts w:ascii="Consolas" w:hAnsi="Consolas"/>
          <w:sz w:val="18"/>
          <w:szCs w:val="18"/>
        </w:rPr>
      </w:pPr>
      <w:r w:rsidRPr="003D025D">
        <w:rPr>
          <w:rFonts w:ascii="Consolas" w:hAnsi="Consolas"/>
          <w:sz w:val="18"/>
          <w:szCs w:val="18"/>
        </w:rPr>
        <w:t xml:space="preserve">      service-plan: lite</w:t>
      </w:r>
    </w:p>
    <w:p w14:paraId="484EAFD9" w14:textId="77777777" w:rsidR="00565218" w:rsidRDefault="00565218" w:rsidP="00565218">
      <w:pPr>
        <w:pStyle w:val="Listenabsatz"/>
        <w:shd w:val="clear" w:color="auto" w:fill="F2F2F2" w:themeFill="background1" w:themeFillShade="F2"/>
      </w:pPr>
      <w:r w:rsidRPr="003D025D">
        <w:rPr>
          <w:rFonts w:ascii="Consolas" w:hAnsi="Consolas"/>
          <w:sz w:val="18"/>
          <w:szCs w:val="18"/>
        </w:rPr>
        <w:t xml:space="preserve">      service: connectivity</w:t>
      </w:r>
    </w:p>
    <w:p w14:paraId="0DBCE7DC" w14:textId="77777777" w:rsidR="00565218" w:rsidRDefault="00565218" w:rsidP="00565218">
      <w:pPr>
        <w:pStyle w:val="Listenabsatz"/>
      </w:pPr>
    </w:p>
    <w:p w14:paraId="2317961A" w14:textId="77777777" w:rsidR="00565218" w:rsidRDefault="00565218" w:rsidP="00EF526A">
      <w:pPr>
        <w:pStyle w:val="Listenabsatz"/>
        <w:numPr>
          <w:ilvl w:val="0"/>
          <w:numId w:val="17"/>
        </w:numPr>
        <w:spacing w:after="160" w:line="259" w:lineRule="auto"/>
        <w:jc w:val="left"/>
      </w:pPr>
      <w:r>
        <w:t xml:space="preserve">Adjust </w:t>
      </w:r>
      <w:r w:rsidRPr="0076374D">
        <w:rPr>
          <w:i/>
          <w:iCs/>
        </w:rPr>
        <w:t>package.json</w:t>
      </w:r>
      <w:r>
        <w:t xml:space="preserve"> file to make a correspondence between the model specification and the destination.</w:t>
      </w:r>
    </w:p>
    <w:p w14:paraId="5AE6193E" w14:textId="77777777" w:rsidR="00565218" w:rsidRDefault="00565218" w:rsidP="00565218">
      <w:pPr>
        <w:pStyle w:val="Listenabsatz"/>
      </w:pPr>
    </w:p>
    <w:p w14:paraId="48634966" w14:textId="77777777" w:rsidR="00565218" w:rsidRDefault="00565218" w:rsidP="00565218">
      <w:pPr>
        <w:pStyle w:val="Listenabsatz"/>
        <w:shd w:val="clear" w:color="auto" w:fill="F2F2F2" w:themeFill="background1" w:themeFillShade="F2"/>
      </w:pPr>
      <w:r>
        <w:t>. . .</w:t>
      </w:r>
    </w:p>
    <w:p w14:paraId="24039AC9" w14:textId="77777777" w:rsidR="00565218" w:rsidRPr="00997780" w:rsidRDefault="00565218" w:rsidP="00565218">
      <w:pPr>
        <w:pStyle w:val="Listenabsatz"/>
        <w:shd w:val="clear" w:color="auto" w:fill="F2F2F2" w:themeFill="background1" w:themeFillShade="F2"/>
        <w:rPr>
          <w:rFonts w:ascii="Consolas" w:hAnsi="Consolas"/>
          <w:sz w:val="18"/>
          <w:szCs w:val="18"/>
        </w:rPr>
      </w:pPr>
      <w:r w:rsidRPr="00997780">
        <w:rPr>
          <w:rFonts w:ascii="Consolas" w:hAnsi="Consolas"/>
          <w:sz w:val="18"/>
          <w:szCs w:val="18"/>
        </w:rPr>
        <w:t xml:space="preserve">  },</w:t>
      </w:r>
    </w:p>
    <w:p w14:paraId="3955C47F" w14:textId="77777777" w:rsidR="00565218" w:rsidRPr="00997780" w:rsidRDefault="00565218" w:rsidP="00565218">
      <w:pPr>
        <w:pStyle w:val="Listenabsatz"/>
        <w:shd w:val="clear" w:color="auto" w:fill="F2F2F2" w:themeFill="background1" w:themeFillShade="F2"/>
        <w:rPr>
          <w:rFonts w:ascii="Consolas" w:hAnsi="Consolas"/>
          <w:sz w:val="18"/>
          <w:szCs w:val="18"/>
        </w:rPr>
      </w:pPr>
      <w:r w:rsidRPr="00997780">
        <w:rPr>
          <w:rFonts w:ascii="Consolas" w:hAnsi="Consolas"/>
          <w:sz w:val="18"/>
          <w:szCs w:val="18"/>
        </w:rPr>
        <w:t xml:space="preserve">    "rules": {</w:t>
      </w:r>
    </w:p>
    <w:p w14:paraId="2A600DCF" w14:textId="77777777" w:rsidR="00565218" w:rsidRPr="00997780" w:rsidRDefault="00565218" w:rsidP="00565218">
      <w:pPr>
        <w:pStyle w:val="Listenabsatz"/>
        <w:shd w:val="clear" w:color="auto" w:fill="F2F2F2" w:themeFill="background1" w:themeFillShade="F2"/>
        <w:rPr>
          <w:rFonts w:ascii="Consolas" w:hAnsi="Consolas"/>
          <w:sz w:val="18"/>
          <w:szCs w:val="18"/>
        </w:rPr>
      </w:pPr>
      <w:r w:rsidRPr="00997780">
        <w:rPr>
          <w:rFonts w:ascii="Consolas" w:hAnsi="Consolas"/>
          <w:sz w:val="18"/>
          <w:szCs w:val="18"/>
        </w:rPr>
        <w:t xml:space="preserve">      "no-console": "off",</w:t>
      </w:r>
    </w:p>
    <w:p w14:paraId="41FE9797" w14:textId="77777777" w:rsidR="00565218" w:rsidRPr="00997780" w:rsidRDefault="00565218" w:rsidP="00565218">
      <w:pPr>
        <w:pStyle w:val="Listenabsatz"/>
        <w:shd w:val="clear" w:color="auto" w:fill="F2F2F2" w:themeFill="background1" w:themeFillShade="F2"/>
        <w:rPr>
          <w:rFonts w:ascii="Consolas" w:hAnsi="Consolas"/>
          <w:sz w:val="18"/>
          <w:szCs w:val="18"/>
        </w:rPr>
      </w:pPr>
      <w:r w:rsidRPr="00997780">
        <w:rPr>
          <w:rFonts w:ascii="Consolas" w:hAnsi="Consolas"/>
          <w:sz w:val="18"/>
          <w:szCs w:val="18"/>
        </w:rPr>
        <w:t xml:space="preserve">      "require-atomic-updates": "off"</w:t>
      </w:r>
    </w:p>
    <w:p w14:paraId="5F0A4A14" w14:textId="77777777" w:rsidR="00565218" w:rsidRPr="00997780" w:rsidRDefault="00565218" w:rsidP="00565218">
      <w:pPr>
        <w:pStyle w:val="Listenabsatz"/>
        <w:shd w:val="clear" w:color="auto" w:fill="F2F2F2" w:themeFill="background1" w:themeFillShade="F2"/>
        <w:rPr>
          <w:rFonts w:ascii="Consolas" w:hAnsi="Consolas"/>
          <w:sz w:val="18"/>
          <w:szCs w:val="18"/>
        </w:rPr>
      </w:pPr>
      <w:r w:rsidRPr="00997780">
        <w:rPr>
          <w:rFonts w:ascii="Consolas" w:hAnsi="Consolas"/>
          <w:sz w:val="18"/>
          <w:szCs w:val="18"/>
        </w:rPr>
        <w:t xml:space="preserve">    }</w:t>
      </w:r>
    </w:p>
    <w:p w14:paraId="28C8D362" w14:textId="77777777" w:rsidR="00565218" w:rsidRPr="00997780" w:rsidRDefault="00565218" w:rsidP="00565218">
      <w:pPr>
        <w:pStyle w:val="Listenabsatz"/>
        <w:shd w:val="clear" w:color="auto" w:fill="F2F2F2" w:themeFill="background1" w:themeFillShade="F2"/>
        <w:rPr>
          <w:rFonts w:ascii="Consolas" w:hAnsi="Consolas"/>
          <w:sz w:val="18"/>
          <w:szCs w:val="18"/>
        </w:rPr>
      </w:pPr>
      <w:r w:rsidRPr="00997780">
        <w:rPr>
          <w:rFonts w:ascii="Consolas" w:hAnsi="Consolas"/>
          <w:sz w:val="18"/>
          <w:szCs w:val="18"/>
        </w:rPr>
        <w:t xml:space="preserve">  },</w:t>
      </w:r>
    </w:p>
    <w:p w14:paraId="3B622294" w14:textId="77777777" w:rsidR="00565218" w:rsidRPr="00997780" w:rsidRDefault="00565218" w:rsidP="00565218">
      <w:pPr>
        <w:pStyle w:val="Listenabsatz"/>
        <w:shd w:val="clear" w:color="auto" w:fill="FBE4D5" w:themeFill="accent2" w:themeFillTint="33"/>
        <w:rPr>
          <w:rFonts w:ascii="Consolas" w:hAnsi="Consolas"/>
          <w:sz w:val="18"/>
          <w:szCs w:val="18"/>
        </w:rPr>
      </w:pPr>
      <w:r w:rsidRPr="00997780">
        <w:rPr>
          <w:rFonts w:ascii="Consolas" w:hAnsi="Consolas"/>
          <w:sz w:val="18"/>
          <w:szCs w:val="18"/>
        </w:rPr>
        <w:t xml:space="preserve">  "cds": {</w:t>
      </w:r>
    </w:p>
    <w:p w14:paraId="3ED568A6" w14:textId="77777777" w:rsidR="00565218" w:rsidRPr="00997780" w:rsidRDefault="00565218" w:rsidP="00565218">
      <w:pPr>
        <w:pStyle w:val="Listenabsatz"/>
        <w:shd w:val="clear" w:color="auto" w:fill="FBE4D5" w:themeFill="accent2" w:themeFillTint="33"/>
        <w:rPr>
          <w:rFonts w:ascii="Consolas" w:hAnsi="Consolas"/>
          <w:sz w:val="18"/>
          <w:szCs w:val="18"/>
        </w:rPr>
      </w:pPr>
      <w:r w:rsidRPr="00997780">
        <w:rPr>
          <w:rFonts w:ascii="Consolas" w:hAnsi="Consolas"/>
          <w:sz w:val="18"/>
          <w:szCs w:val="18"/>
        </w:rPr>
        <w:t xml:space="preserve">    "requires": {</w:t>
      </w:r>
    </w:p>
    <w:p w14:paraId="1C1C7CD4" w14:textId="77777777" w:rsidR="00565218" w:rsidRPr="00997780" w:rsidRDefault="00565218" w:rsidP="00565218">
      <w:pPr>
        <w:pStyle w:val="Listenabsatz"/>
        <w:shd w:val="clear" w:color="auto" w:fill="FBE4D5" w:themeFill="accent2" w:themeFillTint="33"/>
        <w:rPr>
          <w:rFonts w:ascii="Consolas" w:hAnsi="Consolas"/>
          <w:sz w:val="18"/>
          <w:szCs w:val="18"/>
        </w:rPr>
      </w:pPr>
      <w:r w:rsidRPr="00997780">
        <w:rPr>
          <w:rFonts w:ascii="Consolas" w:hAnsi="Consolas"/>
          <w:sz w:val="18"/>
          <w:szCs w:val="18"/>
        </w:rPr>
        <w:t xml:space="preserve">      "OP_API_SALES_ORDER_SRV_0001": {</w:t>
      </w:r>
    </w:p>
    <w:p w14:paraId="0BED804D" w14:textId="77777777" w:rsidR="00565218" w:rsidRPr="00997780" w:rsidRDefault="00565218" w:rsidP="00565218">
      <w:pPr>
        <w:pStyle w:val="Listenabsatz"/>
        <w:shd w:val="clear" w:color="auto" w:fill="FBE4D5" w:themeFill="accent2" w:themeFillTint="33"/>
        <w:rPr>
          <w:rFonts w:ascii="Consolas" w:hAnsi="Consolas"/>
          <w:sz w:val="18"/>
          <w:szCs w:val="18"/>
        </w:rPr>
      </w:pPr>
      <w:r w:rsidRPr="00997780">
        <w:rPr>
          <w:rFonts w:ascii="Consolas" w:hAnsi="Consolas"/>
          <w:sz w:val="18"/>
          <w:szCs w:val="18"/>
        </w:rPr>
        <w:t xml:space="preserve">        "kind": "odata-v2",</w:t>
      </w:r>
    </w:p>
    <w:p w14:paraId="315FAEB0" w14:textId="77777777" w:rsidR="00565218" w:rsidRPr="00997780" w:rsidRDefault="00565218" w:rsidP="00565218">
      <w:pPr>
        <w:pStyle w:val="Listenabsatz"/>
        <w:shd w:val="clear" w:color="auto" w:fill="FBE4D5" w:themeFill="accent2" w:themeFillTint="33"/>
        <w:rPr>
          <w:rFonts w:ascii="Consolas" w:hAnsi="Consolas"/>
          <w:sz w:val="18"/>
          <w:szCs w:val="18"/>
        </w:rPr>
      </w:pPr>
      <w:r w:rsidRPr="00997780">
        <w:rPr>
          <w:rFonts w:ascii="Consolas" w:hAnsi="Consolas"/>
          <w:sz w:val="18"/>
          <w:szCs w:val="18"/>
        </w:rPr>
        <w:t xml:space="preserve">        "model": "srv\\external\\OP_API_SALES_ORDER_SRV_0001",</w:t>
      </w:r>
    </w:p>
    <w:p w14:paraId="3EBD6FED" w14:textId="77777777" w:rsidR="00565218" w:rsidRPr="00997780" w:rsidRDefault="00565218" w:rsidP="00565218">
      <w:pPr>
        <w:pStyle w:val="Listenabsatz"/>
        <w:shd w:val="clear" w:color="auto" w:fill="FBE4D5" w:themeFill="accent2" w:themeFillTint="33"/>
        <w:rPr>
          <w:rFonts w:ascii="Consolas" w:hAnsi="Consolas"/>
          <w:sz w:val="18"/>
          <w:szCs w:val="18"/>
        </w:rPr>
      </w:pPr>
      <w:r w:rsidRPr="00997780">
        <w:rPr>
          <w:rFonts w:ascii="Consolas" w:hAnsi="Consolas"/>
          <w:sz w:val="18"/>
          <w:szCs w:val="18"/>
        </w:rPr>
        <w:t xml:space="preserve">        "credentials": {</w:t>
      </w:r>
    </w:p>
    <w:p w14:paraId="047BB6B6" w14:textId="77777777" w:rsidR="00565218" w:rsidRPr="00997780" w:rsidRDefault="00565218" w:rsidP="00565218">
      <w:pPr>
        <w:pStyle w:val="Listenabsatz"/>
        <w:shd w:val="clear" w:color="auto" w:fill="FBE4D5" w:themeFill="accent2" w:themeFillTint="33"/>
        <w:rPr>
          <w:rFonts w:ascii="Consolas" w:hAnsi="Consolas"/>
          <w:sz w:val="18"/>
          <w:szCs w:val="18"/>
        </w:rPr>
      </w:pPr>
      <w:r w:rsidRPr="00997780">
        <w:rPr>
          <w:rFonts w:ascii="Consolas" w:hAnsi="Consolas"/>
          <w:sz w:val="18"/>
          <w:szCs w:val="18"/>
        </w:rPr>
        <w:t xml:space="preserve">          "destination": "ERP_IDA_SO_SRV"</w:t>
      </w:r>
    </w:p>
    <w:p w14:paraId="191D0EE7" w14:textId="77777777" w:rsidR="00565218" w:rsidRPr="00997780" w:rsidRDefault="00565218" w:rsidP="00565218">
      <w:pPr>
        <w:pStyle w:val="Listenabsatz"/>
        <w:shd w:val="clear" w:color="auto" w:fill="FBE4D5" w:themeFill="accent2" w:themeFillTint="33"/>
        <w:rPr>
          <w:rFonts w:ascii="Consolas" w:hAnsi="Consolas"/>
          <w:sz w:val="18"/>
          <w:szCs w:val="18"/>
        </w:rPr>
      </w:pPr>
      <w:r w:rsidRPr="00997780">
        <w:rPr>
          <w:rFonts w:ascii="Consolas" w:hAnsi="Consolas"/>
          <w:sz w:val="18"/>
          <w:szCs w:val="18"/>
        </w:rPr>
        <w:t xml:space="preserve">        }</w:t>
      </w:r>
    </w:p>
    <w:p w14:paraId="0AD182E5" w14:textId="77777777" w:rsidR="00565218" w:rsidRPr="00997780" w:rsidRDefault="00565218" w:rsidP="00565218">
      <w:pPr>
        <w:pStyle w:val="Listenabsatz"/>
        <w:shd w:val="clear" w:color="auto" w:fill="FBE4D5" w:themeFill="accent2" w:themeFillTint="33"/>
        <w:rPr>
          <w:rFonts w:ascii="Consolas" w:hAnsi="Consolas"/>
          <w:sz w:val="18"/>
          <w:szCs w:val="18"/>
        </w:rPr>
      </w:pPr>
      <w:r w:rsidRPr="00997780">
        <w:rPr>
          <w:rFonts w:ascii="Consolas" w:hAnsi="Consolas"/>
          <w:sz w:val="18"/>
          <w:szCs w:val="18"/>
        </w:rPr>
        <w:t xml:space="preserve">      }</w:t>
      </w:r>
    </w:p>
    <w:p w14:paraId="22974FE7" w14:textId="77777777" w:rsidR="00565218" w:rsidRPr="00997780" w:rsidRDefault="00565218" w:rsidP="00565218">
      <w:pPr>
        <w:pStyle w:val="Listenabsatz"/>
        <w:shd w:val="clear" w:color="auto" w:fill="FBE4D5" w:themeFill="accent2" w:themeFillTint="33"/>
        <w:rPr>
          <w:rFonts w:ascii="Consolas" w:hAnsi="Consolas"/>
          <w:sz w:val="18"/>
          <w:szCs w:val="18"/>
        </w:rPr>
      </w:pPr>
      <w:r w:rsidRPr="00997780">
        <w:rPr>
          <w:rFonts w:ascii="Consolas" w:hAnsi="Consolas"/>
          <w:sz w:val="18"/>
          <w:szCs w:val="18"/>
        </w:rPr>
        <w:t xml:space="preserve">    }</w:t>
      </w:r>
    </w:p>
    <w:p w14:paraId="21E11A0D" w14:textId="77777777" w:rsidR="00565218" w:rsidRDefault="00565218" w:rsidP="00565218">
      <w:pPr>
        <w:pStyle w:val="Listenabsatz"/>
        <w:shd w:val="clear" w:color="auto" w:fill="F2F2F2" w:themeFill="background1" w:themeFillShade="F2"/>
      </w:pPr>
      <w:r w:rsidRPr="00997780">
        <w:rPr>
          <w:rFonts w:ascii="Consolas" w:hAnsi="Consolas"/>
          <w:sz w:val="18"/>
          <w:szCs w:val="18"/>
        </w:rPr>
        <w:t xml:space="preserve">  }</w:t>
      </w:r>
    </w:p>
    <w:p w14:paraId="75DB5136" w14:textId="10CDFB2A" w:rsidR="00565218" w:rsidRDefault="00565218" w:rsidP="00565218">
      <w:pPr>
        <w:pStyle w:val="berschrift2"/>
      </w:pPr>
      <w:bookmarkStart w:id="30" w:name="_Toc95404396"/>
      <w:r>
        <w:t>Test the destination by deplyoing the application to Cloud Foundry</w:t>
      </w:r>
      <w:bookmarkEnd w:id="30"/>
    </w:p>
    <w:p w14:paraId="492934DA" w14:textId="77777777" w:rsidR="00565218" w:rsidRPr="00565218" w:rsidRDefault="00565218" w:rsidP="00565218"/>
    <w:p w14:paraId="3AD399C3" w14:textId="77777777" w:rsidR="00565218" w:rsidRDefault="00565218" w:rsidP="00565218">
      <w:r>
        <w:t>To test the destination service, we need to deploy the application to the Cloud Foundry and check if the GET request for the defined entity endpoint executes successfully.</w:t>
      </w:r>
    </w:p>
    <w:p w14:paraId="62BE977E" w14:textId="77777777" w:rsidR="00565218" w:rsidRDefault="00565218" w:rsidP="00EF526A">
      <w:pPr>
        <w:pStyle w:val="Listenabsatz"/>
        <w:numPr>
          <w:ilvl w:val="0"/>
          <w:numId w:val="18"/>
        </w:numPr>
        <w:spacing w:after="160" w:line="259" w:lineRule="auto"/>
        <w:jc w:val="left"/>
      </w:pPr>
      <w:r>
        <w:t>Build and deploy the application to the Cloud Foundry as illustrated in the Environment Setup tutorial. Once the application is running, navigate to your application service instances. You should see following services.</w:t>
      </w:r>
    </w:p>
    <w:p w14:paraId="44C6ABD1" w14:textId="77777777" w:rsidR="00565218" w:rsidRDefault="00565218" w:rsidP="00565218">
      <w:pPr>
        <w:pStyle w:val="Listenabsatz"/>
      </w:pPr>
    </w:p>
    <w:p w14:paraId="14BA521C" w14:textId="65363ED4" w:rsidR="00565218" w:rsidRDefault="00565218" w:rsidP="00565218">
      <w:pPr>
        <w:pStyle w:val="Listenabsatz"/>
        <w:jc w:val="right"/>
      </w:pPr>
      <w:r>
        <w:object w:dxaOrig="4320" w:dyaOrig="1761" w14:anchorId="77A35A14">
          <v:shape id="_x0000_i1051" type="#_x0000_t75" style="width:435.75pt;height:2in" o:ole="">
            <v:imagedata r:id="rId34" o:title=""/>
          </v:shape>
          <o:OLEObject Type="Embed" ProgID="Paint.Picture" ShapeID="_x0000_i1051" DrawAspect="Content" ObjectID="_1706017162" r:id="rId35"/>
        </w:object>
      </w:r>
    </w:p>
    <w:p w14:paraId="4AECC633" w14:textId="77777777" w:rsidR="00565218" w:rsidRDefault="00565218" w:rsidP="00565218">
      <w:pPr>
        <w:pStyle w:val="Listenabsatz"/>
      </w:pPr>
    </w:p>
    <w:p w14:paraId="787C7E0C" w14:textId="77777777" w:rsidR="00565218" w:rsidRDefault="00565218" w:rsidP="00565218">
      <w:pPr>
        <w:pStyle w:val="Listenabsatz"/>
      </w:pPr>
      <w:r>
        <w:t xml:space="preserve">Click on </w:t>
      </w:r>
      <w:r w:rsidRPr="009A1D6A">
        <w:rPr>
          <w:i/>
          <w:iCs/>
        </w:rPr>
        <w:t>my-destination-service</w:t>
      </w:r>
      <w:r>
        <w:t xml:space="preserve"> and navigate to Destinations, you should see your destination.</w:t>
      </w:r>
    </w:p>
    <w:p w14:paraId="5AFC854C" w14:textId="77777777" w:rsidR="00565218" w:rsidRDefault="00565218" w:rsidP="00565218">
      <w:pPr>
        <w:pStyle w:val="Listenabsatz"/>
      </w:pPr>
    </w:p>
    <w:p w14:paraId="2492A707" w14:textId="39B80898" w:rsidR="00565218" w:rsidRDefault="00F51C83" w:rsidP="00565218">
      <w:pPr>
        <w:pStyle w:val="Listenabsatz"/>
      </w:pPr>
      <w:r>
        <w:object w:dxaOrig="4320" w:dyaOrig="1556" w14:anchorId="50C3A61E">
          <v:shape id="_x0000_i1052" type="#_x0000_t75" style="width:437.25pt;height:115.5pt" o:ole="">
            <v:imagedata r:id="rId36" o:title=""/>
          </v:shape>
          <o:OLEObject Type="Embed" ProgID="Paint.Picture" ShapeID="_x0000_i1052" DrawAspect="Content" ObjectID="_1706017163" r:id="rId37"/>
        </w:object>
      </w:r>
    </w:p>
    <w:p w14:paraId="291E7908" w14:textId="77777777" w:rsidR="00565218" w:rsidRDefault="00565218" w:rsidP="00565218">
      <w:pPr>
        <w:pStyle w:val="Listenabsatz"/>
      </w:pPr>
    </w:p>
    <w:p w14:paraId="1115F84F" w14:textId="77777777" w:rsidR="00565218" w:rsidRDefault="00565218" w:rsidP="00EF526A">
      <w:pPr>
        <w:pStyle w:val="Listenabsatz"/>
        <w:numPr>
          <w:ilvl w:val="0"/>
          <w:numId w:val="18"/>
        </w:numPr>
        <w:spacing w:after="160" w:line="259" w:lineRule="auto"/>
        <w:jc w:val="left"/>
      </w:pPr>
      <w:r>
        <w:t>Navigate to the &lt;url&gt;/example/TestSaleOrders and check if the request executes successfully. If the request returns 401 Forbidden or 502 Bad Gateway code, make sure the credentials are filled correctly. You should get a response in JSON format with TestSaleOrders entities.</w:t>
      </w:r>
    </w:p>
    <w:p w14:paraId="12E39E5B" w14:textId="77777777" w:rsidR="00565218" w:rsidRDefault="00565218" w:rsidP="00565218">
      <w:pPr>
        <w:ind w:left="360"/>
        <w:jc w:val="center"/>
      </w:pPr>
      <w:r>
        <w:object w:dxaOrig="5544" w:dyaOrig="5652" w14:anchorId="7CC8B4F8">
          <v:shape id="_x0000_i1053" type="#_x0000_t75" style="width:183pt;height:136.5pt" o:ole="">
            <v:imagedata r:id="rId38" o:title="" cropbottom="17662f"/>
          </v:shape>
          <o:OLEObject Type="Embed" ProgID="Paint.Picture" ShapeID="_x0000_i1053" DrawAspect="Content" ObjectID="_1706017164" r:id="rId39"/>
        </w:object>
      </w:r>
    </w:p>
    <w:p w14:paraId="2653A5B9" w14:textId="77777777" w:rsidR="00565218" w:rsidRPr="00565218" w:rsidRDefault="00565218" w:rsidP="00565218"/>
    <w:p w14:paraId="43FCFAD5" w14:textId="2B0B941C" w:rsidR="00565218" w:rsidRDefault="00515736" w:rsidP="00515736">
      <w:pPr>
        <w:pStyle w:val="berschrift1"/>
      </w:pPr>
      <w:bookmarkStart w:id="31" w:name="_Toc95404397"/>
      <w:r>
        <w:lastRenderedPageBreak/>
        <w:t>Binding APIs to CAI Chatbot</w:t>
      </w:r>
      <w:bookmarkEnd w:id="31"/>
    </w:p>
    <w:p w14:paraId="3A8D49D8" w14:textId="4891724F" w:rsidR="00515736" w:rsidRDefault="00515736" w:rsidP="00515736">
      <w:r w:rsidRPr="009C13B4">
        <w:rPr>
          <w:b/>
          <w:bCs/>
        </w:rPr>
        <w:t>Prerequisites</w:t>
      </w:r>
      <w:r w:rsidRPr="00DC4E16">
        <w:t xml:space="preserve">: </w:t>
      </w:r>
      <w:r>
        <w:t>Running API endpoints, completed previous 2 tutorials</w:t>
      </w:r>
    </w:p>
    <w:p w14:paraId="0EDB269B" w14:textId="77777777" w:rsidR="00515736" w:rsidRPr="00DC4E16" w:rsidRDefault="00515736" w:rsidP="00515736"/>
    <w:p w14:paraId="5956AA20" w14:textId="77777777" w:rsidR="00515736" w:rsidRPr="00DC4E16" w:rsidRDefault="00515736" w:rsidP="00515736">
      <w:pPr>
        <w:rPr>
          <w:b/>
          <w:bCs/>
        </w:rPr>
      </w:pPr>
      <w:r w:rsidRPr="009C13B4">
        <w:rPr>
          <w:b/>
          <w:bCs/>
        </w:rPr>
        <w:t>Result</w:t>
      </w:r>
      <w:r w:rsidRPr="00DC4E16">
        <w:t xml:space="preserve">: </w:t>
      </w:r>
      <w:r>
        <w:t xml:space="preserve">Running CAI chatbot with single action connected to API endpoint </w:t>
      </w:r>
    </w:p>
    <w:p w14:paraId="763DC3CB" w14:textId="77777777" w:rsidR="00515736" w:rsidRPr="00515736" w:rsidRDefault="00515736" w:rsidP="00515736"/>
    <w:p w14:paraId="08BCD3D5" w14:textId="728867B4" w:rsidR="008A00C1" w:rsidRDefault="00515736" w:rsidP="00515736">
      <w:pPr>
        <w:pStyle w:val="berschrift2"/>
      </w:pPr>
      <w:bookmarkStart w:id="32" w:name="_Toc95404398"/>
      <w:r>
        <w:t>Log in to the platform</w:t>
      </w:r>
      <w:bookmarkEnd w:id="32"/>
    </w:p>
    <w:p w14:paraId="75FF5FF2" w14:textId="77777777" w:rsidR="00515736" w:rsidRPr="00515736" w:rsidRDefault="00515736" w:rsidP="00515736"/>
    <w:p w14:paraId="7356DB3D" w14:textId="5F0AF7C2" w:rsidR="00515736" w:rsidRDefault="00515736" w:rsidP="00515736">
      <w:pPr>
        <w:rPr>
          <w:lang w:eastAsia="en-GB"/>
        </w:rPr>
      </w:pPr>
      <w:r w:rsidRPr="000D08F1">
        <w:rPr>
          <w:lang w:eastAsia="en-GB"/>
        </w:rPr>
        <w:t xml:space="preserve">Go to </w:t>
      </w:r>
      <w:hyperlink r:id="rId40" w:history="1">
        <w:r w:rsidRPr="000D08F1">
          <w:rPr>
            <w:rStyle w:val="Hyperlink"/>
            <w:lang w:eastAsia="en-GB"/>
          </w:rPr>
          <w:t>https://cai.</w:t>
        </w:r>
        <w:r w:rsidRPr="000D08F1">
          <w:rPr>
            <w:rStyle w:val="Hyperlink"/>
            <w:lang w:eastAsia="en-GB"/>
          </w:rPr>
          <w:t>t</w:t>
        </w:r>
        <w:r w:rsidRPr="000D08F1">
          <w:rPr>
            <w:rStyle w:val="Hyperlink"/>
            <w:lang w:eastAsia="en-GB"/>
          </w:rPr>
          <w:t>ools.sap/</w:t>
        </w:r>
      </w:hyperlink>
      <w:r w:rsidRPr="000D08F1">
        <w:rPr>
          <w:lang w:eastAsia="en-GB"/>
        </w:rPr>
        <w:t xml:space="preserve"> . Before you use the platform for the first time, you need to sign up and create your user account.</w:t>
      </w:r>
    </w:p>
    <w:p w14:paraId="42CFB45A" w14:textId="3546C999" w:rsidR="00515736" w:rsidRDefault="00515736" w:rsidP="00515736">
      <w:pPr>
        <w:rPr>
          <w:lang w:eastAsia="en-GB"/>
        </w:rPr>
      </w:pPr>
    </w:p>
    <w:p w14:paraId="77B0B172" w14:textId="11800F90" w:rsidR="00515736" w:rsidRDefault="00515736" w:rsidP="00515736">
      <w:pPr>
        <w:pStyle w:val="berschrift2"/>
        <w:rPr>
          <w:lang w:eastAsia="en-GB"/>
        </w:rPr>
      </w:pPr>
      <w:bookmarkStart w:id="33" w:name="_Toc95404399"/>
      <w:r>
        <w:rPr>
          <w:lang w:eastAsia="en-GB"/>
        </w:rPr>
        <w:t>Create your Chatbot</w:t>
      </w:r>
      <w:bookmarkEnd w:id="33"/>
    </w:p>
    <w:p w14:paraId="0188A757" w14:textId="77777777" w:rsidR="00515736" w:rsidRPr="00515736" w:rsidRDefault="00515736" w:rsidP="00515736">
      <w:pPr>
        <w:rPr>
          <w:lang w:eastAsia="en-GB"/>
        </w:rPr>
      </w:pPr>
    </w:p>
    <w:p w14:paraId="20984A8C" w14:textId="311B275D" w:rsidR="00515736" w:rsidRDefault="00515736" w:rsidP="00515736">
      <w:pPr>
        <w:rPr>
          <w:lang w:eastAsia="en-GB"/>
        </w:rPr>
      </w:pPr>
      <w:r w:rsidRPr="000D08F1">
        <w:rPr>
          <w:lang w:eastAsia="en-GB"/>
        </w:rPr>
        <w:t xml:space="preserve">Click </w:t>
      </w:r>
      <w:r w:rsidRPr="000D08F1">
        <w:rPr>
          <w:i/>
          <w:iCs/>
          <w:color w:val="5B9BD5" w:themeColor="accent1"/>
          <w:lang w:eastAsia="en-GB"/>
        </w:rPr>
        <w:t>+ New</w:t>
      </w:r>
      <w:r w:rsidRPr="000D08F1">
        <w:rPr>
          <w:color w:val="5B9BD5" w:themeColor="accent1"/>
          <w:lang w:eastAsia="en-GB"/>
        </w:rPr>
        <w:t xml:space="preserve"> </w:t>
      </w:r>
      <w:r w:rsidRPr="000D08F1">
        <w:rPr>
          <w:lang w:eastAsia="en-GB"/>
        </w:rPr>
        <w:t>Bot at the top right of the page in SAP Conversational AI and create your first chatbot.</w:t>
      </w:r>
    </w:p>
    <w:p w14:paraId="19857674" w14:textId="77777777" w:rsidR="00515736" w:rsidRDefault="00515736" w:rsidP="00515736">
      <w:pPr>
        <w:rPr>
          <w:lang w:eastAsia="en-GB"/>
        </w:rPr>
      </w:pPr>
    </w:p>
    <w:p w14:paraId="0D70AF82" w14:textId="5871EBC9" w:rsidR="00515736" w:rsidRDefault="00515736" w:rsidP="00EF526A">
      <w:pPr>
        <w:pStyle w:val="Listenabsatz"/>
        <w:numPr>
          <w:ilvl w:val="0"/>
          <w:numId w:val="19"/>
        </w:numPr>
        <w:spacing w:after="160" w:line="259" w:lineRule="auto"/>
        <w:jc w:val="left"/>
      </w:pPr>
      <w:r>
        <w:t>Select Perform Actions option for chatbot</w:t>
      </w:r>
      <w:r>
        <w:rPr>
          <w:noProof/>
        </w:rPr>
        <w:drawing>
          <wp:inline distT="0" distB="0" distL="0" distR="0" wp14:anchorId="61ADFC0E" wp14:editId="6AAB9913">
            <wp:extent cx="5392407" cy="2078182"/>
            <wp:effectExtent l="0" t="0" r="5715" b="5080"/>
            <wp:docPr id="2" name="Picture 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Ein Bild, das Text enthält.&#10;&#10;Automatisch generierte Beschreibung"/>
                    <pic:cNvPicPr/>
                  </pic:nvPicPr>
                  <pic:blipFill>
                    <a:blip r:embed="rId41">
                      <a:extLst>
                        <a:ext uri="{28A0092B-C50C-407E-A947-70E740481C1C}">
                          <a14:useLocalDpi xmlns:a14="http://schemas.microsoft.com/office/drawing/2010/main" val="0"/>
                        </a:ext>
                      </a:extLst>
                    </a:blip>
                    <a:stretch>
                      <a:fillRect/>
                    </a:stretch>
                  </pic:blipFill>
                  <pic:spPr>
                    <a:xfrm>
                      <a:off x="0" y="0"/>
                      <a:ext cx="5403910" cy="2082615"/>
                    </a:xfrm>
                    <a:prstGeom prst="rect">
                      <a:avLst/>
                    </a:prstGeom>
                  </pic:spPr>
                </pic:pic>
              </a:graphicData>
            </a:graphic>
          </wp:inline>
        </w:drawing>
      </w:r>
    </w:p>
    <w:p w14:paraId="256F7588" w14:textId="77777777" w:rsidR="00515736" w:rsidRDefault="00515736" w:rsidP="00515736">
      <w:pPr>
        <w:spacing w:after="160" w:line="259" w:lineRule="auto"/>
        <w:jc w:val="left"/>
      </w:pPr>
    </w:p>
    <w:p w14:paraId="342AC618" w14:textId="6977A86B" w:rsidR="00515736" w:rsidRDefault="00515736" w:rsidP="00EF526A">
      <w:pPr>
        <w:pStyle w:val="Listenabsatz"/>
        <w:numPr>
          <w:ilvl w:val="0"/>
          <w:numId w:val="19"/>
        </w:numPr>
        <w:spacing w:after="160" w:line="259" w:lineRule="auto"/>
        <w:jc w:val="left"/>
      </w:pPr>
      <w:r>
        <w:t>Select greetings predefined skill for your bot</w:t>
      </w:r>
      <w:r>
        <w:rPr>
          <w:noProof/>
        </w:rPr>
        <w:drawing>
          <wp:inline distT="0" distB="0" distL="0" distR="0" wp14:anchorId="541C65A3" wp14:editId="5FE93795">
            <wp:extent cx="5316220" cy="152390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2">
                      <a:extLst>
                        <a:ext uri="{28A0092B-C50C-407E-A947-70E740481C1C}">
                          <a14:useLocalDpi xmlns:a14="http://schemas.microsoft.com/office/drawing/2010/main" val="0"/>
                        </a:ext>
                      </a:extLst>
                    </a:blip>
                    <a:stretch>
                      <a:fillRect/>
                    </a:stretch>
                  </pic:blipFill>
                  <pic:spPr>
                    <a:xfrm>
                      <a:off x="0" y="0"/>
                      <a:ext cx="5336433" cy="1529700"/>
                    </a:xfrm>
                    <a:prstGeom prst="rect">
                      <a:avLst/>
                    </a:prstGeom>
                  </pic:spPr>
                </pic:pic>
              </a:graphicData>
            </a:graphic>
          </wp:inline>
        </w:drawing>
      </w:r>
    </w:p>
    <w:p w14:paraId="2E84F3DA" w14:textId="77777777" w:rsidR="00515736" w:rsidRDefault="00515736" w:rsidP="00515736">
      <w:pPr>
        <w:spacing w:after="160" w:line="259" w:lineRule="auto"/>
        <w:jc w:val="left"/>
      </w:pPr>
    </w:p>
    <w:p w14:paraId="0E5B70EB" w14:textId="77777777" w:rsidR="00515736" w:rsidRDefault="00515736" w:rsidP="00EF526A">
      <w:pPr>
        <w:pStyle w:val="Listenabsatz"/>
        <w:numPr>
          <w:ilvl w:val="0"/>
          <w:numId w:val="19"/>
        </w:numPr>
        <w:spacing w:after="160" w:line="259" w:lineRule="auto"/>
        <w:jc w:val="left"/>
      </w:pPr>
      <w:r>
        <w:t>Create your bot:</w:t>
      </w:r>
    </w:p>
    <w:p w14:paraId="650791A1" w14:textId="77777777" w:rsidR="00515736" w:rsidRDefault="00515736" w:rsidP="00EF526A">
      <w:pPr>
        <w:pStyle w:val="Listenabsatz"/>
        <w:numPr>
          <w:ilvl w:val="1"/>
          <w:numId w:val="19"/>
        </w:numPr>
        <w:spacing w:after="160" w:line="259" w:lineRule="auto"/>
        <w:jc w:val="left"/>
      </w:pPr>
      <w:r>
        <w:lastRenderedPageBreak/>
        <w:t>Enter a name and, if desired, a description for your bot.</w:t>
      </w:r>
    </w:p>
    <w:p w14:paraId="6E6AB869" w14:textId="77777777" w:rsidR="00515736" w:rsidRDefault="00515736" w:rsidP="00EF526A">
      <w:pPr>
        <w:pStyle w:val="Listenabsatz"/>
        <w:numPr>
          <w:ilvl w:val="1"/>
          <w:numId w:val="19"/>
        </w:numPr>
        <w:spacing w:after="160" w:line="259" w:lineRule="auto"/>
        <w:jc w:val="left"/>
      </w:pPr>
      <w:r>
        <w:t>(Optional) Add up to six topics to your bot. By categorizing bot in this way, CAI can suggest more appropriate training data to improve it later on.</w:t>
      </w:r>
    </w:p>
    <w:p w14:paraId="0F3175B4" w14:textId="301E1137" w:rsidR="00515736" w:rsidRDefault="00515736" w:rsidP="00EF526A">
      <w:pPr>
        <w:pStyle w:val="Listenabsatz"/>
        <w:numPr>
          <w:ilvl w:val="1"/>
          <w:numId w:val="19"/>
        </w:numPr>
        <w:spacing w:after="160" w:line="259" w:lineRule="auto"/>
        <w:jc w:val="left"/>
      </w:pPr>
      <w:r>
        <w:t>Set default language as English</w:t>
      </w:r>
    </w:p>
    <w:p w14:paraId="0C8732FD" w14:textId="77777777" w:rsidR="00515736" w:rsidRDefault="00515736" w:rsidP="00515736">
      <w:pPr>
        <w:spacing w:after="160" w:line="259" w:lineRule="auto"/>
        <w:jc w:val="left"/>
      </w:pPr>
    </w:p>
    <w:p w14:paraId="777D410C" w14:textId="554F8FC6" w:rsidR="00515736" w:rsidRDefault="00515736" w:rsidP="00515736">
      <w:r>
        <w:rPr>
          <w:noProof/>
        </w:rPr>
        <w:drawing>
          <wp:inline distT="0" distB="0" distL="0" distR="0" wp14:anchorId="5D81316D" wp14:editId="40521337">
            <wp:extent cx="5943600" cy="2141855"/>
            <wp:effectExtent l="0" t="0" r="0" b="4445"/>
            <wp:docPr id="15" name="Picture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descr="Ein Bild, das Text enthält.&#10;&#10;Automatisch generierte Beschreibung"/>
                    <pic:cNvPicPr/>
                  </pic:nvPicPr>
                  <pic:blipFill>
                    <a:blip r:embed="rId43">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p>
    <w:p w14:paraId="684B7D56" w14:textId="77777777" w:rsidR="00515736" w:rsidRDefault="00515736" w:rsidP="00515736"/>
    <w:p w14:paraId="1B354E37" w14:textId="77777777" w:rsidR="00515736" w:rsidRDefault="00515736" w:rsidP="00EF526A">
      <w:pPr>
        <w:pStyle w:val="Listenabsatz"/>
        <w:numPr>
          <w:ilvl w:val="0"/>
          <w:numId w:val="19"/>
        </w:numPr>
        <w:spacing w:after="160" w:line="259" w:lineRule="auto"/>
        <w:jc w:val="left"/>
      </w:pPr>
      <w:r>
        <w:t xml:space="preserve">Select your data policy according to </w:t>
      </w:r>
      <w:hyperlink r:id="rId44" w:history="1">
        <w:r w:rsidRPr="00F60989">
          <w:rPr>
            <w:rStyle w:val="Hyperlink"/>
          </w:rPr>
          <w:t>Bot Data Policy settings.</w:t>
        </w:r>
      </w:hyperlink>
    </w:p>
    <w:p w14:paraId="67065A56" w14:textId="2AFC7C0A" w:rsidR="00515736" w:rsidRDefault="00515736" w:rsidP="00515736">
      <w:r>
        <w:rPr>
          <w:noProof/>
        </w:rPr>
        <w:drawing>
          <wp:inline distT="0" distB="0" distL="0" distR="0" wp14:anchorId="27B7FF0C" wp14:editId="58C02F92">
            <wp:extent cx="5943600" cy="2602230"/>
            <wp:effectExtent l="0" t="0" r="0" b="1270"/>
            <wp:docPr id="16" name="Picture 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9" descr="Ein Bild, das Text enthält.&#10;&#10;Automatisch generierte Beschreibung"/>
                    <pic:cNvPicPr/>
                  </pic:nvPicPr>
                  <pic:blipFill>
                    <a:blip r:embed="rId45">
                      <a:extLst>
                        <a:ext uri="{28A0092B-C50C-407E-A947-70E740481C1C}">
                          <a14:useLocalDpi xmlns:a14="http://schemas.microsoft.com/office/drawing/2010/main" val="0"/>
                        </a:ext>
                      </a:extLst>
                    </a:blip>
                    <a:stretch>
                      <a:fillRect/>
                    </a:stretch>
                  </pic:blipFill>
                  <pic:spPr>
                    <a:xfrm>
                      <a:off x="0" y="0"/>
                      <a:ext cx="5943600" cy="2602230"/>
                    </a:xfrm>
                    <a:prstGeom prst="rect">
                      <a:avLst/>
                    </a:prstGeom>
                  </pic:spPr>
                </pic:pic>
              </a:graphicData>
            </a:graphic>
          </wp:inline>
        </w:drawing>
      </w:r>
    </w:p>
    <w:p w14:paraId="332F60AD" w14:textId="77777777" w:rsidR="00515736" w:rsidRDefault="00515736" w:rsidP="00515736"/>
    <w:p w14:paraId="266F0804" w14:textId="128F43F5" w:rsidR="00515736" w:rsidRDefault="00515736" w:rsidP="00EF526A">
      <w:pPr>
        <w:pStyle w:val="Listenabsatz"/>
        <w:numPr>
          <w:ilvl w:val="0"/>
          <w:numId w:val="19"/>
        </w:numPr>
        <w:spacing w:after="160" w:line="259" w:lineRule="auto"/>
        <w:jc w:val="left"/>
      </w:pPr>
      <w:r>
        <w:t xml:space="preserve">Set your bot visibility. And </w:t>
      </w:r>
      <w:r w:rsidRPr="00F60989">
        <w:rPr>
          <w:color w:val="5B9BD5" w:themeColor="accent1"/>
        </w:rPr>
        <w:t xml:space="preserve">create </w:t>
      </w:r>
      <w:r>
        <w:t>your bot.</w:t>
      </w:r>
    </w:p>
    <w:p w14:paraId="031F4530" w14:textId="77777777" w:rsidR="00515736" w:rsidRPr="00F60989" w:rsidRDefault="00515736" w:rsidP="00515736">
      <w:pPr>
        <w:pStyle w:val="Listenabsatz"/>
        <w:ind w:left="0"/>
      </w:pPr>
      <w:r>
        <w:rPr>
          <w:noProof/>
        </w:rPr>
        <w:drawing>
          <wp:inline distT="0" distB="0" distL="0" distR="0" wp14:anchorId="5FEDE76D" wp14:editId="44D4364F">
            <wp:extent cx="5156200" cy="1511300"/>
            <wp:effectExtent l="0" t="0" r="0" b="0"/>
            <wp:docPr id="17" name="Picture 1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0" descr="Ein Bild, das Text enthält.&#10;&#10;Automatisch generierte Beschreibung"/>
                    <pic:cNvPicPr/>
                  </pic:nvPicPr>
                  <pic:blipFill>
                    <a:blip r:embed="rId46">
                      <a:extLst>
                        <a:ext uri="{28A0092B-C50C-407E-A947-70E740481C1C}">
                          <a14:useLocalDpi xmlns:a14="http://schemas.microsoft.com/office/drawing/2010/main" val="0"/>
                        </a:ext>
                      </a:extLst>
                    </a:blip>
                    <a:stretch>
                      <a:fillRect/>
                    </a:stretch>
                  </pic:blipFill>
                  <pic:spPr>
                    <a:xfrm>
                      <a:off x="0" y="0"/>
                      <a:ext cx="5156200" cy="1511300"/>
                    </a:xfrm>
                    <a:prstGeom prst="rect">
                      <a:avLst/>
                    </a:prstGeom>
                  </pic:spPr>
                </pic:pic>
              </a:graphicData>
            </a:graphic>
          </wp:inline>
        </w:drawing>
      </w:r>
    </w:p>
    <w:p w14:paraId="35F55A5C" w14:textId="77777777" w:rsidR="00515736" w:rsidRPr="00515736" w:rsidRDefault="00515736" w:rsidP="00515736">
      <w:pPr>
        <w:rPr>
          <w:lang w:eastAsia="en-GB"/>
        </w:rPr>
      </w:pPr>
    </w:p>
    <w:p w14:paraId="667360D6" w14:textId="5B2259C6" w:rsidR="00515736" w:rsidRDefault="00515736" w:rsidP="00515736">
      <w:pPr>
        <w:pStyle w:val="berschrift2"/>
      </w:pPr>
      <w:bookmarkStart w:id="34" w:name="_Toc95404400"/>
      <w:r>
        <w:t>Creating Sales Order Intent</w:t>
      </w:r>
      <w:bookmarkEnd w:id="34"/>
    </w:p>
    <w:p w14:paraId="199A4E28" w14:textId="77777777" w:rsidR="00515736" w:rsidRDefault="00515736" w:rsidP="00515736">
      <w:r w:rsidRPr="003657DF">
        <w:t>An intent is a collection of sentences that all have the same meaning, even though they can be very different</w:t>
      </w:r>
      <w:r>
        <w:t xml:space="preserve"> </w:t>
      </w:r>
      <w:r w:rsidRPr="003657DF">
        <w:t xml:space="preserve">from one another. When a user sends a message to your bot, </w:t>
      </w:r>
      <w:r>
        <w:t>CAI</w:t>
      </w:r>
      <w:r w:rsidRPr="003657DF">
        <w:t xml:space="preserve"> algorithm predicts the intents to which it’s</w:t>
      </w:r>
      <w:r>
        <w:t xml:space="preserve"> </w:t>
      </w:r>
      <w:r w:rsidRPr="003657DF">
        <w:t>close enough and decides what the intention of the message is</w:t>
      </w:r>
      <w:r w:rsidRPr="001C3C8F">
        <w:t>.</w:t>
      </w:r>
    </w:p>
    <w:p w14:paraId="4FB50AB4" w14:textId="150DF686" w:rsidR="00515736" w:rsidRDefault="00515736" w:rsidP="00515736">
      <w:pPr>
        <w:rPr>
          <w:lang/>
        </w:rPr>
      </w:pPr>
      <w:r w:rsidRPr="003657DF">
        <w:rPr>
          <w:lang/>
        </w:rPr>
        <w:t>Everything your chatbot understands is in the intents. Each intent corresponds to an action that your user</w:t>
      </w:r>
      <w:r>
        <w:t xml:space="preserve"> </w:t>
      </w:r>
      <w:r w:rsidRPr="003657DF">
        <w:rPr>
          <w:lang/>
        </w:rPr>
        <w:t>wants to perform. For example, the intent greetings enables your bot to understand when a user says Hello.</w:t>
      </w:r>
      <w:r>
        <w:t xml:space="preserve"> </w:t>
      </w:r>
      <w:r w:rsidRPr="003657DF">
        <w:rPr>
          <w:lang/>
        </w:rPr>
        <w:t>Explore each intent by clicking the name of the intent (for example, greetings), and you’ll see the expressions</w:t>
      </w:r>
      <w:r>
        <w:t xml:space="preserve"> </w:t>
      </w:r>
      <w:r w:rsidRPr="003657DF">
        <w:rPr>
          <w:lang/>
        </w:rPr>
        <w:t>inside that train your bot to understand the user’s intent.</w:t>
      </w:r>
    </w:p>
    <w:p w14:paraId="53B72A5A" w14:textId="77777777" w:rsidR="00515736" w:rsidRPr="003657DF" w:rsidRDefault="00515736" w:rsidP="00515736">
      <w:pPr>
        <w:rPr>
          <w:lang/>
        </w:rPr>
      </w:pPr>
    </w:p>
    <w:p w14:paraId="6F6881BD" w14:textId="77777777" w:rsidR="00515736" w:rsidRDefault="00515736" w:rsidP="00EF526A">
      <w:pPr>
        <w:pStyle w:val="Listenabsatz"/>
        <w:numPr>
          <w:ilvl w:val="0"/>
          <w:numId w:val="20"/>
        </w:numPr>
        <w:spacing w:after="160" w:line="259" w:lineRule="auto"/>
        <w:jc w:val="left"/>
      </w:pPr>
      <w:bookmarkStart w:id="35" w:name="OLE_LINK1"/>
      <w:bookmarkStart w:id="36" w:name="OLE_LINK2"/>
      <w:r>
        <w:t xml:space="preserve">Click </w:t>
      </w:r>
      <w:r w:rsidRPr="00460FB2">
        <w:rPr>
          <w:color w:val="5B9BD5" w:themeColor="accent1"/>
        </w:rPr>
        <w:t xml:space="preserve">+ New Intent </w:t>
      </w:r>
      <w:r>
        <w:t>button to create a new intent.</w:t>
      </w:r>
    </w:p>
    <w:p w14:paraId="17463483" w14:textId="7E8D0C02" w:rsidR="00515736" w:rsidRDefault="00515736" w:rsidP="00515736">
      <w:r w:rsidRPr="00460FB2">
        <w:rPr>
          <w:noProof/>
        </w:rPr>
        <w:drawing>
          <wp:inline distT="0" distB="0" distL="0" distR="0" wp14:anchorId="1E43C635" wp14:editId="29179C2C">
            <wp:extent cx="5943600" cy="3111500"/>
            <wp:effectExtent l="0" t="0" r="0" b="0"/>
            <wp:docPr id="18" name="Picture 1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4" descr="Ein Bild, das Text enthält.&#10;&#10;Automatisch generierte Beschreibung"/>
                    <pic:cNvPicPr/>
                  </pic:nvPicPr>
                  <pic:blipFill>
                    <a:blip r:embed="rId47"/>
                    <a:stretch>
                      <a:fillRect/>
                    </a:stretch>
                  </pic:blipFill>
                  <pic:spPr>
                    <a:xfrm>
                      <a:off x="0" y="0"/>
                      <a:ext cx="5943600" cy="3111500"/>
                    </a:xfrm>
                    <a:prstGeom prst="rect">
                      <a:avLst/>
                    </a:prstGeom>
                  </pic:spPr>
                </pic:pic>
              </a:graphicData>
            </a:graphic>
          </wp:inline>
        </w:drawing>
      </w:r>
    </w:p>
    <w:p w14:paraId="0412A0EA" w14:textId="77777777" w:rsidR="00515736" w:rsidRDefault="00515736" w:rsidP="00515736"/>
    <w:bookmarkEnd w:id="35"/>
    <w:bookmarkEnd w:id="36"/>
    <w:p w14:paraId="7B593B03" w14:textId="77777777" w:rsidR="00515736" w:rsidRDefault="00515736" w:rsidP="00EF526A">
      <w:pPr>
        <w:pStyle w:val="Listenabsatz"/>
        <w:numPr>
          <w:ilvl w:val="0"/>
          <w:numId w:val="20"/>
        </w:numPr>
        <w:spacing w:after="160" w:line="259" w:lineRule="auto"/>
        <w:jc w:val="left"/>
      </w:pPr>
      <w:r>
        <w:t>Name Your Intent and decide set your matching strictness to 50</w:t>
      </w:r>
    </w:p>
    <w:p w14:paraId="2939CF7D" w14:textId="1FB4A87A" w:rsidR="00515736" w:rsidRDefault="00515736" w:rsidP="00515736">
      <w:pPr>
        <w:jc w:val="center"/>
      </w:pPr>
      <w:r w:rsidRPr="00460FB2">
        <w:rPr>
          <w:noProof/>
        </w:rPr>
        <w:drawing>
          <wp:inline distT="0" distB="0" distL="0" distR="0" wp14:anchorId="09CF1150" wp14:editId="67D7EEEB">
            <wp:extent cx="4279602" cy="2083242"/>
            <wp:effectExtent l="0" t="0" r="635" b="0"/>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434215" cy="2158505"/>
                    </a:xfrm>
                    <a:prstGeom prst="rect">
                      <a:avLst/>
                    </a:prstGeom>
                  </pic:spPr>
                </pic:pic>
              </a:graphicData>
            </a:graphic>
          </wp:inline>
        </w:drawing>
      </w:r>
    </w:p>
    <w:p w14:paraId="70B01CBF" w14:textId="77777777" w:rsidR="00515736" w:rsidRDefault="00515736" w:rsidP="00515736">
      <w:pPr>
        <w:jc w:val="center"/>
      </w:pPr>
    </w:p>
    <w:p w14:paraId="29D9A961" w14:textId="34E0ADF7" w:rsidR="00515736" w:rsidRDefault="00515736" w:rsidP="00EF526A">
      <w:pPr>
        <w:pStyle w:val="Listenabsatz"/>
        <w:numPr>
          <w:ilvl w:val="0"/>
          <w:numId w:val="20"/>
        </w:numPr>
        <w:spacing w:after="160" w:line="259" w:lineRule="auto"/>
        <w:jc w:val="left"/>
      </w:pPr>
      <w:r>
        <w:lastRenderedPageBreak/>
        <w:t>Click the salesorder intent and add your expressions to train your intent. Try to add more than 50 expressions per intent at least for better training of chatbot.</w:t>
      </w:r>
    </w:p>
    <w:p w14:paraId="2A7EAC75" w14:textId="2867E877" w:rsidR="00515736" w:rsidRDefault="00515736" w:rsidP="00515736">
      <w:pPr>
        <w:pStyle w:val="berschrift2"/>
      </w:pPr>
      <w:bookmarkStart w:id="37" w:name="_Toc95404401"/>
      <w:r>
        <w:t>Create Sales Order ID Entity</w:t>
      </w:r>
      <w:bookmarkEnd w:id="37"/>
    </w:p>
    <w:p w14:paraId="354DF56C" w14:textId="77777777" w:rsidR="00515736" w:rsidRPr="00515736" w:rsidRDefault="00515736" w:rsidP="00515736"/>
    <w:p w14:paraId="78390580" w14:textId="3F72E88B" w:rsidR="00515736" w:rsidRDefault="00515736" w:rsidP="00515736">
      <w:r w:rsidRPr="008377AC">
        <w:rPr>
          <w:lang/>
        </w:rPr>
        <w:t xml:space="preserve">An entity is a keyword that is extracted from an expression. </w:t>
      </w:r>
      <w:r>
        <w:t>CAI</w:t>
      </w:r>
      <w:r w:rsidRPr="008377AC">
        <w:rPr>
          <w:lang/>
        </w:rPr>
        <w:t xml:space="preserve"> automatically detect</w:t>
      </w:r>
      <w:r>
        <w:t>s</w:t>
      </w:r>
      <w:r w:rsidRPr="008377AC">
        <w:rPr>
          <w:lang/>
        </w:rPr>
        <w:t xml:space="preserve"> </w:t>
      </w:r>
      <w:hyperlink r:id="rId49" w:anchor="page=55&amp;zoom=100,0,541" w:history="1">
        <w:r w:rsidRPr="00794B03">
          <w:rPr>
            <w:rStyle w:val="Hyperlink"/>
            <w:lang/>
          </w:rPr>
          <w:t>28 different entities</w:t>
        </w:r>
      </w:hyperlink>
      <w:r>
        <w:t xml:space="preserve">, </w:t>
      </w:r>
      <w:r w:rsidRPr="008377AC">
        <w:rPr>
          <w:lang/>
        </w:rPr>
        <w:t xml:space="preserve">such as Datetime, Location, Person, and so on. However, </w:t>
      </w:r>
      <w:r>
        <w:t>we’re</w:t>
      </w:r>
      <w:r w:rsidRPr="008377AC">
        <w:rPr>
          <w:lang/>
        </w:rPr>
        <w:t xml:space="preserve"> not limited to</w:t>
      </w:r>
      <w:r>
        <w:t xml:space="preserve"> </w:t>
      </w:r>
      <w:r w:rsidRPr="008377AC">
        <w:rPr>
          <w:lang/>
        </w:rPr>
        <w:t>these gold entities</w:t>
      </w:r>
      <w:r>
        <w:t>. We can create a custom entity like Sales Order ID.</w:t>
      </w:r>
    </w:p>
    <w:p w14:paraId="364FF942" w14:textId="77777777" w:rsidR="00515736" w:rsidRPr="00794B03" w:rsidRDefault="00515736" w:rsidP="00515736"/>
    <w:p w14:paraId="3E94EB79" w14:textId="77777777" w:rsidR="00515736" w:rsidRDefault="00515736" w:rsidP="00EF526A">
      <w:pPr>
        <w:pStyle w:val="Listenabsatz"/>
        <w:numPr>
          <w:ilvl w:val="0"/>
          <w:numId w:val="21"/>
        </w:numPr>
        <w:spacing w:after="160" w:line="259" w:lineRule="auto"/>
        <w:jc w:val="left"/>
      </w:pPr>
      <w:r>
        <w:t>Navigate to entity tab in Train tab.</w:t>
      </w:r>
    </w:p>
    <w:p w14:paraId="721A510D" w14:textId="3BE23B0D" w:rsidR="00515736" w:rsidRDefault="00515736" w:rsidP="00515736">
      <w:pPr>
        <w:jc w:val="center"/>
      </w:pPr>
      <w:r w:rsidRPr="008377AC">
        <w:rPr>
          <w:noProof/>
        </w:rPr>
        <w:drawing>
          <wp:inline distT="0" distB="0" distL="0" distR="0" wp14:anchorId="64360525" wp14:editId="077043EC">
            <wp:extent cx="5549459" cy="3432246"/>
            <wp:effectExtent l="0" t="0" r="635" b="0"/>
            <wp:docPr id="20" name="Picture 1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7" descr="Ein Bild, das Text enthält.&#10;&#10;Automatisch generierte Beschreibung"/>
                    <pic:cNvPicPr/>
                  </pic:nvPicPr>
                  <pic:blipFill>
                    <a:blip r:embed="rId50"/>
                    <a:stretch>
                      <a:fillRect/>
                    </a:stretch>
                  </pic:blipFill>
                  <pic:spPr>
                    <a:xfrm>
                      <a:off x="0" y="0"/>
                      <a:ext cx="5594264" cy="3459957"/>
                    </a:xfrm>
                    <a:prstGeom prst="rect">
                      <a:avLst/>
                    </a:prstGeom>
                  </pic:spPr>
                </pic:pic>
              </a:graphicData>
            </a:graphic>
          </wp:inline>
        </w:drawing>
      </w:r>
    </w:p>
    <w:p w14:paraId="71003CD5" w14:textId="1270966D" w:rsidR="00515736" w:rsidRDefault="00515736" w:rsidP="00515736">
      <w:pPr>
        <w:jc w:val="center"/>
      </w:pPr>
    </w:p>
    <w:p w14:paraId="04479AEF" w14:textId="4A0F734D" w:rsidR="00515736" w:rsidRDefault="00515736" w:rsidP="00515736">
      <w:pPr>
        <w:jc w:val="center"/>
      </w:pPr>
    </w:p>
    <w:p w14:paraId="4DC73ED1" w14:textId="6FC1BCB4" w:rsidR="00515736" w:rsidRDefault="00515736" w:rsidP="00515736">
      <w:pPr>
        <w:jc w:val="center"/>
      </w:pPr>
    </w:p>
    <w:p w14:paraId="76712AFE" w14:textId="6E8B37CC" w:rsidR="00515736" w:rsidRDefault="00515736" w:rsidP="00515736">
      <w:pPr>
        <w:jc w:val="center"/>
      </w:pPr>
    </w:p>
    <w:p w14:paraId="6DE8921B" w14:textId="0E39FF89" w:rsidR="00515736" w:rsidRDefault="00515736" w:rsidP="00515736">
      <w:pPr>
        <w:jc w:val="center"/>
      </w:pPr>
    </w:p>
    <w:p w14:paraId="620CE9A2" w14:textId="246BD4E7" w:rsidR="00515736" w:rsidRDefault="00515736" w:rsidP="00515736">
      <w:pPr>
        <w:jc w:val="center"/>
      </w:pPr>
    </w:p>
    <w:p w14:paraId="57D36EB8" w14:textId="654B69A6" w:rsidR="00515736" w:rsidRDefault="00515736" w:rsidP="00515736">
      <w:pPr>
        <w:jc w:val="center"/>
      </w:pPr>
    </w:p>
    <w:p w14:paraId="1920F939" w14:textId="2105B31C" w:rsidR="00515736" w:rsidRDefault="00515736" w:rsidP="00515736">
      <w:pPr>
        <w:jc w:val="center"/>
      </w:pPr>
    </w:p>
    <w:p w14:paraId="72B503DF" w14:textId="256285E3" w:rsidR="00515736" w:rsidRDefault="00515736" w:rsidP="00515736">
      <w:pPr>
        <w:jc w:val="center"/>
      </w:pPr>
    </w:p>
    <w:p w14:paraId="4FB72351" w14:textId="3FD2A9B3" w:rsidR="00515736" w:rsidRDefault="00515736" w:rsidP="00515736">
      <w:pPr>
        <w:jc w:val="center"/>
      </w:pPr>
    </w:p>
    <w:p w14:paraId="0FC5189D" w14:textId="174DF7AF" w:rsidR="00515736" w:rsidRDefault="00515736" w:rsidP="00515736">
      <w:pPr>
        <w:jc w:val="center"/>
      </w:pPr>
    </w:p>
    <w:p w14:paraId="2523B457" w14:textId="65CA372F" w:rsidR="00515736" w:rsidRDefault="00515736" w:rsidP="00515736">
      <w:pPr>
        <w:jc w:val="center"/>
      </w:pPr>
    </w:p>
    <w:p w14:paraId="19B3EE27" w14:textId="26C40D1C" w:rsidR="00515736" w:rsidRDefault="00515736" w:rsidP="00515736">
      <w:pPr>
        <w:jc w:val="center"/>
      </w:pPr>
    </w:p>
    <w:p w14:paraId="4A37B4D3" w14:textId="5620F1B2" w:rsidR="00515736" w:rsidRDefault="00515736" w:rsidP="00515736">
      <w:pPr>
        <w:jc w:val="center"/>
      </w:pPr>
    </w:p>
    <w:p w14:paraId="48E51AD9" w14:textId="1843C0DD" w:rsidR="00515736" w:rsidRDefault="00515736" w:rsidP="00515736">
      <w:pPr>
        <w:jc w:val="center"/>
      </w:pPr>
    </w:p>
    <w:p w14:paraId="7A4AA371" w14:textId="1C6D18FE" w:rsidR="00515736" w:rsidRDefault="00515736" w:rsidP="00515736">
      <w:pPr>
        <w:jc w:val="center"/>
      </w:pPr>
    </w:p>
    <w:p w14:paraId="20649454" w14:textId="77777777" w:rsidR="00515736" w:rsidRDefault="00515736" w:rsidP="00515736">
      <w:pPr>
        <w:jc w:val="center"/>
      </w:pPr>
    </w:p>
    <w:p w14:paraId="76A46697" w14:textId="77777777" w:rsidR="00515736" w:rsidRPr="00794B03" w:rsidRDefault="00515736" w:rsidP="00EF526A">
      <w:pPr>
        <w:pStyle w:val="Listenabsatz"/>
        <w:numPr>
          <w:ilvl w:val="0"/>
          <w:numId w:val="21"/>
        </w:numPr>
        <w:spacing w:after="160" w:line="259" w:lineRule="auto"/>
        <w:jc w:val="left"/>
        <w:rPr>
          <w:color w:val="5B9BD5" w:themeColor="accent1"/>
        </w:rPr>
      </w:pPr>
      <w:r>
        <w:lastRenderedPageBreak/>
        <w:t xml:space="preserve">Create your free entity with </w:t>
      </w:r>
      <w:r w:rsidRPr="00794B03">
        <w:rPr>
          <w:color w:val="5B9BD5" w:themeColor="accent1"/>
        </w:rPr>
        <w:t>sales-order-id</w:t>
      </w:r>
      <w:r>
        <w:rPr>
          <w:color w:val="5B9BD5" w:themeColor="accent1"/>
        </w:rPr>
        <w:t xml:space="preserve"> </w:t>
      </w:r>
      <w:r>
        <w:rPr>
          <w:color w:val="000000" w:themeColor="text1"/>
        </w:rPr>
        <w:t>name and 50 matching strictness</w:t>
      </w:r>
    </w:p>
    <w:p w14:paraId="1C00AD43" w14:textId="6E19956A" w:rsidR="00515736" w:rsidRDefault="00515736" w:rsidP="00515736">
      <w:pPr>
        <w:jc w:val="center"/>
      </w:pPr>
      <w:r w:rsidRPr="00794B03">
        <w:rPr>
          <w:noProof/>
        </w:rPr>
        <w:drawing>
          <wp:inline distT="0" distB="0" distL="0" distR="0" wp14:anchorId="78EA624A" wp14:editId="52C99B81">
            <wp:extent cx="5943600" cy="3585845"/>
            <wp:effectExtent l="0" t="0" r="0"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3585845"/>
                    </a:xfrm>
                    <a:prstGeom prst="rect">
                      <a:avLst/>
                    </a:prstGeom>
                  </pic:spPr>
                </pic:pic>
              </a:graphicData>
            </a:graphic>
          </wp:inline>
        </w:drawing>
      </w:r>
    </w:p>
    <w:p w14:paraId="668600DC" w14:textId="77777777" w:rsidR="00515736" w:rsidRDefault="00515736" w:rsidP="00515736">
      <w:pPr>
        <w:jc w:val="center"/>
      </w:pPr>
    </w:p>
    <w:p w14:paraId="2E010567" w14:textId="6B992B28" w:rsidR="00515736" w:rsidRPr="00515736" w:rsidRDefault="00515736" w:rsidP="00EF526A">
      <w:pPr>
        <w:pStyle w:val="Listenabsatz"/>
        <w:numPr>
          <w:ilvl w:val="0"/>
          <w:numId w:val="21"/>
        </w:numPr>
        <w:spacing w:after="160" w:line="259" w:lineRule="auto"/>
        <w:jc w:val="left"/>
      </w:pPr>
      <w:r>
        <w:t>Now go back to your salesorder intent and expand your expressions and tag your entities like below</w:t>
      </w:r>
      <w:r>
        <w:t>.</w:t>
      </w:r>
      <w:r>
        <w:rPr>
          <w:noProof/>
        </w:rPr>
        <w:drawing>
          <wp:inline distT="0" distB="0" distL="0" distR="0" wp14:anchorId="4231EA80" wp14:editId="03B80163">
            <wp:extent cx="5363845" cy="3324998"/>
            <wp:effectExtent l="0" t="0" r="8255" b="8890"/>
            <wp:docPr id="22" name="Picture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0" descr="Ein Bild, das Text enthält.&#10;&#10;Automatisch generierte Beschreibung"/>
                    <pic:cNvPicPr/>
                  </pic:nvPicPr>
                  <pic:blipFill>
                    <a:blip r:embed="rId52">
                      <a:extLst>
                        <a:ext uri="{28A0092B-C50C-407E-A947-70E740481C1C}">
                          <a14:useLocalDpi xmlns:a14="http://schemas.microsoft.com/office/drawing/2010/main" val="0"/>
                        </a:ext>
                      </a:extLst>
                    </a:blip>
                    <a:stretch>
                      <a:fillRect/>
                    </a:stretch>
                  </pic:blipFill>
                  <pic:spPr>
                    <a:xfrm>
                      <a:off x="0" y="0"/>
                      <a:ext cx="5363845" cy="3324998"/>
                    </a:xfrm>
                    <a:prstGeom prst="rect">
                      <a:avLst/>
                    </a:prstGeom>
                  </pic:spPr>
                </pic:pic>
              </a:graphicData>
            </a:graphic>
          </wp:inline>
        </w:drawing>
      </w:r>
    </w:p>
    <w:p w14:paraId="4FDAD7EC" w14:textId="44C93F11" w:rsidR="00515736" w:rsidRDefault="00515736" w:rsidP="00515736"/>
    <w:p w14:paraId="778550A8" w14:textId="507422EF" w:rsidR="00515736" w:rsidRDefault="00515736" w:rsidP="00515736"/>
    <w:p w14:paraId="4C85D956" w14:textId="45EF96A7" w:rsidR="00515736" w:rsidRDefault="00515736" w:rsidP="00515736"/>
    <w:p w14:paraId="1373596A" w14:textId="40847F45" w:rsidR="00515736" w:rsidRDefault="00515736" w:rsidP="00515736">
      <w:pPr>
        <w:pStyle w:val="berschrift2"/>
      </w:pPr>
      <w:bookmarkStart w:id="38" w:name="_Toc95404402"/>
      <w:r>
        <w:lastRenderedPageBreak/>
        <w:t>Create New Skill</w:t>
      </w:r>
      <w:bookmarkEnd w:id="38"/>
    </w:p>
    <w:p w14:paraId="36135C13" w14:textId="77777777" w:rsidR="00515736" w:rsidRPr="00515736" w:rsidRDefault="00515736" w:rsidP="00515736"/>
    <w:p w14:paraId="5ECD5C32" w14:textId="1FC00EDC" w:rsidR="00515736" w:rsidRDefault="00515736" w:rsidP="00515736">
      <w:r w:rsidRPr="00A00464">
        <w:t>A skill is a block of conversation that has a clear purpose and that your bot can execute to achieve a goal. It can</w:t>
      </w:r>
      <w:r>
        <w:t xml:space="preserve"> </w:t>
      </w:r>
      <w:r w:rsidRPr="00A00464">
        <w:t xml:space="preserve">be as simple as the ability to greet someone, but it can also be more complex, like </w:t>
      </w:r>
      <w:r>
        <w:t>getting details of an order according to information given by user</w:t>
      </w:r>
      <w:r w:rsidRPr="00A00464">
        <w:t>.</w:t>
      </w:r>
      <w:r>
        <w:t xml:space="preserve"> </w:t>
      </w:r>
      <w:r w:rsidRPr="00A00464">
        <w:t>You can add a skill to your bot on the Build tab by clicking Add skill in the command panel on the left. You can</w:t>
      </w:r>
      <w:r>
        <w:t xml:space="preserve"> </w:t>
      </w:r>
      <w:r w:rsidRPr="00A00464">
        <w:t>add as many skills to your bot as you wish.</w:t>
      </w:r>
    </w:p>
    <w:p w14:paraId="2606CC1D" w14:textId="77777777" w:rsidR="00515736" w:rsidRPr="00A00464" w:rsidRDefault="00515736" w:rsidP="00515736"/>
    <w:p w14:paraId="0756C235" w14:textId="77777777" w:rsidR="00515736" w:rsidRDefault="00515736" w:rsidP="00515736">
      <w:pPr>
        <w:pStyle w:val="Listenabsatz"/>
      </w:pPr>
      <w:r>
        <w:rPr>
          <w:noProof/>
        </w:rPr>
        <w:drawing>
          <wp:inline distT="0" distB="0" distL="0" distR="0" wp14:anchorId="422469B9" wp14:editId="09F8AC36">
            <wp:extent cx="5943600" cy="2419350"/>
            <wp:effectExtent l="0" t="0" r="0" b="6350"/>
            <wp:docPr id="3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2419350"/>
                    </a:xfrm>
                    <a:prstGeom prst="rect">
                      <a:avLst/>
                    </a:prstGeom>
                  </pic:spPr>
                </pic:pic>
              </a:graphicData>
            </a:graphic>
          </wp:inline>
        </w:drawing>
      </w:r>
    </w:p>
    <w:p w14:paraId="1059DA54" w14:textId="77777777" w:rsidR="00515736" w:rsidRDefault="00515736" w:rsidP="00515736">
      <w:pPr>
        <w:pStyle w:val="Listenabsatz"/>
      </w:pPr>
    </w:p>
    <w:p w14:paraId="12CE4149" w14:textId="77777777" w:rsidR="00515736" w:rsidRDefault="00515736" w:rsidP="00EF526A">
      <w:pPr>
        <w:pStyle w:val="Listenabsatz"/>
        <w:numPr>
          <w:ilvl w:val="0"/>
          <w:numId w:val="13"/>
        </w:numPr>
        <w:spacing w:after="160" w:line="259" w:lineRule="auto"/>
        <w:jc w:val="left"/>
      </w:pPr>
      <w:r>
        <w:t>Create your business skill named salesorder and open your skill by clicking on it</w:t>
      </w:r>
    </w:p>
    <w:p w14:paraId="0DAB52C2" w14:textId="77777777" w:rsidR="00515736" w:rsidRDefault="00515736" w:rsidP="00515736">
      <w:pPr>
        <w:pStyle w:val="Listenabsatz"/>
        <w:jc w:val="center"/>
      </w:pPr>
      <w:r>
        <w:rPr>
          <w:noProof/>
        </w:rPr>
        <w:drawing>
          <wp:inline distT="0" distB="0" distL="0" distR="0" wp14:anchorId="23F34A77" wp14:editId="477C8F92">
            <wp:extent cx="4015408" cy="3892614"/>
            <wp:effectExtent l="0" t="0" r="0" b="0"/>
            <wp:docPr id="23" name="Picture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Ein Bild, das Text enthält.&#10;&#10;Automatisch generierte Beschreibung"/>
                    <pic:cNvPicPr/>
                  </pic:nvPicPr>
                  <pic:blipFill>
                    <a:blip r:embed="rId54">
                      <a:extLst>
                        <a:ext uri="{28A0092B-C50C-407E-A947-70E740481C1C}">
                          <a14:useLocalDpi xmlns:a14="http://schemas.microsoft.com/office/drawing/2010/main" val="0"/>
                        </a:ext>
                      </a:extLst>
                    </a:blip>
                    <a:stretch>
                      <a:fillRect/>
                    </a:stretch>
                  </pic:blipFill>
                  <pic:spPr>
                    <a:xfrm>
                      <a:off x="0" y="0"/>
                      <a:ext cx="4052297" cy="3928375"/>
                    </a:xfrm>
                    <a:prstGeom prst="rect">
                      <a:avLst/>
                    </a:prstGeom>
                  </pic:spPr>
                </pic:pic>
              </a:graphicData>
            </a:graphic>
          </wp:inline>
        </w:drawing>
      </w:r>
    </w:p>
    <w:p w14:paraId="009289AA" w14:textId="77777777" w:rsidR="00515736" w:rsidRDefault="00515736" w:rsidP="00515736">
      <w:pPr>
        <w:pStyle w:val="Listenabsatz"/>
      </w:pPr>
    </w:p>
    <w:p w14:paraId="10B7E02E" w14:textId="77777777" w:rsidR="00515736" w:rsidRDefault="00515736" w:rsidP="00EF526A">
      <w:pPr>
        <w:pStyle w:val="Listenabsatz"/>
        <w:numPr>
          <w:ilvl w:val="0"/>
          <w:numId w:val="13"/>
        </w:numPr>
        <w:spacing w:after="160" w:line="259" w:lineRule="auto"/>
        <w:jc w:val="left"/>
      </w:pPr>
      <w:r>
        <w:t>Set trigger for your action</w:t>
      </w:r>
    </w:p>
    <w:p w14:paraId="791FF8A2" w14:textId="77777777" w:rsidR="00515736" w:rsidRDefault="00515736" w:rsidP="00515736">
      <w:pPr>
        <w:jc w:val="center"/>
      </w:pPr>
      <w:r>
        <w:rPr>
          <w:noProof/>
        </w:rPr>
        <w:drawing>
          <wp:inline distT="0" distB="0" distL="0" distR="0" wp14:anchorId="109CB3CD" wp14:editId="66AA7831">
            <wp:extent cx="5943600" cy="3745865"/>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55">
                      <a:extLst>
                        <a:ext uri="{28A0092B-C50C-407E-A947-70E740481C1C}">
                          <a14:useLocalDpi xmlns:a14="http://schemas.microsoft.com/office/drawing/2010/main" val="0"/>
                        </a:ext>
                      </a:extLst>
                    </a:blip>
                    <a:stretch>
                      <a:fillRect/>
                    </a:stretch>
                  </pic:blipFill>
                  <pic:spPr>
                    <a:xfrm>
                      <a:off x="0" y="0"/>
                      <a:ext cx="5943600" cy="3745865"/>
                    </a:xfrm>
                    <a:prstGeom prst="rect">
                      <a:avLst/>
                    </a:prstGeom>
                  </pic:spPr>
                </pic:pic>
              </a:graphicData>
            </a:graphic>
          </wp:inline>
        </w:drawing>
      </w:r>
    </w:p>
    <w:p w14:paraId="5A9265D5" w14:textId="77777777" w:rsidR="00515736" w:rsidRDefault="00515736" w:rsidP="00515736">
      <w:r>
        <w:rPr>
          <w:noProof/>
        </w:rPr>
        <w:drawing>
          <wp:inline distT="0" distB="0" distL="0" distR="0" wp14:anchorId="34D1DCE6" wp14:editId="72142903">
            <wp:extent cx="5231307" cy="3116911"/>
            <wp:effectExtent l="0" t="0" r="1270" b="0"/>
            <wp:docPr id="27" name="Picture 2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Ein Bild, das Text enthält.&#10;&#10;Automatisch generierte Beschreibung"/>
                    <pic:cNvPicPr/>
                  </pic:nvPicPr>
                  <pic:blipFill>
                    <a:blip r:embed="rId56">
                      <a:extLst>
                        <a:ext uri="{28A0092B-C50C-407E-A947-70E740481C1C}">
                          <a14:useLocalDpi xmlns:a14="http://schemas.microsoft.com/office/drawing/2010/main" val="0"/>
                        </a:ext>
                      </a:extLst>
                    </a:blip>
                    <a:stretch>
                      <a:fillRect/>
                    </a:stretch>
                  </pic:blipFill>
                  <pic:spPr>
                    <a:xfrm>
                      <a:off x="0" y="0"/>
                      <a:ext cx="5274288" cy="3142520"/>
                    </a:xfrm>
                    <a:prstGeom prst="rect">
                      <a:avLst/>
                    </a:prstGeom>
                  </pic:spPr>
                </pic:pic>
              </a:graphicData>
            </a:graphic>
          </wp:inline>
        </w:drawing>
      </w:r>
    </w:p>
    <w:p w14:paraId="3D599217" w14:textId="77777777" w:rsidR="00515736" w:rsidRDefault="00515736" w:rsidP="00515736"/>
    <w:p w14:paraId="304663E8" w14:textId="62197F96" w:rsidR="00515736" w:rsidRDefault="00515736" w:rsidP="00515736"/>
    <w:p w14:paraId="07408ABE" w14:textId="5217480E" w:rsidR="00515736" w:rsidRDefault="00515736" w:rsidP="00515736"/>
    <w:p w14:paraId="6234214B" w14:textId="04EE1CC8" w:rsidR="00515736" w:rsidRDefault="00515736" w:rsidP="00515736"/>
    <w:p w14:paraId="3DD2D2AA" w14:textId="5BE88B76" w:rsidR="00515736" w:rsidRDefault="00515736" w:rsidP="00515736"/>
    <w:p w14:paraId="033B278E" w14:textId="77777777" w:rsidR="00515736" w:rsidRDefault="00515736" w:rsidP="00515736"/>
    <w:p w14:paraId="1773962C" w14:textId="0F692577" w:rsidR="00515736" w:rsidRDefault="00515736" w:rsidP="00EF526A">
      <w:pPr>
        <w:pStyle w:val="Listenabsatz"/>
        <w:numPr>
          <w:ilvl w:val="0"/>
          <w:numId w:val="13"/>
        </w:numPr>
        <w:spacing w:after="160" w:line="259" w:lineRule="auto"/>
        <w:jc w:val="left"/>
      </w:pPr>
      <w:r>
        <w:lastRenderedPageBreak/>
        <w:t>Set your requirements for action as below</w:t>
      </w:r>
    </w:p>
    <w:p w14:paraId="4FCF0685" w14:textId="77777777" w:rsidR="00515736" w:rsidRDefault="00515736" w:rsidP="00515736">
      <w:pPr>
        <w:pStyle w:val="Listenabsatz"/>
        <w:spacing w:after="160" w:line="259" w:lineRule="auto"/>
        <w:jc w:val="left"/>
      </w:pPr>
    </w:p>
    <w:p w14:paraId="4854D61F" w14:textId="0CC497FB" w:rsidR="00515736" w:rsidRDefault="00515736" w:rsidP="00515736">
      <w:pPr>
        <w:ind w:left="360"/>
      </w:pPr>
      <w:r>
        <w:rPr>
          <w:noProof/>
        </w:rPr>
        <w:drawing>
          <wp:inline distT="0" distB="0" distL="0" distR="0" wp14:anchorId="0A76408B" wp14:editId="48089839">
            <wp:extent cx="5463540" cy="2414815"/>
            <wp:effectExtent l="0" t="0" r="3810" b="5080"/>
            <wp:docPr id="33" name="Picture 3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Ein Bild, das Text enthält.&#10;&#10;Automatisch generierte Beschreibung"/>
                    <pic:cNvPicPr/>
                  </pic:nvPicPr>
                  <pic:blipFill>
                    <a:blip r:embed="rId57">
                      <a:extLst>
                        <a:ext uri="{28A0092B-C50C-407E-A947-70E740481C1C}">
                          <a14:useLocalDpi xmlns:a14="http://schemas.microsoft.com/office/drawing/2010/main" val="0"/>
                        </a:ext>
                      </a:extLst>
                    </a:blip>
                    <a:stretch>
                      <a:fillRect/>
                    </a:stretch>
                  </pic:blipFill>
                  <pic:spPr>
                    <a:xfrm>
                      <a:off x="0" y="0"/>
                      <a:ext cx="5467960" cy="2416768"/>
                    </a:xfrm>
                    <a:prstGeom prst="rect">
                      <a:avLst/>
                    </a:prstGeom>
                  </pic:spPr>
                </pic:pic>
              </a:graphicData>
            </a:graphic>
          </wp:inline>
        </w:drawing>
      </w:r>
    </w:p>
    <w:p w14:paraId="6D07206B" w14:textId="77777777" w:rsidR="00515736" w:rsidRDefault="00515736" w:rsidP="00515736">
      <w:pPr>
        <w:ind w:left="360"/>
      </w:pPr>
    </w:p>
    <w:p w14:paraId="79A74FAE" w14:textId="77777777" w:rsidR="00515736" w:rsidRDefault="00515736" w:rsidP="00EF526A">
      <w:pPr>
        <w:pStyle w:val="Listenabsatz"/>
        <w:numPr>
          <w:ilvl w:val="0"/>
          <w:numId w:val="13"/>
        </w:numPr>
        <w:spacing w:after="160" w:line="259" w:lineRule="auto"/>
        <w:jc w:val="left"/>
      </w:pPr>
      <w:r>
        <w:t>Add condition for your action</w:t>
      </w:r>
    </w:p>
    <w:p w14:paraId="22A8C00C" w14:textId="30BF9333" w:rsidR="00515736" w:rsidRDefault="00515736" w:rsidP="00515736">
      <w:pPr>
        <w:ind w:left="360"/>
      </w:pPr>
      <w:r>
        <w:rPr>
          <w:noProof/>
        </w:rPr>
        <w:drawing>
          <wp:inline distT="0" distB="0" distL="0" distR="0" wp14:anchorId="35B8DF2A" wp14:editId="00434BCC">
            <wp:extent cx="5539740" cy="710223"/>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8">
                      <a:extLst>
                        <a:ext uri="{28A0092B-C50C-407E-A947-70E740481C1C}">
                          <a14:useLocalDpi xmlns:a14="http://schemas.microsoft.com/office/drawing/2010/main" val="0"/>
                        </a:ext>
                      </a:extLst>
                    </a:blip>
                    <a:stretch>
                      <a:fillRect/>
                    </a:stretch>
                  </pic:blipFill>
                  <pic:spPr>
                    <a:xfrm>
                      <a:off x="0" y="0"/>
                      <a:ext cx="5571125" cy="714247"/>
                    </a:xfrm>
                    <a:prstGeom prst="rect">
                      <a:avLst/>
                    </a:prstGeom>
                  </pic:spPr>
                </pic:pic>
              </a:graphicData>
            </a:graphic>
          </wp:inline>
        </w:drawing>
      </w:r>
    </w:p>
    <w:p w14:paraId="407EC6F2" w14:textId="77777777" w:rsidR="00515736" w:rsidRDefault="00515736" w:rsidP="00515736">
      <w:pPr>
        <w:ind w:left="360"/>
      </w:pPr>
    </w:p>
    <w:p w14:paraId="3EDC4D53" w14:textId="771CF98E" w:rsidR="00515736" w:rsidRDefault="00515736" w:rsidP="00EF526A">
      <w:pPr>
        <w:pStyle w:val="Listenabsatz"/>
        <w:numPr>
          <w:ilvl w:val="0"/>
          <w:numId w:val="13"/>
        </w:numPr>
        <w:spacing w:after="160" w:line="259" w:lineRule="auto"/>
        <w:jc w:val="left"/>
      </w:pPr>
      <w:r>
        <w:t>Create your action in Actions tab</w:t>
      </w:r>
    </w:p>
    <w:p w14:paraId="2D9EBFDD" w14:textId="77777777" w:rsidR="00515736" w:rsidRDefault="00515736" w:rsidP="00515736">
      <w:pPr>
        <w:pStyle w:val="Listenabsatz"/>
        <w:spacing w:after="160" w:line="259" w:lineRule="auto"/>
        <w:jc w:val="left"/>
      </w:pPr>
    </w:p>
    <w:p w14:paraId="248F2F23" w14:textId="77777777" w:rsidR="00515736" w:rsidRDefault="00515736" w:rsidP="00EF526A">
      <w:pPr>
        <w:pStyle w:val="Listenabsatz"/>
        <w:numPr>
          <w:ilvl w:val="1"/>
          <w:numId w:val="13"/>
        </w:numPr>
        <w:spacing w:after="160" w:line="259" w:lineRule="auto"/>
        <w:jc w:val="left"/>
      </w:pPr>
      <w:r>
        <w:t xml:space="preserve">Select connect external service. We can select either call webhook or consume API service. We will use consume API service since our TestSalesOrder service is only OData endpoint. To use webhooks, we need </w:t>
      </w:r>
      <w:hyperlink r:id="rId59" w:history="1">
        <w:r w:rsidRPr="008F7774">
          <w:rPr>
            <w:rStyle w:val="Hyperlink"/>
          </w:rPr>
          <w:t>special response formats.</w:t>
        </w:r>
      </w:hyperlink>
      <w:r w:rsidRPr="008F7774">
        <w:rPr>
          <w:noProof/>
        </w:rPr>
        <w:t xml:space="preserve"> </w:t>
      </w:r>
    </w:p>
    <w:p w14:paraId="24101E38" w14:textId="77777777" w:rsidR="00515736" w:rsidRDefault="00515736" w:rsidP="00515736">
      <w:r>
        <w:rPr>
          <w:noProof/>
        </w:rPr>
        <w:drawing>
          <wp:inline distT="0" distB="0" distL="0" distR="0" wp14:anchorId="50CC411A" wp14:editId="46EA6F9E">
            <wp:extent cx="5943600" cy="12477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60">
                      <a:extLst>
                        <a:ext uri="{28A0092B-C50C-407E-A947-70E740481C1C}">
                          <a14:useLocalDpi xmlns:a14="http://schemas.microsoft.com/office/drawing/2010/main" val="0"/>
                        </a:ext>
                      </a:extLst>
                    </a:blip>
                    <a:stretch>
                      <a:fillRect/>
                    </a:stretch>
                  </pic:blipFill>
                  <pic:spPr>
                    <a:xfrm>
                      <a:off x="0" y="0"/>
                      <a:ext cx="5943600" cy="1247775"/>
                    </a:xfrm>
                    <a:prstGeom prst="rect">
                      <a:avLst/>
                    </a:prstGeom>
                  </pic:spPr>
                </pic:pic>
              </a:graphicData>
            </a:graphic>
          </wp:inline>
        </w:drawing>
      </w:r>
    </w:p>
    <w:p w14:paraId="0925ED92" w14:textId="3E333DC1" w:rsidR="00515736" w:rsidRDefault="00515736" w:rsidP="00515736"/>
    <w:p w14:paraId="4ED4DEFE" w14:textId="577B93DC" w:rsidR="00515736" w:rsidRDefault="00515736" w:rsidP="00515736"/>
    <w:p w14:paraId="3AE433BE" w14:textId="5FA1CB2D" w:rsidR="00515736" w:rsidRDefault="00515736" w:rsidP="00515736"/>
    <w:p w14:paraId="5CFC5E4E" w14:textId="58BAB1D2" w:rsidR="00515736" w:rsidRDefault="00515736" w:rsidP="00515736"/>
    <w:p w14:paraId="0D44BD2E" w14:textId="211A32CD" w:rsidR="00515736" w:rsidRDefault="00515736" w:rsidP="00515736"/>
    <w:p w14:paraId="051BB8F2" w14:textId="1392C08F" w:rsidR="00515736" w:rsidRDefault="00515736" w:rsidP="00515736"/>
    <w:p w14:paraId="7FF1DA9A" w14:textId="7C5C5009" w:rsidR="00515736" w:rsidRDefault="00515736" w:rsidP="00515736"/>
    <w:p w14:paraId="7C77607A" w14:textId="0ABD283A" w:rsidR="00515736" w:rsidRDefault="00515736" w:rsidP="00515736"/>
    <w:p w14:paraId="15BCEEF2" w14:textId="0C278465" w:rsidR="00515736" w:rsidRDefault="00515736" w:rsidP="00515736"/>
    <w:p w14:paraId="630EDF4C" w14:textId="77777777" w:rsidR="00515736" w:rsidRDefault="00515736" w:rsidP="00515736"/>
    <w:p w14:paraId="0F179F95" w14:textId="77777777" w:rsidR="00515736" w:rsidRDefault="00515736" w:rsidP="00EF526A">
      <w:pPr>
        <w:pStyle w:val="Listenabsatz"/>
        <w:numPr>
          <w:ilvl w:val="1"/>
          <w:numId w:val="13"/>
        </w:numPr>
        <w:spacing w:after="160" w:line="259" w:lineRule="auto"/>
        <w:jc w:val="left"/>
      </w:pPr>
      <w:r>
        <w:lastRenderedPageBreak/>
        <w:t>Define your API request</w:t>
      </w:r>
    </w:p>
    <w:p w14:paraId="1851CAAF" w14:textId="4C9940D3" w:rsidR="00515736" w:rsidRDefault="00515736" w:rsidP="00515736">
      <w:r>
        <w:rPr>
          <w:noProof/>
        </w:rPr>
        <w:drawing>
          <wp:inline distT="0" distB="0" distL="0" distR="0" wp14:anchorId="2AC8CCD4" wp14:editId="74669EFA">
            <wp:extent cx="5943600" cy="3008630"/>
            <wp:effectExtent l="0" t="0" r="0" b="1270"/>
            <wp:docPr id="36" name="Picture 3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Ein Bild, das Text enthält.&#10;&#10;Automatisch generierte Beschreibu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943600" cy="3008630"/>
                    </a:xfrm>
                    <a:prstGeom prst="rect">
                      <a:avLst/>
                    </a:prstGeom>
                  </pic:spPr>
                </pic:pic>
              </a:graphicData>
            </a:graphic>
          </wp:inline>
        </w:drawing>
      </w:r>
    </w:p>
    <w:p w14:paraId="2E58ACCE" w14:textId="77777777" w:rsidR="00515736" w:rsidRDefault="00515736" w:rsidP="00515736"/>
    <w:p w14:paraId="14D94DDB" w14:textId="77777777" w:rsidR="00515736" w:rsidRDefault="00515736" w:rsidP="00EF526A">
      <w:pPr>
        <w:pStyle w:val="Listenabsatz"/>
        <w:numPr>
          <w:ilvl w:val="1"/>
          <w:numId w:val="13"/>
        </w:numPr>
        <w:spacing w:after="160" w:line="259" w:lineRule="auto"/>
        <w:jc w:val="left"/>
      </w:pPr>
      <w:r>
        <w:t>Select choose message type -&gt; custom and in the message type select card and replace script with below</w:t>
      </w:r>
    </w:p>
    <w:p w14:paraId="6F8C7976" w14:textId="77777777" w:rsidR="00515736" w:rsidRPr="002E0528" w:rsidRDefault="00515736" w:rsidP="00515736">
      <w:pPr>
        <w:shd w:val="clear" w:color="auto" w:fill="F5F5F5"/>
        <w:spacing w:line="270" w:lineRule="atLeast"/>
        <w:ind w:left="360"/>
        <w:rPr>
          <w:rFonts w:ascii="Menlo" w:hAnsi="Menlo" w:cs="Menlo"/>
          <w:color w:val="333333"/>
          <w:sz w:val="18"/>
          <w:szCs w:val="18"/>
          <w:lang w:eastAsia="en-GB"/>
        </w:rPr>
      </w:pPr>
      <w:bookmarkStart w:id="39" w:name="OLE_LINK5"/>
      <w:bookmarkStart w:id="40" w:name="OLE_LINK6"/>
      <w:r w:rsidRPr="002E0528">
        <w:rPr>
          <w:rFonts w:ascii="Menlo" w:hAnsi="Menlo" w:cs="Menlo"/>
          <w:color w:val="777777"/>
          <w:sz w:val="18"/>
          <w:szCs w:val="18"/>
          <w:lang w:eastAsia="en-GB"/>
        </w:rPr>
        <w:t>{</w:t>
      </w:r>
    </w:p>
    <w:p w14:paraId="7B1C98D4" w14:textId="77777777" w:rsidR="00515736" w:rsidRPr="002E0528" w:rsidRDefault="00515736" w:rsidP="00515736">
      <w:pPr>
        <w:shd w:val="clear" w:color="auto" w:fill="F5F5F5"/>
        <w:spacing w:line="270" w:lineRule="atLeast"/>
        <w:ind w:left="360"/>
        <w:rPr>
          <w:rFonts w:ascii="Menlo" w:hAnsi="Menlo" w:cs="Menlo"/>
          <w:color w:val="333333"/>
          <w:sz w:val="18"/>
          <w:szCs w:val="18"/>
          <w:lang w:eastAsia="en-GB"/>
        </w:rPr>
      </w:pP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type</w:t>
      </w:r>
      <w:r w:rsidRPr="002E0528">
        <w:rPr>
          <w:rFonts w:ascii="Menlo" w:hAnsi="Menlo" w:cs="Menlo"/>
          <w:color w:val="777777"/>
          <w:sz w:val="18"/>
          <w:szCs w:val="18"/>
          <w:lang w:eastAsia="en-GB"/>
        </w:rPr>
        <w:t>":</w:t>
      </w: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card</w:t>
      </w:r>
      <w:r w:rsidRPr="002E0528">
        <w:rPr>
          <w:rFonts w:ascii="Menlo" w:hAnsi="Menlo" w:cs="Menlo"/>
          <w:color w:val="777777"/>
          <w:sz w:val="18"/>
          <w:szCs w:val="18"/>
          <w:lang w:eastAsia="en-GB"/>
        </w:rPr>
        <w:t>",</w:t>
      </w:r>
    </w:p>
    <w:p w14:paraId="131FEBB0" w14:textId="77777777" w:rsidR="00515736" w:rsidRPr="002E0528" w:rsidRDefault="00515736" w:rsidP="00515736">
      <w:pPr>
        <w:shd w:val="clear" w:color="auto" w:fill="F5F5F5"/>
        <w:spacing w:line="270" w:lineRule="atLeast"/>
        <w:ind w:left="360"/>
        <w:rPr>
          <w:rFonts w:ascii="Menlo" w:hAnsi="Menlo" w:cs="Menlo"/>
          <w:color w:val="333333"/>
          <w:sz w:val="18"/>
          <w:szCs w:val="18"/>
          <w:lang w:eastAsia="en-GB"/>
        </w:rPr>
      </w:pP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delay</w:t>
      </w:r>
      <w:r w:rsidRPr="002E0528">
        <w:rPr>
          <w:rFonts w:ascii="Menlo" w:hAnsi="Menlo" w:cs="Menlo"/>
          <w:color w:val="777777"/>
          <w:sz w:val="18"/>
          <w:szCs w:val="18"/>
          <w:lang w:eastAsia="en-GB"/>
        </w:rPr>
        <w:t>":</w:t>
      </w: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p>
    <w:p w14:paraId="4AA17D5A" w14:textId="77777777" w:rsidR="00515736" w:rsidRPr="002E0528" w:rsidRDefault="00515736" w:rsidP="00515736">
      <w:pPr>
        <w:shd w:val="clear" w:color="auto" w:fill="F5F5F5"/>
        <w:spacing w:line="270" w:lineRule="atLeast"/>
        <w:ind w:left="360"/>
        <w:rPr>
          <w:rFonts w:ascii="Menlo" w:hAnsi="Menlo" w:cs="Menlo"/>
          <w:color w:val="333333"/>
          <w:sz w:val="18"/>
          <w:szCs w:val="18"/>
          <w:lang w:eastAsia="en-GB"/>
        </w:rPr>
      </w:pP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content</w:t>
      </w:r>
      <w:r w:rsidRPr="002E0528">
        <w:rPr>
          <w:rFonts w:ascii="Menlo" w:hAnsi="Menlo" w:cs="Menlo"/>
          <w:color w:val="777777"/>
          <w:sz w:val="18"/>
          <w:szCs w:val="18"/>
          <w:lang w:eastAsia="en-GB"/>
        </w:rPr>
        <w:t>":</w:t>
      </w: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p>
    <w:p w14:paraId="3052CB4D" w14:textId="77777777" w:rsidR="00515736" w:rsidRPr="002E0528" w:rsidRDefault="00515736" w:rsidP="00515736">
      <w:pPr>
        <w:shd w:val="clear" w:color="auto" w:fill="F5F5F5"/>
        <w:spacing w:line="270" w:lineRule="atLeast"/>
        <w:ind w:left="360"/>
        <w:rPr>
          <w:rFonts w:ascii="Menlo" w:hAnsi="Menlo" w:cs="Menlo"/>
          <w:color w:val="333333"/>
          <w:sz w:val="18"/>
          <w:szCs w:val="18"/>
          <w:lang w:eastAsia="en-GB"/>
        </w:rPr>
      </w:pP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title</w:t>
      </w:r>
      <w:r w:rsidRPr="002E0528">
        <w:rPr>
          <w:rFonts w:ascii="Menlo" w:hAnsi="Menlo" w:cs="Menlo"/>
          <w:color w:val="777777"/>
          <w:sz w:val="18"/>
          <w:szCs w:val="18"/>
          <w:lang w:eastAsia="en-GB"/>
        </w:rPr>
        <w:t>":</w:t>
      </w: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SALES ORDER {{memory.salesOrder</w:t>
      </w:r>
      <w:r w:rsidRPr="002E0528">
        <w:rPr>
          <w:rFonts w:ascii="Menlo" w:hAnsi="Menlo" w:cs="Menlo"/>
          <w:color w:val="448C27"/>
          <w:sz w:val="18"/>
          <w:szCs w:val="18"/>
          <w:lang w:eastAsia="en-GB"/>
        </w:rPr>
        <w:t>ID</w:t>
      </w:r>
      <w:r w:rsidRPr="002E0528">
        <w:rPr>
          <w:rFonts w:ascii="Menlo" w:hAnsi="Menlo" w:cs="Menlo"/>
          <w:color w:val="448C27"/>
          <w:sz w:val="18"/>
          <w:szCs w:val="18"/>
          <w:lang w:eastAsia="en-GB"/>
        </w:rPr>
        <w:t>.raw}}</w:t>
      </w:r>
      <w:r w:rsidRPr="002E0528">
        <w:rPr>
          <w:rFonts w:ascii="Menlo" w:hAnsi="Menlo" w:cs="Menlo"/>
          <w:color w:val="777777"/>
          <w:sz w:val="18"/>
          <w:szCs w:val="18"/>
          <w:lang w:eastAsia="en-GB"/>
        </w:rPr>
        <w:t>",</w:t>
      </w:r>
    </w:p>
    <w:p w14:paraId="734E0822" w14:textId="77777777" w:rsidR="00515736" w:rsidRPr="002E0528" w:rsidRDefault="00515736" w:rsidP="00515736">
      <w:pPr>
        <w:shd w:val="clear" w:color="auto" w:fill="F5F5F5"/>
        <w:spacing w:line="270" w:lineRule="atLeast"/>
        <w:ind w:left="360"/>
        <w:rPr>
          <w:rFonts w:ascii="Menlo" w:hAnsi="Menlo" w:cs="Menlo"/>
          <w:color w:val="333333"/>
          <w:sz w:val="18"/>
          <w:szCs w:val="18"/>
          <w:lang w:eastAsia="en-GB"/>
        </w:rPr>
      </w:pP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subtitle</w:t>
      </w:r>
      <w:r w:rsidRPr="002E0528">
        <w:rPr>
          <w:rFonts w:ascii="Menlo" w:hAnsi="Menlo" w:cs="Menlo"/>
          <w:color w:val="777777"/>
          <w:sz w:val="18"/>
          <w:szCs w:val="18"/>
          <w:lang w:eastAsia="en-GB"/>
        </w:rPr>
        <w:t>":</w:t>
      </w: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Type: {{api_service_response.default.body.SalesOrderType}} Date: {{api_service_response.default.body.CreationDate}}</w:t>
      </w:r>
      <w:r w:rsidRPr="002E0528">
        <w:rPr>
          <w:rFonts w:ascii="Menlo" w:hAnsi="Menlo" w:cs="Menlo"/>
          <w:color w:val="777777"/>
          <w:sz w:val="18"/>
          <w:szCs w:val="18"/>
          <w:lang w:eastAsia="en-GB"/>
        </w:rPr>
        <w:t>",</w:t>
      </w:r>
    </w:p>
    <w:p w14:paraId="139B0547" w14:textId="77777777" w:rsidR="00515736" w:rsidRPr="002E0528" w:rsidRDefault="00515736" w:rsidP="00515736">
      <w:pPr>
        <w:shd w:val="clear" w:color="auto" w:fill="F5F5F5"/>
        <w:spacing w:line="270" w:lineRule="atLeast"/>
        <w:ind w:left="360"/>
        <w:rPr>
          <w:rFonts w:ascii="Menlo" w:hAnsi="Menlo" w:cs="Menlo"/>
          <w:color w:val="333333"/>
          <w:sz w:val="18"/>
          <w:szCs w:val="18"/>
          <w:lang w:eastAsia="en-GB"/>
        </w:rPr>
      </w:pP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description</w:t>
      </w:r>
      <w:r w:rsidRPr="002E0528">
        <w:rPr>
          <w:rFonts w:ascii="Menlo" w:hAnsi="Menlo" w:cs="Menlo"/>
          <w:color w:val="777777"/>
          <w:sz w:val="18"/>
          <w:szCs w:val="18"/>
          <w:lang w:eastAsia="en-GB"/>
        </w:rPr>
        <w:t>":</w:t>
      </w: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Total Net Amount: {{api_service_response.default.body.TotalNetAmount}} {{api_service_response.default.body.TransactionCurrency}}</w:t>
      </w:r>
      <w:r w:rsidRPr="002E0528">
        <w:rPr>
          <w:rFonts w:ascii="Menlo" w:hAnsi="Menlo" w:cs="Menlo"/>
          <w:color w:val="777777"/>
          <w:sz w:val="18"/>
          <w:szCs w:val="18"/>
          <w:lang w:eastAsia="en-GB"/>
        </w:rPr>
        <w:t>",</w:t>
      </w:r>
    </w:p>
    <w:p w14:paraId="3D263143" w14:textId="77777777" w:rsidR="00515736" w:rsidRPr="002E0528" w:rsidRDefault="00515736" w:rsidP="00515736">
      <w:pPr>
        <w:shd w:val="clear" w:color="auto" w:fill="F5F5F5"/>
        <w:spacing w:line="270" w:lineRule="atLeast"/>
        <w:ind w:left="360"/>
        <w:rPr>
          <w:rFonts w:ascii="Menlo" w:hAnsi="Menlo" w:cs="Menlo"/>
          <w:color w:val="333333"/>
          <w:sz w:val="18"/>
          <w:szCs w:val="18"/>
          <w:lang w:eastAsia="en-GB"/>
        </w:rPr>
      </w:pP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status</w:t>
      </w:r>
      <w:r w:rsidRPr="002E0528">
        <w:rPr>
          <w:rFonts w:ascii="Menlo" w:hAnsi="Menlo" w:cs="Menlo"/>
          <w:color w:val="777777"/>
          <w:sz w:val="18"/>
          <w:szCs w:val="18"/>
          <w:lang w:eastAsia="en-GB"/>
        </w:rPr>
        <w:t>":</w:t>
      </w: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api_service_response.default.body.OverallSDProcessStatus}}</w:t>
      </w:r>
      <w:r w:rsidRPr="002E0528">
        <w:rPr>
          <w:rFonts w:ascii="Menlo" w:hAnsi="Menlo" w:cs="Menlo"/>
          <w:color w:val="777777"/>
          <w:sz w:val="18"/>
          <w:szCs w:val="18"/>
          <w:lang w:eastAsia="en-GB"/>
        </w:rPr>
        <w:t>",</w:t>
      </w:r>
    </w:p>
    <w:p w14:paraId="7D3CA137" w14:textId="77777777" w:rsidR="00515736" w:rsidRPr="002E0528" w:rsidRDefault="00515736" w:rsidP="00515736">
      <w:pPr>
        <w:shd w:val="clear" w:color="auto" w:fill="F5F5F5"/>
        <w:spacing w:line="270" w:lineRule="atLeast"/>
        <w:ind w:left="360"/>
        <w:rPr>
          <w:rFonts w:ascii="Menlo" w:hAnsi="Menlo" w:cs="Menlo"/>
          <w:color w:val="333333"/>
          <w:sz w:val="18"/>
          <w:szCs w:val="18"/>
          <w:lang w:eastAsia="en-GB"/>
        </w:rPr>
      </w:pP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statusState</w:t>
      </w:r>
      <w:r w:rsidRPr="002E0528">
        <w:rPr>
          <w:rFonts w:ascii="Menlo" w:hAnsi="Menlo" w:cs="Menlo"/>
          <w:color w:val="777777"/>
          <w:sz w:val="18"/>
          <w:szCs w:val="18"/>
          <w:lang w:eastAsia="en-GB"/>
        </w:rPr>
        <w:t>":</w:t>
      </w: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r w:rsidRPr="002E0528">
        <w:rPr>
          <w:rFonts w:ascii="Menlo" w:hAnsi="Menlo" w:cs="Menlo"/>
          <w:color w:val="448C27"/>
          <w:sz w:val="18"/>
          <w:szCs w:val="18"/>
          <w:lang w:eastAsia="en-GB"/>
        </w:rPr>
        <w:t>information</w:t>
      </w:r>
      <w:r w:rsidRPr="002E0528">
        <w:rPr>
          <w:rFonts w:ascii="Menlo" w:hAnsi="Menlo" w:cs="Menlo"/>
          <w:color w:val="777777"/>
          <w:sz w:val="18"/>
          <w:szCs w:val="18"/>
          <w:lang w:eastAsia="en-GB"/>
        </w:rPr>
        <w:t>"</w:t>
      </w:r>
    </w:p>
    <w:p w14:paraId="1A01BEEF" w14:textId="77777777" w:rsidR="00515736" w:rsidRPr="002E0528" w:rsidRDefault="00515736" w:rsidP="00515736">
      <w:pPr>
        <w:shd w:val="clear" w:color="auto" w:fill="F5F5F5"/>
        <w:spacing w:line="270" w:lineRule="atLeast"/>
        <w:ind w:left="360"/>
        <w:rPr>
          <w:rFonts w:ascii="Menlo" w:hAnsi="Menlo" w:cs="Menlo"/>
          <w:color w:val="333333"/>
          <w:sz w:val="18"/>
          <w:szCs w:val="18"/>
          <w:lang w:eastAsia="en-GB"/>
        </w:rPr>
      </w:pPr>
      <w:r w:rsidRPr="002E0528">
        <w:rPr>
          <w:rFonts w:ascii="Menlo" w:hAnsi="Menlo" w:cs="Menlo"/>
          <w:color w:val="333333"/>
          <w:sz w:val="18"/>
          <w:szCs w:val="18"/>
          <w:lang w:eastAsia="en-GB"/>
        </w:rPr>
        <w:t xml:space="preserve">  </w:t>
      </w:r>
      <w:r w:rsidRPr="002E0528">
        <w:rPr>
          <w:rFonts w:ascii="Menlo" w:hAnsi="Menlo" w:cs="Menlo"/>
          <w:color w:val="777777"/>
          <w:sz w:val="18"/>
          <w:szCs w:val="18"/>
          <w:lang w:eastAsia="en-GB"/>
        </w:rPr>
        <w:t>}</w:t>
      </w:r>
    </w:p>
    <w:p w14:paraId="324E8440" w14:textId="5632340A" w:rsidR="00515736" w:rsidRPr="00515736" w:rsidRDefault="00515736" w:rsidP="00515736">
      <w:pPr>
        <w:shd w:val="clear" w:color="auto" w:fill="F5F5F5"/>
        <w:spacing w:line="270" w:lineRule="atLeast"/>
        <w:ind w:left="360"/>
        <w:rPr>
          <w:rFonts w:ascii="Menlo" w:hAnsi="Menlo" w:cs="Menlo"/>
          <w:color w:val="777777"/>
          <w:sz w:val="18"/>
          <w:szCs w:val="18"/>
          <w:lang w:eastAsia="en-GB"/>
        </w:rPr>
      </w:pPr>
      <w:r w:rsidRPr="002E0528">
        <w:rPr>
          <w:rFonts w:ascii="Menlo" w:hAnsi="Menlo" w:cs="Menlo"/>
          <w:color w:val="777777"/>
          <w:sz w:val="18"/>
          <w:szCs w:val="18"/>
          <w:lang w:eastAsia="en-GB"/>
        </w:rPr>
        <w:t>}</w:t>
      </w:r>
    </w:p>
    <w:bookmarkEnd w:id="39"/>
    <w:bookmarkEnd w:id="40"/>
    <w:p w14:paraId="05B7F131" w14:textId="77777777" w:rsidR="00087CF1" w:rsidRDefault="00087CF1" w:rsidP="00087CF1">
      <w:pPr>
        <w:pStyle w:val="Listenabsatz"/>
        <w:spacing w:after="160" w:line="259" w:lineRule="auto"/>
        <w:ind w:left="1440"/>
        <w:jc w:val="left"/>
      </w:pPr>
    </w:p>
    <w:p w14:paraId="2536C62F" w14:textId="616FC5B7" w:rsidR="00515736" w:rsidRDefault="00515736" w:rsidP="00EF526A">
      <w:pPr>
        <w:pStyle w:val="Listenabsatz"/>
        <w:numPr>
          <w:ilvl w:val="1"/>
          <w:numId w:val="13"/>
        </w:numPr>
        <w:spacing w:after="160" w:line="259" w:lineRule="auto"/>
        <w:jc w:val="left"/>
      </w:pPr>
      <w:r>
        <w:t>For the final step select update conversation -&gt; edit memory and delete the salesOrderID.</w:t>
      </w:r>
    </w:p>
    <w:p w14:paraId="415DAF8C" w14:textId="77E859E4" w:rsidR="00515736" w:rsidRDefault="00515736" w:rsidP="00087CF1">
      <w:pPr>
        <w:ind w:left="371"/>
      </w:pPr>
      <w:r>
        <w:rPr>
          <w:noProof/>
        </w:rPr>
        <w:drawing>
          <wp:inline distT="0" distB="0" distL="0" distR="0" wp14:anchorId="1FEDE558" wp14:editId="1C683A30">
            <wp:extent cx="4026460" cy="1623060"/>
            <wp:effectExtent l="0" t="0" r="0" b="0"/>
            <wp:docPr id="37" name="Picture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Ein Bild, das Text enthält.&#10;&#10;Automatisch generierte Beschreibu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050272" cy="1632659"/>
                    </a:xfrm>
                    <a:prstGeom prst="rect">
                      <a:avLst/>
                    </a:prstGeom>
                  </pic:spPr>
                </pic:pic>
              </a:graphicData>
            </a:graphic>
          </wp:inline>
        </w:drawing>
      </w:r>
    </w:p>
    <w:p w14:paraId="27CD8AD2" w14:textId="6099C8F4" w:rsidR="00087CF1" w:rsidRDefault="00087CF1" w:rsidP="00087CF1">
      <w:pPr>
        <w:pStyle w:val="berschrift2"/>
      </w:pPr>
      <w:bookmarkStart w:id="41" w:name="_Toc95404403"/>
      <w:r>
        <w:lastRenderedPageBreak/>
        <w:t>Test your Skill</w:t>
      </w:r>
      <w:bookmarkEnd w:id="41"/>
    </w:p>
    <w:p w14:paraId="06BF3134" w14:textId="77777777" w:rsidR="00087CF1" w:rsidRPr="00087CF1" w:rsidRDefault="00087CF1" w:rsidP="00087CF1"/>
    <w:p w14:paraId="1A7635F8" w14:textId="6FCF5554" w:rsidR="00087CF1" w:rsidRDefault="00087CF1" w:rsidP="00087CF1">
      <w:r w:rsidRPr="00877581">
        <w:t xml:space="preserve">You can </w:t>
      </w:r>
      <w:r>
        <w:t>test your chatbot by clicking chat preview at the bottom right corner of the page.</w:t>
      </w:r>
    </w:p>
    <w:p w14:paraId="000975A0" w14:textId="77777777" w:rsidR="00087CF1" w:rsidRPr="00877581" w:rsidRDefault="00087CF1" w:rsidP="00087CF1"/>
    <w:p w14:paraId="2FFA1C03" w14:textId="77777777" w:rsidR="00087CF1" w:rsidRDefault="00087CF1" w:rsidP="00087CF1">
      <w:r>
        <w:rPr>
          <w:noProof/>
        </w:rPr>
        <w:drawing>
          <wp:inline distT="0" distB="0" distL="0" distR="0" wp14:anchorId="4A49CEA9" wp14:editId="0C8A0EED">
            <wp:extent cx="5943600" cy="2684145"/>
            <wp:effectExtent l="0" t="0" r="0" b="0"/>
            <wp:docPr id="4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3600" cy="2684145"/>
                    </a:xfrm>
                    <a:prstGeom prst="rect">
                      <a:avLst/>
                    </a:prstGeom>
                  </pic:spPr>
                </pic:pic>
              </a:graphicData>
            </a:graphic>
          </wp:inline>
        </w:drawing>
      </w:r>
    </w:p>
    <w:p w14:paraId="1A0C25AB" w14:textId="77777777" w:rsidR="00087CF1" w:rsidRDefault="00087CF1" w:rsidP="00087CF1"/>
    <w:p w14:paraId="3734DCC2" w14:textId="29115C3C" w:rsidR="00087CF1" w:rsidRDefault="00087CF1" w:rsidP="00087CF1">
      <w:pPr>
        <w:rPr>
          <w:noProof/>
        </w:rPr>
      </w:pPr>
      <w:r>
        <w:t>After opening chat preview you can also open the debug area for details of your chatbot events.</w:t>
      </w:r>
      <w:r w:rsidRPr="00704905">
        <w:rPr>
          <w:noProof/>
        </w:rPr>
        <w:t xml:space="preserve"> </w:t>
      </w:r>
    </w:p>
    <w:p w14:paraId="7DABFE5A" w14:textId="527BB89F" w:rsidR="00087CF1" w:rsidRDefault="00087CF1" w:rsidP="00087CF1">
      <w:r>
        <w:rPr>
          <w:noProof/>
        </w:rPr>
        <w:drawing>
          <wp:inline distT="0" distB="0" distL="0" distR="0" wp14:anchorId="276B524C" wp14:editId="4E69BCCE">
            <wp:extent cx="4381500" cy="4474945"/>
            <wp:effectExtent l="0" t="0" r="0" b="1905"/>
            <wp:docPr id="4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64">
                      <a:extLst>
                        <a:ext uri="{28A0092B-C50C-407E-A947-70E740481C1C}">
                          <a14:useLocalDpi xmlns:a14="http://schemas.microsoft.com/office/drawing/2010/main" val="0"/>
                        </a:ext>
                      </a:extLst>
                    </a:blip>
                    <a:stretch>
                      <a:fillRect/>
                    </a:stretch>
                  </pic:blipFill>
                  <pic:spPr>
                    <a:xfrm>
                      <a:off x="0" y="0"/>
                      <a:ext cx="4401404" cy="4495273"/>
                    </a:xfrm>
                    <a:prstGeom prst="rect">
                      <a:avLst/>
                    </a:prstGeom>
                  </pic:spPr>
                </pic:pic>
              </a:graphicData>
            </a:graphic>
          </wp:inline>
        </w:drawing>
      </w:r>
    </w:p>
    <w:p w14:paraId="6F667B1C" w14:textId="7F9F638B" w:rsidR="00087CF1" w:rsidRDefault="00087CF1" w:rsidP="00087CF1">
      <w:r>
        <w:rPr>
          <w:noProof/>
        </w:rPr>
        <w:lastRenderedPageBreak/>
        <w:drawing>
          <wp:inline distT="0" distB="0" distL="0" distR="0" wp14:anchorId="20BAC615" wp14:editId="350776DC">
            <wp:extent cx="5363845" cy="7226291"/>
            <wp:effectExtent l="0" t="0" r="8255" b="0"/>
            <wp:docPr id="42" name="Picture 4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0" descr="Ein Bild, das Text enthält.&#10;&#10;Automatisch generierte Beschreibu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363845" cy="7226291"/>
                    </a:xfrm>
                    <a:prstGeom prst="rect">
                      <a:avLst/>
                    </a:prstGeom>
                  </pic:spPr>
                </pic:pic>
              </a:graphicData>
            </a:graphic>
          </wp:inline>
        </w:drawing>
      </w:r>
    </w:p>
    <w:p w14:paraId="151BE6C9" w14:textId="77777777" w:rsidR="00087CF1" w:rsidRPr="00087CF1" w:rsidRDefault="00087CF1" w:rsidP="00087CF1"/>
    <w:p w14:paraId="47AD4F70" w14:textId="77777777" w:rsidR="00515736" w:rsidRPr="00515736" w:rsidRDefault="00515736" w:rsidP="00515736"/>
    <w:p w14:paraId="13EA2729" w14:textId="77777777" w:rsidR="00330648" w:rsidRPr="007444E6" w:rsidRDefault="00B7200B" w:rsidP="002C498D">
      <w:pPr>
        <w:pStyle w:val="Abbildung"/>
        <w:rPr>
          <w:noProof/>
          <w:lang w:val="en-US"/>
        </w:rPr>
      </w:pPr>
      <w:r w:rsidRPr="007444E6">
        <w:rPr>
          <w:rStyle w:val="AbbildungZchn"/>
          <w:noProof/>
          <w:lang w:val="en-US" w:eastAsia="ko-KR"/>
        </w:rPr>
        <w:lastRenderedPageBreak/>
        <mc:AlternateContent>
          <mc:Choice Requires="wpc">
            <w:drawing>
              <wp:inline distT="0" distB="0" distL="0" distR="0" wp14:anchorId="4A57C47E" wp14:editId="2419E546">
                <wp:extent cx="5715000" cy="3429000"/>
                <wp:effectExtent l="0" t="2540" r="1270" b="0"/>
                <wp:docPr id="38" name="Zeichenbereich 3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WordArt 39"/>
                        <wps:cNvSpPr txBox="1">
                          <a:spLocks noChangeArrowheads="1" noChangeShapeType="1" noTextEdit="1"/>
                        </wps:cNvSpPr>
                        <wps:spPr bwMode="auto">
                          <a:xfrm>
                            <a:off x="1614488" y="985838"/>
                            <a:ext cx="2486025" cy="735965"/>
                          </a:xfrm>
                          <a:prstGeom prst="rect">
                            <a:avLst/>
                          </a:prstGeom>
                          <a:extLst>
                            <a:ext uri="{AF507438-7753-43E0-B8FC-AC1667EBCBE1}">
                              <a14:hiddenEffects xmlns:a14="http://schemas.microsoft.com/office/drawing/2010/main">
                                <a:effectLst/>
                              </a14:hiddenEffects>
                            </a:ext>
                          </a:extLst>
                        </wps:spPr>
                        <wps:txbx>
                          <w:txbxContent>
                            <w:p w14:paraId="7CBA4557" w14:textId="77777777" w:rsidR="000425FF" w:rsidRDefault="000425FF" w:rsidP="00B7200B">
                              <w:pPr>
                                <w:pStyle w:val="StandardWeb"/>
                                <w:spacing w:before="0" w:beforeAutospacing="0" w:after="0" w:afterAutospacing="0"/>
                                <w:jc w:val="center"/>
                              </w:pPr>
                              <w:r w:rsidRPr="00302AC2">
                                <w:rPr>
                                  <w:rFonts w:ascii="Arial Black" w:hAnsi="Arial Black"/>
                                  <w:color w:val="000000"/>
                                  <w:sz w:val="72"/>
                                  <w:szCs w:val="72"/>
                                  <w:lang w:val="en-US"/>
                                  <w14:textOutline w14:w="9525" w14:cap="flat" w14:cmpd="sng" w14:algn="ctr">
                                    <w14:solidFill>
                                      <w14:srgbClr w14:val="000000"/>
                                    </w14:solidFill>
                                    <w14:prstDash w14:val="solid"/>
                                    <w14:round/>
                                  </w14:textOutline>
                                </w:rPr>
                                <w:t>Figure</w:t>
                              </w:r>
                            </w:p>
                          </w:txbxContent>
                        </wps:txbx>
                        <wps:bodyPr wrap="square" numCol="1" fromWordArt="1">
                          <a:prstTxWarp prst="textSlantUp">
                            <a:avLst>
                              <a:gd name="adj" fmla="val 55556"/>
                            </a:avLst>
                          </a:prstTxWarp>
                          <a:spAutoFit/>
                        </wps:bodyPr>
                      </wps:wsp>
                    </wpc:wpc>
                  </a:graphicData>
                </a:graphic>
              </wp:inline>
            </w:drawing>
          </mc:Choice>
          <mc:Fallback>
            <w:pict>
              <v:group w14:anchorId="4A57C47E" id="Zeichenbereich 38" o:spid="_x0000_s1026" editas="canvas" style="width:450pt;height:270pt;mso-position-horizontal-relative:char;mso-position-vertical-relative:line" coordsize="57150,342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">
                <v:shape id="_x0000_s1027" type="#_x0000_t75" style="position:absolute;width:57150;height:34290;visibility:visible;mso-wrap-style:square">
                  <v:fill o:detectmouseclick="t"/>
                  <v:path o:connecttype="none"/>
                </v:shape>
                <v:shapetype id="_x0000_t202" coordsize="21600,21600" o:spt="202" path="m,l,21600r21600,l21600,xe">
                  <v:stroke joinstyle="miter"/>
                  <v:path gradientshapeok="t" o:connecttype="rect"/>
                </v:shapetype>
                <v:shape id="WordArt 39" o:spid="_x0000_s1028" type="#_x0000_t202" style="position:absolute;left:16144;top:9858;width:24861;height:7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" filled="f" stroked="f">
                  <o:lock v:ext="edit" shapetype="t"/>
                  <v:textbox style="mso-fit-shape-to-text:t">
                    <w:txbxContent>
                      <w:p w14:paraId="7CBA4557" w14:textId="77777777" w:rsidR="000425FF" w:rsidRDefault="000425FF" w:rsidP="00B7200B">
                        <w:pPr>
                          <w:pStyle w:val="StandardWeb"/>
                          <w:spacing w:before="0" w:beforeAutospacing="0" w:after="0" w:afterAutospacing="0"/>
                          <w:jc w:val="center"/>
                        </w:pPr>
                        <w:r w:rsidRPr="00302AC2">
                          <w:rPr>
                            <w:rFonts w:ascii="Arial Black" w:hAnsi="Arial Black"/>
                            <w:color w:val="000000"/>
                            <w:sz w:val="72"/>
                            <w:szCs w:val="72"/>
                            <w:lang w:val="en-US"/>
                            <w14:textOutline w14:w="9525" w14:cap="flat" w14:cmpd="sng" w14:algn="ctr">
                              <w14:solidFill>
                                <w14:srgbClr w14:val="000000"/>
                              </w14:solidFill>
                              <w14:prstDash w14:val="solid"/>
                              <w14:round/>
                            </w14:textOutline>
                          </w:rPr>
                          <w:t>Figure</w:t>
                        </w:r>
                      </w:p>
                    </w:txbxContent>
                  </v:textbox>
                </v:shape>
                <w10:anchorlock/>
              </v:group>
            </w:pict>
          </mc:Fallback>
        </mc:AlternateContent>
      </w:r>
    </w:p>
    <w:p w14:paraId="18ED19B4" w14:textId="77777777" w:rsidR="003574EF" w:rsidRPr="007444E6" w:rsidRDefault="00302AC2" w:rsidP="00330648">
      <w:pPr>
        <w:pStyle w:val="Beschriftung"/>
        <w:rPr>
          <w:noProof/>
          <w:lang w:val="en-US"/>
        </w:rPr>
      </w:pPr>
      <w:bookmarkStart w:id="42" w:name="_Toc425252393"/>
      <w:r>
        <w:rPr>
          <w:noProof/>
          <w:lang w:val="en-US"/>
        </w:rPr>
        <w:t>Figure</w:t>
      </w:r>
      <w:r w:rsidR="003574EF" w:rsidRPr="007444E6">
        <w:rPr>
          <w:noProof/>
          <w:lang w:val="en-US"/>
        </w:rPr>
        <w:t xml:space="preserve"> </w:t>
      </w:r>
      <w:r w:rsidR="003574EF" w:rsidRPr="007444E6">
        <w:rPr>
          <w:noProof/>
          <w:lang w:val="en-US"/>
        </w:rPr>
        <w:fldChar w:fldCharType="begin"/>
      </w:r>
      <w:r w:rsidR="003574EF" w:rsidRPr="007444E6">
        <w:rPr>
          <w:noProof/>
          <w:lang w:val="en-US"/>
        </w:rPr>
        <w:instrText xml:space="preserve"> SEQ Abbildung \* ARABIC </w:instrText>
      </w:r>
      <w:r w:rsidR="003574EF" w:rsidRPr="007444E6">
        <w:rPr>
          <w:noProof/>
          <w:lang w:val="en-US"/>
        </w:rPr>
        <w:fldChar w:fldCharType="separate"/>
      </w:r>
      <w:r w:rsidR="003607AD" w:rsidRPr="007444E6">
        <w:rPr>
          <w:noProof/>
          <w:lang w:val="en-US"/>
        </w:rPr>
        <w:t>1</w:t>
      </w:r>
      <w:r w:rsidR="003574EF" w:rsidRPr="007444E6">
        <w:rPr>
          <w:noProof/>
          <w:lang w:val="en-US"/>
        </w:rPr>
        <w:fldChar w:fldCharType="end"/>
      </w:r>
      <w:bookmarkEnd w:id="19"/>
      <w:r w:rsidR="003574EF" w:rsidRPr="007444E6">
        <w:rPr>
          <w:noProof/>
          <w:lang w:val="en-US"/>
        </w:rPr>
        <w:t xml:space="preserve">: </w:t>
      </w:r>
      <w:r>
        <w:rPr>
          <w:noProof/>
          <w:lang w:val="en-US"/>
        </w:rPr>
        <w:t>Exemplary figure</w:t>
      </w:r>
      <w:bookmarkEnd w:id="42"/>
    </w:p>
    <w:p w14:paraId="5AFFBEA5" w14:textId="77777777" w:rsidR="003574EF" w:rsidRPr="007444E6" w:rsidRDefault="00302AC2" w:rsidP="003574EF">
      <w:pPr>
        <w:pStyle w:val="BeschriftungQuelle"/>
        <w:rPr>
          <w:noProof/>
          <w:lang w:val="en-US"/>
        </w:rPr>
      </w:pPr>
      <w:r>
        <w:rPr>
          <w:noProof/>
          <w:lang w:val="en-US"/>
        </w:rPr>
        <w:t>Source: own representation</w:t>
      </w:r>
    </w:p>
    <w:p w14:paraId="204198E2" w14:textId="77777777" w:rsidR="00985C1A" w:rsidRPr="007444E6" w:rsidRDefault="00B81619" w:rsidP="003E2565">
      <w:pPr>
        <w:pStyle w:val="berschrift1"/>
        <w:rPr>
          <w:noProof/>
          <w:lang w:val="en-US"/>
        </w:rPr>
      </w:pPr>
      <w:bookmarkStart w:id="43" w:name="_Toc25579962"/>
      <w:bookmarkStart w:id="44" w:name="_Toc25582173"/>
      <w:bookmarkStart w:id="45" w:name="_Toc95404404"/>
      <w:bookmarkEnd w:id="20"/>
      <w:r>
        <w:rPr>
          <w:noProof/>
          <w:lang w:val="en-US"/>
        </w:rPr>
        <w:lastRenderedPageBreak/>
        <w:t>Outline level no.</w:t>
      </w:r>
      <w:r w:rsidRPr="007444E6">
        <w:rPr>
          <w:noProof/>
          <w:lang w:val="en-US"/>
        </w:rPr>
        <w:t xml:space="preserve"> </w:t>
      </w:r>
      <w:r w:rsidR="00561407" w:rsidRPr="007444E6">
        <w:rPr>
          <w:noProof/>
          <w:lang w:val="en-US"/>
        </w:rPr>
        <w:t>1</w:t>
      </w:r>
      <w:bookmarkEnd w:id="43"/>
      <w:bookmarkEnd w:id="44"/>
      <w:bookmarkEnd w:id="45"/>
    </w:p>
    <w:p w14:paraId="0F92E0E2" w14:textId="77777777" w:rsidR="00553CCC" w:rsidRPr="007444E6" w:rsidRDefault="00B81619" w:rsidP="003E2565">
      <w:pPr>
        <w:pStyle w:val="berschrift2"/>
        <w:rPr>
          <w:noProof/>
          <w:lang w:val="en-US"/>
        </w:rPr>
      </w:pPr>
      <w:bookmarkStart w:id="46" w:name="_Toc25582174"/>
      <w:bookmarkStart w:id="47" w:name="_Toc95404405"/>
      <w:r>
        <w:rPr>
          <w:noProof/>
          <w:lang w:val="en-US"/>
        </w:rPr>
        <w:t>Outline level no.</w:t>
      </w:r>
      <w:r w:rsidRPr="007444E6">
        <w:rPr>
          <w:noProof/>
          <w:lang w:val="en-US"/>
        </w:rPr>
        <w:t xml:space="preserve"> </w:t>
      </w:r>
      <w:r w:rsidR="00561407" w:rsidRPr="007444E6">
        <w:rPr>
          <w:noProof/>
          <w:lang w:val="en-US"/>
        </w:rPr>
        <w:t>2</w:t>
      </w:r>
      <w:bookmarkEnd w:id="46"/>
      <w:bookmarkEnd w:id="47"/>
    </w:p>
    <w:p w14:paraId="10C9FC38" w14:textId="77777777" w:rsidR="002C498D" w:rsidRPr="007444E6" w:rsidRDefault="00B81619" w:rsidP="002C498D">
      <w:pPr>
        <w:pStyle w:val="ZitatAbschnitt"/>
        <w:rPr>
          <w:noProof/>
          <w:lang w:val="en-US"/>
        </w:rPr>
      </w:pPr>
      <w:r>
        <w:rPr>
          <w:noProof/>
          <w:lang w:val="en-US"/>
        </w:rPr>
        <w:t>A fitting citation to introduce a particular section, which is not part of the following text block</w:t>
      </w:r>
      <w:r w:rsidR="00561407" w:rsidRPr="007444E6">
        <w:rPr>
          <w:noProof/>
          <w:lang w:val="en-US"/>
        </w:rPr>
        <w:t>.</w:t>
      </w:r>
    </w:p>
    <w:p w14:paraId="2FDDBA13" w14:textId="77777777" w:rsidR="00A76FE8" w:rsidRPr="007444E6" w:rsidRDefault="00DC6120" w:rsidP="002C498D">
      <w:pPr>
        <w:pStyle w:val="Text"/>
        <w:jc w:val="center"/>
        <w:rPr>
          <w:noProof/>
          <w:lang w:val="en-US"/>
        </w:rPr>
      </w:pPr>
      <w:r w:rsidRPr="007444E6">
        <w:rPr>
          <w:noProof/>
          <w:lang w:val="en-US"/>
        </w:rPr>
        <w:t>(</w:t>
      </w:r>
      <w:r w:rsidR="00B81619">
        <w:rPr>
          <w:noProof/>
          <w:lang w:val="en-US"/>
        </w:rPr>
        <w:t>source</w:t>
      </w:r>
      <w:r w:rsidR="00A76FE8" w:rsidRPr="007444E6">
        <w:rPr>
          <w:noProof/>
          <w:lang w:val="en-US"/>
        </w:rPr>
        <w:t>)</w:t>
      </w:r>
    </w:p>
    <w:p w14:paraId="68383A8D" w14:textId="77777777" w:rsidR="00021EFF" w:rsidRPr="007444E6" w:rsidRDefault="00B81619" w:rsidP="003E2565">
      <w:pPr>
        <w:pStyle w:val="berschrift3"/>
        <w:rPr>
          <w:noProof/>
          <w:lang w:val="en-US"/>
        </w:rPr>
      </w:pPr>
      <w:bookmarkStart w:id="48" w:name="_Toc25582175"/>
      <w:bookmarkStart w:id="49" w:name="_Toc95404406"/>
      <w:r>
        <w:rPr>
          <w:noProof/>
          <w:lang w:val="en-US"/>
        </w:rPr>
        <w:t>Outline level no.</w:t>
      </w:r>
      <w:r w:rsidRPr="007444E6">
        <w:rPr>
          <w:noProof/>
          <w:lang w:val="en-US"/>
        </w:rPr>
        <w:t xml:space="preserve"> </w:t>
      </w:r>
      <w:r w:rsidR="00561407" w:rsidRPr="007444E6">
        <w:rPr>
          <w:noProof/>
          <w:lang w:val="en-US"/>
        </w:rPr>
        <w:t>3</w:t>
      </w:r>
      <w:bookmarkEnd w:id="48"/>
      <w:bookmarkEnd w:id="49"/>
    </w:p>
    <w:p w14:paraId="502B1048" w14:textId="77777777" w:rsidR="00D70721" w:rsidRPr="007444E6" w:rsidRDefault="00561407" w:rsidP="00117AD1">
      <w:pPr>
        <w:pStyle w:val="Text"/>
        <w:rPr>
          <w:noProof/>
          <w:lang w:val="en-US"/>
        </w:rPr>
      </w:pPr>
      <w:r w:rsidRPr="007444E6">
        <w:rPr>
          <w:noProof/>
          <w:lang w:val="en-US"/>
        </w:rPr>
        <w:t xml:space="preserve">Text </w:t>
      </w:r>
      <w:r w:rsidR="00B81619">
        <w:rPr>
          <w:noProof/>
          <w:lang w:val="en-US"/>
        </w:rPr>
        <w:t>text</w:t>
      </w:r>
      <w:r w:rsidRPr="007444E6">
        <w:rPr>
          <w:noProof/>
          <w:lang w:val="en-US"/>
        </w:rPr>
        <w:t xml:space="preserve"> </w:t>
      </w:r>
      <w:r w:rsidR="00B81619">
        <w:rPr>
          <w:noProof/>
          <w:lang w:val="en-US"/>
        </w:rPr>
        <w:t>text</w:t>
      </w:r>
      <w:r w:rsidRPr="007444E6">
        <w:rPr>
          <w:noProof/>
          <w:lang w:val="en-US"/>
        </w:rPr>
        <w:t xml:space="preserve"> </w:t>
      </w:r>
      <w:r w:rsidR="00B81619">
        <w:rPr>
          <w:noProof/>
          <w:lang w:val="en-US"/>
        </w:rPr>
        <w:t>text</w:t>
      </w:r>
      <w:r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xml:space="preserve"> </w:t>
      </w:r>
      <w:r w:rsidR="00B81619">
        <w:rPr>
          <w:noProof/>
          <w:lang w:val="en-US"/>
        </w:rPr>
        <w:t>text</w:t>
      </w:r>
      <w:r w:rsidR="00330648" w:rsidRPr="007444E6">
        <w:rPr>
          <w:noProof/>
          <w:lang w:val="en-US"/>
        </w:rPr>
        <w:t>. „</w:t>
      </w:r>
      <w:r w:rsidR="00B81619">
        <w:rPr>
          <w:noProof/>
          <w:lang w:val="en-US"/>
        </w:rPr>
        <w:t>usual citation within a text block</w:t>
      </w:r>
      <w:r w:rsidR="00AD3293" w:rsidRPr="007444E6">
        <w:rPr>
          <w:noProof/>
          <w:lang w:val="en-US"/>
        </w:rPr>
        <w:t xml:space="preserve">” </w:t>
      </w:r>
      <w:r w:rsidR="00AD3293" w:rsidRPr="007444E6">
        <w:rPr>
          <w:noProof/>
          <w:lang w:val="en-US"/>
        </w:rPr>
        <w:fldChar w:fldCharType="begin"/>
      </w:r>
      <w:r w:rsidR="0018616B" w:rsidRPr="007444E6">
        <w:rPr>
          <w:noProof/>
          <w:lang w:val="en-US"/>
        </w:rPr>
        <w:instrText xml:space="preserve"> ADDIN EN.CITE &lt;EndNote&gt;&lt;Cite&gt;&lt;Author&gt;Krcmar&lt;/Author&gt;&lt;Year&gt;2005&lt;/Year&gt;&lt;RecNum&gt;25&lt;/RecNum&gt;&lt;Pages&gt;x&lt;/Pages&gt;&lt;DisplayText&gt;(Krcmar, 2005, p. x)&lt;/DisplayText&gt;&lt;record&gt;&lt;rec-number&gt;25&lt;/rec-number&gt;&lt;ref-type name="Book"&gt;6&lt;/ref-type&gt;&lt;contributors&gt;&lt;authors&gt;&lt;author&gt;Krcmar, Helmut&lt;/author&gt;&lt;/authors&gt;&lt;/contributors&gt;&lt;titles&gt;&lt;title&gt;Informationsmanagement&lt;/title&gt;&lt;/titles&gt;&lt;edition&gt;4&lt;/edition&gt;&lt;dates&gt;&lt;year&gt;2005&lt;/year&gt;&lt;/dates&gt;&lt;pub-location&gt;Berlin; Heidelberg; New York&lt;/pub-location&gt;&lt;publisher&gt;Springer Verlag&lt;/publisher&gt;&lt;urls&gt;&lt;/urls&gt;&lt;research-notes&gt;ok&lt;/research-notes&gt;&lt;/record&gt;&lt;/Cite&gt;&lt;/EndNote&gt;</w:instrText>
      </w:r>
      <w:r w:rsidR="00AD3293" w:rsidRPr="007444E6">
        <w:rPr>
          <w:noProof/>
          <w:lang w:val="en-US"/>
        </w:rPr>
        <w:fldChar w:fldCharType="separate"/>
      </w:r>
      <w:r w:rsidR="0018616B" w:rsidRPr="007444E6">
        <w:rPr>
          <w:noProof/>
          <w:lang w:val="en-US"/>
        </w:rPr>
        <w:t>(</w:t>
      </w:r>
      <w:hyperlink w:anchor="_ENREF_2" w:tooltip="Krcmar, 2005 #25" w:history="1">
        <w:r w:rsidR="0018616B" w:rsidRPr="007444E6">
          <w:rPr>
            <w:noProof/>
            <w:lang w:val="en-US"/>
          </w:rPr>
          <w:t>Krcmar, 2005, p. x</w:t>
        </w:r>
      </w:hyperlink>
      <w:r w:rsidR="0018616B" w:rsidRPr="007444E6">
        <w:rPr>
          <w:noProof/>
          <w:lang w:val="en-US"/>
        </w:rPr>
        <w:t>)</w:t>
      </w:r>
      <w:r w:rsidR="00AD3293" w:rsidRPr="007444E6">
        <w:rPr>
          <w:noProof/>
          <w:lang w:val="en-US"/>
        </w:rPr>
        <w:fldChar w:fldCharType="end"/>
      </w:r>
      <w:r w:rsidR="00330648" w:rsidRPr="007444E6">
        <w:rPr>
          <w:noProof/>
          <w:lang w:val="en-US"/>
        </w:rPr>
        <w:t>.</w:t>
      </w:r>
    </w:p>
    <w:p w14:paraId="1F1C8AED" w14:textId="77777777" w:rsidR="008927C5" w:rsidRPr="00B81619" w:rsidRDefault="00561407" w:rsidP="002929E9">
      <w:pPr>
        <w:pStyle w:val="TextIndent"/>
        <w:rPr>
          <w:noProof/>
        </w:rPr>
      </w:pPr>
      <w:r w:rsidRPr="00B81619">
        <w:rPr>
          <w:noProof/>
          <w:lang w:val="en-US"/>
        </w:rPr>
        <w:t xml:space="preserve"> </w:t>
      </w:r>
      <w:r w:rsidR="00117AD1" w:rsidRPr="00B81619">
        <w:rPr>
          <w:noProof/>
          <w:lang w:val="en-US"/>
        </w:rPr>
        <w:t>„</w:t>
      </w:r>
      <w:r w:rsidR="00B81619" w:rsidRPr="00B81619">
        <w:rPr>
          <w:noProof/>
          <w:lang w:val="en-US"/>
        </w:rPr>
        <w:t>indented citation over multiple lines</w:t>
      </w:r>
      <w:r w:rsidRPr="00B81619">
        <w:rPr>
          <w:noProof/>
          <w:lang w:val="en-US"/>
        </w:rPr>
        <w:t xml:space="preserve"> …………………………………………… ………………………………………………………………………………………… ………………………………………………………………………………………… …………………………………………………………</w:t>
      </w:r>
      <w:r w:rsidR="00117AD1" w:rsidRPr="00B81619">
        <w:rPr>
          <w:noProof/>
          <w:lang w:val="en-US"/>
        </w:rPr>
        <w:t xml:space="preserve">“ </w:t>
      </w:r>
      <w:r w:rsidR="000B6C81" w:rsidRPr="00B81619">
        <w:rPr>
          <w:noProof/>
        </w:rPr>
        <w:t>(</w:t>
      </w:r>
      <w:r w:rsidR="00B81619">
        <w:rPr>
          <w:noProof/>
        </w:rPr>
        <w:t>source</w:t>
      </w:r>
      <w:r w:rsidR="000B6C81" w:rsidRPr="00B81619">
        <w:rPr>
          <w:noProof/>
        </w:rPr>
        <w:t>)</w:t>
      </w:r>
      <w:r w:rsidR="00117AD1" w:rsidRPr="00B81619">
        <w:rPr>
          <w:noProof/>
        </w:rPr>
        <w:t xml:space="preserve">. </w:t>
      </w:r>
    </w:p>
    <w:p w14:paraId="250A67BD" w14:textId="77777777" w:rsidR="00561407" w:rsidRPr="007444E6" w:rsidRDefault="00561407" w:rsidP="00561407">
      <w:pPr>
        <w:pStyle w:val="Text"/>
        <w:rPr>
          <w:noProof/>
          <w:lang w:val="en-US"/>
        </w:rPr>
      </w:pPr>
      <w:r w:rsidRPr="007444E6">
        <w:rPr>
          <w:noProof/>
          <w:lang w:val="en-US"/>
        </w:rPr>
        <w:t xml:space="preserve">Text </w:t>
      </w:r>
      <w:r w:rsidR="00B81619">
        <w:rPr>
          <w:noProof/>
          <w:lang w:val="en-US"/>
        </w:rPr>
        <w:t>text text text</w:t>
      </w:r>
      <w:r w:rsidRPr="007444E6">
        <w:rPr>
          <w:rStyle w:val="Funotenzeichen"/>
          <w:noProof/>
          <w:lang w:val="en-US"/>
        </w:rPr>
        <w:footnoteReference w:id="1"/>
      </w:r>
    </w:p>
    <w:p w14:paraId="1B3A75A2" w14:textId="77777777" w:rsidR="00561407" w:rsidRPr="007444E6" w:rsidRDefault="00561407" w:rsidP="00AE3ABB">
      <w:pPr>
        <w:pStyle w:val="Text"/>
        <w:spacing w:after="0"/>
        <w:rPr>
          <w:noProof/>
          <w:lang w:val="en-US"/>
        </w:rPr>
      </w:pPr>
      <w:r w:rsidRPr="007444E6">
        <w:rPr>
          <w:noProof/>
          <w:lang w:val="en-US"/>
        </w:rPr>
        <w:t xml:space="preserve">Text </w:t>
      </w:r>
      <w:r w:rsidR="00B81619">
        <w:rPr>
          <w:noProof/>
          <w:lang w:val="en-US"/>
        </w:rPr>
        <w:t>text text text</w:t>
      </w:r>
      <w:r w:rsidR="00AE3ABB" w:rsidRPr="007444E6">
        <w:rPr>
          <w:rStyle w:val="Funotenzeichen"/>
          <w:noProof/>
          <w:lang w:val="en-US"/>
        </w:rPr>
        <w:footnoteReference w:id="2"/>
      </w:r>
    </w:p>
    <w:p w14:paraId="2CBF95A1" w14:textId="77777777" w:rsidR="00561407" w:rsidRPr="007444E6" w:rsidRDefault="00561407" w:rsidP="00EF526A">
      <w:pPr>
        <w:pStyle w:val="TextAufzhlung"/>
        <w:numPr>
          <w:ilvl w:val="0"/>
          <w:numId w:val="2"/>
        </w:numPr>
        <w:rPr>
          <w:noProof/>
          <w:lang w:val="en-US"/>
        </w:rPr>
      </w:pPr>
      <w:r w:rsidRPr="007444E6">
        <w:rPr>
          <w:noProof/>
          <w:lang w:val="en-US"/>
        </w:rPr>
        <w:t>Text_</w:t>
      </w:r>
      <w:r w:rsidR="00B81619">
        <w:rPr>
          <w:noProof/>
          <w:lang w:val="en-US"/>
        </w:rPr>
        <w:t>enumeration</w:t>
      </w:r>
      <w:r w:rsidRPr="007444E6">
        <w:rPr>
          <w:noProof/>
          <w:lang w:val="en-US"/>
        </w:rPr>
        <w:t>;</w:t>
      </w:r>
    </w:p>
    <w:p w14:paraId="4CDC09CB" w14:textId="77777777" w:rsidR="00561407" w:rsidRPr="007444E6" w:rsidRDefault="00561407" w:rsidP="00EF526A">
      <w:pPr>
        <w:pStyle w:val="TextAufzhlung"/>
        <w:numPr>
          <w:ilvl w:val="0"/>
          <w:numId w:val="2"/>
        </w:numPr>
        <w:rPr>
          <w:noProof/>
          <w:lang w:val="en-US"/>
        </w:rPr>
      </w:pPr>
      <w:r w:rsidRPr="007444E6">
        <w:rPr>
          <w:noProof/>
          <w:lang w:val="en-US"/>
        </w:rPr>
        <w:t>Text_</w:t>
      </w:r>
      <w:r w:rsidR="00B81619">
        <w:rPr>
          <w:noProof/>
          <w:lang w:val="en-US"/>
        </w:rPr>
        <w:t>enumeration</w:t>
      </w:r>
      <w:r w:rsidRPr="007444E6">
        <w:rPr>
          <w:noProof/>
          <w:lang w:val="en-US"/>
        </w:rPr>
        <w:t>;</w:t>
      </w:r>
    </w:p>
    <w:p w14:paraId="30709573" w14:textId="77777777" w:rsidR="00561407" w:rsidRPr="007444E6" w:rsidRDefault="00561407" w:rsidP="00EF526A">
      <w:pPr>
        <w:pStyle w:val="TextAufzhlung"/>
        <w:numPr>
          <w:ilvl w:val="0"/>
          <w:numId w:val="2"/>
        </w:numPr>
        <w:rPr>
          <w:noProof/>
          <w:lang w:val="en-US"/>
        </w:rPr>
      </w:pPr>
      <w:r w:rsidRPr="007444E6">
        <w:rPr>
          <w:noProof/>
          <w:lang w:val="en-US"/>
        </w:rPr>
        <w:t>Text_</w:t>
      </w:r>
      <w:r w:rsidR="00B81619">
        <w:rPr>
          <w:noProof/>
          <w:lang w:val="en-US"/>
        </w:rPr>
        <w:t>enumeration</w:t>
      </w:r>
      <w:r w:rsidRPr="007444E6">
        <w:rPr>
          <w:noProof/>
          <w:lang w:val="en-US"/>
        </w:rPr>
        <w:t>.</w:t>
      </w:r>
    </w:p>
    <w:p w14:paraId="6A223B69" w14:textId="77777777" w:rsidR="00AE3ABB" w:rsidRPr="00B81619" w:rsidRDefault="00B81619" w:rsidP="00AE3ABB">
      <w:pPr>
        <w:pStyle w:val="TextAufzhlung"/>
        <w:ind w:left="0" w:firstLine="0"/>
        <w:rPr>
          <w:noProof/>
          <w:lang w:val="en-US"/>
        </w:rPr>
      </w:pPr>
      <w:r w:rsidRPr="00B81619">
        <w:rPr>
          <w:noProof/>
          <w:lang w:val="en-US"/>
        </w:rPr>
        <w:t>Enumerations have to be embedded correctly within a sentence</w:t>
      </w:r>
      <w:r w:rsidR="00AE3ABB" w:rsidRPr="00B81619">
        <w:rPr>
          <w:noProof/>
          <w:lang w:val="en-US"/>
        </w:rPr>
        <w:t xml:space="preserve"> </w:t>
      </w:r>
    </w:p>
    <w:p w14:paraId="3E4E14CB" w14:textId="77777777" w:rsidR="00716F3D" w:rsidRPr="007444E6" w:rsidRDefault="00B81619" w:rsidP="003E2565">
      <w:pPr>
        <w:pStyle w:val="berschrift3"/>
        <w:rPr>
          <w:noProof/>
          <w:lang w:val="en-US"/>
        </w:rPr>
      </w:pPr>
      <w:bookmarkStart w:id="50" w:name="_Toc25582176"/>
      <w:bookmarkStart w:id="51" w:name="_Toc95404407"/>
      <w:r>
        <w:rPr>
          <w:noProof/>
          <w:lang w:val="en-US"/>
        </w:rPr>
        <w:t>Outline level no.</w:t>
      </w:r>
      <w:r w:rsidRPr="007444E6">
        <w:rPr>
          <w:noProof/>
          <w:lang w:val="en-US"/>
        </w:rPr>
        <w:t xml:space="preserve"> </w:t>
      </w:r>
      <w:r w:rsidR="00561407" w:rsidRPr="007444E6">
        <w:rPr>
          <w:noProof/>
          <w:lang w:val="en-US"/>
        </w:rPr>
        <w:t>3</w:t>
      </w:r>
      <w:bookmarkEnd w:id="50"/>
      <w:bookmarkEnd w:id="51"/>
    </w:p>
    <w:p w14:paraId="54808DEE" w14:textId="77777777" w:rsidR="00E0140D" w:rsidRPr="000425FF" w:rsidRDefault="00561407" w:rsidP="009F25B5">
      <w:pPr>
        <w:pStyle w:val="Text"/>
        <w:rPr>
          <w:noProof/>
          <w:lang w:val="en-US"/>
        </w:rPr>
      </w:pPr>
      <w:r w:rsidRPr="007444E6">
        <w:rPr>
          <w:noProof/>
          <w:lang w:val="en-US"/>
        </w:rPr>
        <w:t xml:space="preserve">Text </w:t>
      </w:r>
      <w:r w:rsidR="00B81619">
        <w:rPr>
          <w:noProof/>
          <w:lang w:val="en-US"/>
        </w:rPr>
        <w:t>text text text</w:t>
      </w:r>
      <w:r w:rsidRPr="007444E6">
        <w:rPr>
          <w:noProof/>
          <w:lang w:val="en-US"/>
        </w:rPr>
        <w:t>.</w:t>
      </w:r>
      <w:r w:rsidR="0083350B" w:rsidRPr="007444E6">
        <w:rPr>
          <w:noProof/>
          <w:lang w:val="en-US"/>
        </w:rPr>
        <w:t xml:space="preserve"> </w:t>
      </w:r>
      <w:r w:rsidR="0083350B" w:rsidRPr="007444E6">
        <w:rPr>
          <w:noProof/>
          <w:lang w:val="en-US"/>
        </w:rPr>
        <w:fldChar w:fldCharType="begin"/>
      </w:r>
      <w:r w:rsidR="0083350B" w:rsidRPr="007444E6">
        <w:rPr>
          <w:noProof/>
          <w:lang w:val="en-US"/>
        </w:rPr>
        <w:instrText xml:space="preserve"> REF _Ref137129400 \h </w:instrText>
      </w:r>
      <w:r w:rsidR="0083350B" w:rsidRPr="007444E6">
        <w:rPr>
          <w:noProof/>
          <w:lang w:val="en-US"/>
        </w:rPr>
      </w:r>
      <w:r w:rsidR="0083350B" w:rsidRPr="007444E6">
        <w:rPr>
          <w:noProof/>
          <w:lang w:val="en-US"/>
        </w:rPr>
        <w:fldChar w:fldCharType="separate"/>
      </w:r>
      <w:r w:rsidR="00B81619" w:rsidRPr="000425FF">
        <w:rPr>
          <w:noProof/>
          <w:lang w:val="en-US"/>
        </w:rPr>
        <w:t>Table 1</w:t>
      </w:r>
      <w:r w:rsidR="0083350B" w:rsidRPr="007444E6">
        <w:rPr>
          <w:noProof/>
          <w:lang w:val="en-US"/>
        </w:rPr>
        <w:fldChar w:fldCharType="end"/>
      </w:r>
      <w:r w:rsidR="000425FF" w:rsidRPr="000425FF">
        <w:rPr>
          <w:noProof/>
          <w:lang w:val="en-US"/>
        </w:rPr>
        <w:t xml:space="preserve"> refers to an exemplary table</w:t>
      </w:r>
      <w:r w:rsidR="0083350B" w:rsidRPr="000425FF">
        <w:rPr>
          <w:noProof/>
          <w:lang w:val="en-US"/>
        </w:rPr>
        <w:t xml:space="preserve">. </w:t>
      </w:r>
      <w:r w:rsidR="00AD3293" w:rsidRPr="000425FF">
        <w:rPr>
          <w:noProof/>
          <w:lang w:val="en-US"/>
        </w:rPr>
        <w:t xml:space="preserve">Die </w:t>
      </w:r>
      <w:r w:rsidR="000425FF" w:rsidRPr="000425FF">
        <w:rPr>
          <w:noProof/>
          <w:lang w:val="en-US"/>
        </w:rPr>
        <w:t>formatation template for the descriptions are analogous</w:t>
      </w:r>
      <w:r w:rsidR="00AD3293" w:rsidRPr="000425FF">
        <w:rPr>
          <w:noProof/>
          <w:lang w:val="en-US"/>
        </w:rPr>
        <w:t xml:space="preserve"> </w:t>
      </w:r>
      <w:r w:rsidR="000425FF" w:rsidRPr="000425FF">
        <w:rPr>
          <w:noProof/>
          <w:lang w:val="en-US"/>
        </w:rPr>
        <w:t xml:space="preserve">to the desctription of figures </w:t>
      </w:r>
      <w:r w:rsidR="00AD3293" w:rsidRPr="000425FF">
        <w:rPr>
          <w:noProof/>
          <w:lang w:val="en-US"/>
        </w:rPr>
        <w:t xml:space="preserve">„Beschriftung“ </w:t>
      </w:r>
      <w:r w:rsidR="000425FF">
        <w:rPr>
          <w:noProof/>
          <w:lang w:val="en-US"/>
        </w:rPr>
        <w:t>and</w:t>
      </w:r>
      <w:r w:rsidR="00AD3293" w:rsidRPr="000425FF">
        <w:rPr>
          <w:noProof/>
          <w:lang w:val="en-US"/>
        </w:rPr>
        <w:t xml:space="preserve"> „Beschriftung_Quelle“. </w:t>
      </w:r>
    </w:p>
    <w:tbl>
      <w:tblPr>
        <w:tblW w:w="8846" w:type="dxa"/>
        <w:jc w:val="center"/>
        <w:tblCellMar>
          <w:left w:w="85" w:type="dxa"/>
          <w:right w:w="85" w:type="dxa"/>
        </w:tblCellMar>
        <w:tblLook w:val="0000" w:firstRow="0" w:lastRow="0" w:firstColumn="0" w:lastColumn="0" w:noHBand="0" w:noVBand="0"/>
      </w:tblPr>
      <w:tblGrid>
        <w:gridCol w:w="4423"/>
        <w:gridCol w:w="4423"/>
      </w:tblGrid>
      <w:tr w:rsidR="00E722C2" w:rsidRPr="007444E6" w14:paraId="1619474B" w14:textId="77777777">
        <w:trPr>
          <w:trHeight w:val="315"/>
          <w:jc w:val="center"/>
        </w:trPr>
        <w:tc>
          <w:tcPr>
            <w:tcW w:w="4423" w:type="dxa"/>
            <w:tcBorders>
              <w:top w:val="single" w:sz="8" w:space="0" w:color="auto"/>
              <w:left w:val="single" w:sz="8" w:space="0" w:color="auto"/>
              <w:bottom w:val="single" w:sz="4" w:space="0" w:color="auto"/>
              <w:right w:val="single" w:sz="8" w:space="0" w:color="FFFFFF"/>
            </w:tcBorders>
            <w:shd w:val="clear" w:color="auto" w:fill="000080"/>
            <w:noWrap/>
            <w:vAlign w:val="bottom"/>
          </w:tcPr>
          <w:p w14:paraId="62D1C9A9" w14:textId="77777777" w:rsidR="00E722C2" w:rsidRPr="007444E6" w:rsidRDefault="00561407" w:rsidP="00B81619">
            <w:pPr>
              <w:pStyle w:val="Tabelleberschrift"/>
              <w:rPr>
                <w:noProof/>
                <w:lang w:val="en-US"/>
              </w:rPr>
            </w:pPr>
            <w:r w:rsidRPr="007444E6">
              <w:rPr>
                <w:noProof/>
                <w:lang w:val="en-US"/>
              </w:rPr>
              <w:t>Tab</w:t>
            </w:r>
            <w:r w:rsidR="00B81619">
              <w:rPr>
                <w:noProof/>
                <w:lang w:val="en-US"/>
              </w:rPr>
              <w:t>l</w:t>
            </w:r>
            <w:r w:rsidRPr="007444E6">
              <w:rPr>
                <w:noProof/>
                <w:lang w:val="en-US"/>
              </w:rPr>
              <w:t>e_</w:t>
            </w:r>
            <w:r w:rsidR="00B81619">
              <w:rPr>
                <w:noProof/>
                <w:lang w:val="en-US"/>
              </w:rPr>
              <w:t>Headline</w:t>
            </w:r>
          </w:p>
        </w:tc>
        <w:tc>
          <w:tcPr>
            <w:tcW w:w="4423" w:type="dxa"/>
            <w:tcBorders>
              <w:top w:val="single" w:sz="8" w:space="0" w:color="auto"/>
              <w:left w:val="single" w:sz="8" w:space="0" w:color="FFFFFF"/>
              <w:bottom w:val="single" w:sz="4" w:space="0" w:color="auto"/>
              <w:right w:val="single" w:sz="8" w:space="0" w:color="auto"/>
            </w:tcBorders>
            <w:shd w:val="clear" w:color="auto" w:fill="000080"/>
            <w:noWrap/>
            <w:vAlign w:val="bottom"/>
          </w:tcPr>
          <w:p w14:paraId="25324F4F" w14:textId="77777777" w:rsidR="00E722C2" w:rsidRPr="007444E6" w:rsidRDefault="00561407" w:rsidP="00B81619">
            <w:pPr>
              <w:pStyle w:val="Tabelleberschrift"/>
              <w:rPr>
                <w:noProof/>
                <w:lang w:val="en-US"/>
              </w:rPr>
            </w:pPr>
            <w:r w:rsidRPr="007444E6">
              <w:rPr>
                <w:noProof/>
                <w:lang w:val="en-US"/>
              </w:rPr>
              <w:t>Table_</w:t>
            </w:r>
            <w:r w:rsidR="00B81619">
              <w:rPr>
                <w:noProof/>
                <w:lang w:val="en-US"/>
              </w:rPr>
              <w:t>Headline</w:t>
            </w:r>
          </w:p>
        </w:tc>
      </w:tr>
      <w:tr w:rsidR="00E722C2" w:rsidRPr="007444E6" w14:paraId="41CBE0DA" w14:textId="77777777">
        <w:trPr>
          <w:trHeight w:val="255"/>
          <w:jc w:val="center"/>
        </w:trPr>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2D0C78F" w14:textId="77777777" w:rsidR="00E722C2" w:rsidRPr="007444E6" w:rsidRDefault="00B81619" w:rsidP="00B81619">
            <w:pPr>
              <w:pStyle w:val="TabelleZelle"/>
              <w:rPr>
                <w:noProof/>
                <w:lang w:val="en-US"/>
              </w:rPr>
            </w:pPr>
            <w:r>
              <w:rPr>
                <w:noProof/>
                <w:lang w:val="en-US"/>
              </w:rPr>
              <w:t>Tab</w:t>
            </w:r>
            <w:r w:rsidR="00561407" w:rsidRPr="007444E6">
              <w:rPr>
                <w:noProof/>
                <w:lang w:val="en-US"/>
              </w:rPr>
              <w:t>le_</w:t>
            </w:r>
            <w:r>
              <w:rPr>
                <w:noProof/>
                <w:lang w:val="en-US"/>
              </w:rPr>
              <w:t>Cell</w:t>
            </w:r>
          </w:p>
        </w:tc>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84A571" w14:textId="77777777" w:rsidR="00E722C2" w:rsidRPr="007444E6" w:rsidRDefault="00561407" w:rsidP="00B81619">
            <w:pPr>
              <w:pStyle w:val="TabelleZelle"/>
              <w:rPr>
                <w:noProof/>
                <w:lang w:val="en-US"/>
              </w:rPr>
            </w:pPr>
            <w:r w:rsidRPr="007444E6">
              <w:rPr>
                <w:noProof/>
                <w:lang w:val="en-US"/>
              </w:rPr>
              <w:t>Table_</w:t>
            </w:r>
            <w:r w:rsidR="00B81619">
              <w:rPr>
                <w:noProof/>
                <w:lang w:val="en-US"/>
              </w:rPr>
              <w:t>Cell</w:t>
            </w:r>
          </w:p>
        </w:tc>
      </w:tr>
      <w:tr w:rsidR="00E722C2" w:rsidRPr="007444E6" w14:paraId="50975062" w14:textId="77777777">
        <w:trPr>
          <w:trHeight w:val="255"/>
          <w:jc w:val="center"/>
        </w:trPr>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7DEE53" w14:textId="77777777" w:rsidR="00E722C2" w:rsidRPr="007444E6" w:rsidRDefault="00561407" w:rsidP="00B81619">
            <w:pPr>
              <w:pStyle w:val="TabelleZelle"/>
              <w:rPr>
                <w:noProof/>
                <w:lang w:val="en-US"/>
              </w:rPr>
            </w:pPr>
            <w:r w:rsidRPr="007444E6">
              <w:rPr>
                <w:noProof/>
                <w:lang w:val="en-US"/>
              </w:rPr>
              <w:t>Table_</w:t>
            </w:r>
            <w:r w:rsidR="00B81619">
              <w:rPr>
                <w:noProof/>
                <w:lang w:val="en-US"/>
              </w:rPr>
              <w:t>Cell</w:t>
            </w:r>
          </w:p>
        </w:tc>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2CCBE9" w14:textId="77777777" w:rsidR="00E722C2" w:rsidRPr="007444E6" w:rsidRDefault="00561407" w:rsidP="00B81619">
            <w:pPr>
              <w:pStyle w:val="TabelleZelle"/>
              <w:rPr>
                <w:noProof/>
                <w:lang w:val="en-US"/>
              </w:rPr>
            </w:pPr>
            <w:r w:rsidRPr="007444E6">
              <w:rPr>
                <w:noProof/>
                <w:lang w:val="en-US"/>
              </w:rPr>
              <w:t>Tab</w:t>
            </w:r>
            <w:r w:rsidR="00B81619">
              <w:rPr>
                <w:noProof/>
                <w:lang w:val="en-US"/>
              </w:rPr>
              <w:t>le_Cell</w:t>
            </w:r>
          </w:p>
        </w:tc>
      </w:tr>
      <w:tr w:rsidR="00E722C2" w:rsidRPr="007444E6" w14:paraId="2DC202BD" w14:textId="77777777">
        <w:trPr>
          <w:trHeight w:val="255"/>
          <w:jc w:val="center"/>
        </w:trPr>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F395EB" w14:textId="77777777" w:rsidR="00E722C2" w:rsidRPr="007444E6" w:rsidRDefault="00561407" w:rsidP="00B81619">
            <w:pPr>
              <w:pStyle w:val="TabelleZelle"/>
              <w:rPr>
                <w:noProof/>
                <w:lang w:val="en-US"/>
              </w:rPr>
            </w:pPr>
            <w:r w:rsidRPr="007444E6">
              <w:rPr>
                <w:noProof/>
                <w:lang w:val="en-US"/>
              </w:rPr>
              <w:t>Table_</w:t>
            </w:r>
            <w:r w:rsidR="00B81619">
              <w:rPr>
                <w:noProof/>
                <w:lang w:val="en-US"/>
              </w:rPr>
              <w:t>Cell</w:t>
            </w:r>
          </w:p>
        </w:tc>
        <w:tc>
          <w:tcPr>
            <w:tcW w:w="442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CB3BCD" w14:textId="77777777" w:rsidR="00E722C2" w:rsidRPr="007444E6" w:rsidRDefault="00561407" w:rsidP="00B81619">
            <w:pPr>
              <w:pStyle w:val="TabelleZelle"/>
              <w:rPr>
                <w:noProof/>
                <w:lang w:val="en-US"/>
              </w:rPr>
            </w:pPr>
            <w:r w:rsidRPr="007444E6">
              <w:rPr>
                <w:noProof/>
                <w:lang w:val="en-US"/>
              </w:rPr>
              <w:t>Table_</w:t>
            </w:r>
            <w:r w:rsidR="00B81619">
              <w:rPr>
                <w:noProof/>
                <w:lang w:val="en-US"/>
              </w:rPr>
              <w:t>Cell</w:t>
            </w:r>
          </w:p>
        </w:tc>
      </w:tr>
    </w:tbl>
    <w:p w14:paraId="06EFC948" w14:textId="77777777" w:rsidR="00E722C2" w:rsidRPr="007444E6" w:rsidRDefault="00E722C2" w:rsidP="009B0801">
      <w:pPr>
        <w:pStyle w:val="Beschriftung"/>
        <w:rPr>
          <w:noProof/>
          <w:lang w:val="en-US"/>
        </w:rPr>
      </w:pPr>
      <w:bookmarkStart w:id="52" w:name="_Ref137129400"/>
      <w:bookmarkStart w:id="53" w:name="_Toc425252385"/>
      <w:r w:rsidRPr="007444E6">
        <w:rPr>
          <w:noProof/>
          <w:lang w:val="en-US"/>
        </w:rPr>
        <w:t>Tab</w:t>
      </w:r>
      <w:r w:rsidR="00B81619">
        <w:rPr>
          <w:noProof/>
          <w:lang w:val="en-US"/>
        </w:rPr>
        <w:t>le</w:t>
      </w:r>
      <w:r w:rsidRPr="007444E6">
        <w:rPr>
          <w:noProof/>
          <w:lang w:val="en-US"/>
        </w:rPr>
        <w:t xml:space="preserve"> </w:t>
      </w:r>
      <w:r w:rsidR="00D7172E" w:rsidRPr="007444E6">
        <w:rPr>
          <w:noProof/>
          <w:lang w:val="en-US"/>
        </w:rPr>
        <w:fldChar w:fldCharType="begin"/>
      </w:r>
      <w:r w:rsidR="00D7172E" w:rsidRPr="007444E6">
        <w:rPr>
          <w:noProof/>
          <w:lang w:val="en-US"/>
        </w:rPr>
        <w:instrText xml:space="preserve"> SEQ Tabelle \* ARABIC </w:instrText>
      </w:r>
      <w:r w:rsidR="00D7172E" w:rsidRPr="007444E6">
        <w:rPr>
          <w:noProof/>
          <w:lang w:val="en-US"/>
        </w:rPr>
        <w:fldChar w:fldCharType="separate"/>
      </w:r>
      <w:r w:rsidR="00BF5928" w:rsidRPr="007444E6">
        <w:rPr>
          <w:noProof/>
          <w:lang w:val="en-US"/>
        </w:rPr>
        <w:t>1</w:t>
      </w:r>
      <w:r w:rsidR="00D7172E" w:rsidRPr="007444E6">
        <w:rPr>
          <w:noProof/>
          <w:lang w:val="en-US"/>
        </w:rPr>
        <w:fldChar w:fldCharType="end"/>
      </w:r>
      <w:bookmarkEnd w:id="52"/>
      <w:r w:rsidRPr="007444E6">
        <w:rPr>
          <w:noProof/>
          <w:lang w:val="en-US"/>
        </w:rPr>
        <w:t xml:space="preserve">: </w:t>
      </w:r>
      <w:r w:rsidR="00B81619">
        <w:rPr>
          <w:noProof/>
          <w:lang w:val="en-US"/>
        </w:rPr>
        <w:t>Exemplary table</w:t>
      </w:r>
      <w:bookmarkEnd w:id="53"/>
    </w:p>
    <w:p w14:paraId="3809809C" w14:textId="77777777" w:rsidR="00E722C2" w:rsidRPr="007444E6" w:rsidRDefault="00B81619" w:rsidP="00E722C2">
      <w:pPr>
        <w:pStyle w:val="BeschriftungQuelle"/>
        <w:rPr>
          <w:noProof/>
          <w:lang w:val="en-US"/>
        </w:rPr>
      </w:pPr>
      <w:r>
        <w:rPr>
          <w:noProof/>
          <w:lang w:val="en-US"/>
        </w:rPr>
        <w:t>source</w:t>
      </w:r>
      <w:r w:rsidR="00E722C2" w:rsidRPr="007444E6">
        <w:rPr>
          <w:noProof/>
          <w:lang w:val="en-US"/>
        </w:rPr>
        <w:t xml:space="preserve">: </w:t>
      </w:r>
      <w:r w:rsidR="00561407" w:rsidRPr="007444E6">
        <w:rPr>
          <w:noProof/>
          <w:lang w:val="en-US"/>
        </w:rPr>
        <w:t>…</w:t>
      </w:r>
    </w:p>
    <w:p w14:paraId="5F97B603" w14:textId="77777777" w:rsidR="00561407" w:rsidRPr="007444E6" w:rsidRDefault="00561407" w:rsidP="00561407">
      <w:pPr>
        <w:pStyle w:val="Text"/>
        <w:rPr>
          <w:noProof/>
          <w:lang w:val="en-US"/>
        </w:rPr>
      </w:pPr>
      <w:r w:rsidRPr="007444E6">
        <w:rPr>
          <w:noProof/>
          <w:lang w:val="en-US"/>
        </w:rPr>
        <w:lastRenderedPageBreak/>
        <w:t xml:space="preserve">Text </w:t>
      </w:r>
      <w:r w:rsidR="000425FF">
        <w:rPr>
          <w:noProof/>
          <w:lang w:val="en-US"/>
        </w:rPr>
        <w:t>text text text</w:t>
      </w:r>
    </w:p>
    <w:p w14:paraId="5A2E8D05" w14:textId="77777777" w:rsidR="00561407" w:rsidRPr="007444E6" w:rsidRDefault="00561407" w:rsidP="00561407">
      <w:pPr>
        <w:pStyle w:val="Text"/>
        <w:rPr>
          <w:noProof/>
          <w:lang w:val="en-US"/>
        </w:rPr>
      </w:pPr>
      <w:r w:rsidRPr="007444E6">
        <w:rPr>
          <w:noProof/>
          <w:lang w:val="en-US"/>
        </w:rPr>
        <w:t xml:space="preserve">Text </w:t>
      </w:r>
      <w:r w:rsidR="000425FF">
        <w:rPr>
          <w:noProof/>
          <w:lang w:val="en-US"/>
        </w:rPr>
        <w:t>text text text</w:t>
      </w:r>
    </w:p>
    <w:p w14:paraId="46E4E34A" w14:textId="77777777" w:rsidR="00902DD9" w:rsidRPr="007444E6" w:rsidRDefault="000425FF" w:rsidP="00465FA1">
      <w:pPr>
        <w:pStyle w:val="OT"/>
        <w:rPr>
          <w:noProof/>
          <w:lang w:val="en-US"/>
        </w:rPr>
      </w:pPr>
      <w:r>
        <w:rPr>
          <w:noProof/>
          <w:lang w:val="en-US"/>
        </w:rPr>
        <w:t>Headline for usual text block</w:t>
      </w:r>
    </w:p>
    <w:p w14:paraId="55F06BFE" w14:textId="77777777" w:rsidR="00AD3293" w:rsidRPr="007444E6" w:rsidRDefault="00561407" w:rsidP="007A299B">
      <w:pPr>
        <w:pStyle w:val="Text"/>
        <w:rPr>
          <w:noProof/>
          <w:lang w:val="en-US"/>
        </w:rPr>
      </w:pPr>
      <w:r w:rsidRPr="007444E6">
        <w:rPr>
          <w:noProof/>
          <w:lang w:val="en-US"/>
        </w:rPr>
        <w:t xml:space="preserve">Text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00330648" w:rsidRPr="007444E6">
        <w:rPr>
          <w:noProof/>
          <w:lang w:val="en-US"/>
        </w:rPr>
        <w:t xml:space="preserve"> </w:t>
      </w:r>
      <w:r w:rsidR="000425FF">
        <w:rPr>
          <w:noProof/>
          <w:lang w:val="en-US"/>
        </w:rPr>
        <w:t>text</w:t>
      </w:r>
      <w:r w:rsidRPr="007444E6">
        <w:rPr>
          <w:noProof/>
          <w:lang w:val="en-US"/>
        </w:rPr>
        <w:t xml:space="preserve">. </w:t>
      </w:r>
    </w:p>
    <w:p w14:paraId="036BCE83" w14:textId="77777777" w:rsidR="00727EC1" w:rsidRPr="000425FF" w:rsidRDefault="000425FF" w:rsidP="007A299B">
      <w:pPr>
        <w:pStyle w:val="Text"/>
        <w:rPr>
          <w:noProof/>
          <w:lang w:val="en-US"/>
        </w:rPr>
      </w:pPr>
      <w:r>
        <w:rPr>
          <w:noProof/>
          <w:lang w:val="en-US"/>
        </w:rPr>
        <w:t xml:space="preserve">As an example for a formula </w:t>
      </w:r>
      <w:r w:rsidR="00890B63" w:rsidRPr="007444E6">
        <w:rPr>
          <w:noProof/>
          <w:lang w:val="en-US"/>
        </w:rPr>
        <w:fldChar w:fldCharType="begin"/>
      </w:r>
      <w:r w:rsidR="00890B63" w:rsidRPr="007444E6">
        <w:rPr>
          <w:noProof/>
          <w:lang w:val="en-US"/>
        </w:rPr>
        <w:instrText xml:space="preserve"> REF _Ref137207289 \h </w:instrText>
      </w:r>
      <w:r w:rsidR="00890B63" w:rsidRPr="007444E6">
        <w:rPr>
          <w:noProof/>
          <w:lang w:val="en-US"/>
        </w:rPr>
      </w:r>
      <w:r w:rsidR="00890B63" w:rsidRPr="007444E6">
        <w:rPr>
          <w:noProof/>
          <w:lang w:val="en-US"/>
        </w:rPr>
        <w:fldChar w:fldCharType="separate"/>
      </w:r>
      <w:r w:rsidR="00BF5928" w:rsidRPr="007444E6">
        <w:rPr>
          <w:noProof/>
          <w:lang w:val="en-US"/>
        </w:rPr>
        <w:t>Formel 1</w:t>
      </w:r>
      <w:r w:rsidR="00890B63" w:rsidRPr="007444E6">
        <w:rPr>
          <w:noProof/>
          <w:lang w:val="en-US"/>
        </w:rPr>
        <w:fldChar w:fldCharType="end"/>
      </w:r>
      <w:r>
        <w:rPr>
          <w:noProof/>
          <w:lang w:val="en-US"/>
        </w:rPr>
        <w:t xml:space="preserve"> is illustrated beneath</w:t>
      </w:r>
      <w:r w:rsidR="00890B63" w:rsidRPr="007444E6">
        <w:rPr>
          <w:noProof/>
          <w:lang w:val="en-US"/>
        </w:rPr>
        <w:t>.</w:t>
      </w:r>
      <w:r w:rsidR="009F17A9" w:rsidRPr="007444E6">
        <w:rPr>
          <w:noProof/>
          <w:lang w:val="en-US"/>
        </w:rPr>
        <w:t xml:space="preserve"> </w:t>
      </w:r>
      <w:r w:rsidRPr="000425FF">
        <w:rPr>
          <w:noProof/>
          <w:lang w:val="en-US"/>
        </w:rPr>
        <w:t>Even here the description and ist source is handled the same way as it was done with figures</w:t>
      </w:r>
      <w:r w:rsidR="00AD3293" w:rsidRPr="000425FF">
        <w:rPr>
          <w:noProof/>
          <w:lang w:val="en-US"/>
        </w:rPr>
        <w:t xml:space="preserve">. </w:t>
      </w:r>
    </w:p>
    <w:p w14:paraId="59DE25E5" w14:textId="77777777" w:rsidR="00727EC1" w:rsidRPr="007444E6" w:rsidRDefault="00AC15AE" w:rsidP="00890B63">
      <w:pPr>
        <w:pStyle w:val="Abbildung"/>
        <w:rPr>
          <w:noProof/>
          <w:lang w:val="en-US"/>
        </w:rPr>
      </w:pPr>
      <w:r w:rsidRPr="007444E6">
        <w:rPr>
          <w:noProof/>
          <w:position w:val="-28"/>
          <w:lang w:val="en-US"/>
        </w:rPr>
        <w:object w:dxaOrig="900" w:dyaOrig="680" w14:anchorId="107D7D8F">
          <v:shape id="_x0000_i1025" type="#_x0000_t75" alt="" style="width:42.75pt;height:29.25pt;mso-width-percent:0;mso-height-percent:0;mso-width-percent:0;mso-height-percent:0" o:ole="">
            <v:imagedata r:id="rId66" o:title=""/>
          </v:shape>
          <o:OLEObject Type="Embed" ProgID="Equation.3" ShapeID="_x0000_i1025" DrawAspect="Content" ObjectID="_1706017165" r:id="rId67"/>
        </w:object>
      </w:r>
    </w:p>
    <w:p w14:paraId="3A60A5C6" w14:textId="77777777" w:rsidR="00727EC1" w:rsidRPr="007444E6" w:rsidRDefault="000425FF" w:rsidP="002C498D">
      <w:pPr>
        <w:pStyle w:val="Beschriftung"/>
        <w:rPr>
          <w:noProof/>
          <w:lang w:val="en-US"/>
        </w:rPr>
      </w:pPr>
      <w:bookmarkStart w:id="54" w:name="_Ref137207289"/>
      <w:r>
        <w:rPr>
          <w:noProof/>
          <w:lang w:val="en-US"/>
        </w:rPr>
        <w:t>Formula</w:t>
      </w:r>
      <w:r w:rsidR="00727EC1" w:rsidRPr="007444E6">
        <w:rPr>
          <w:noProof/>
          <w:lang w:val="en-US"/>
        </w:rPr>
        <w:t xml:space="preserve"> </w:t>
      </w:r>
      <w:r w:rsidR="002502E7" w:rsidRPr="007444E6">
        <w:rPr>
          <w:noProof/>
          <w:lang w:val="en-US"/>
        </w:rPr>
        <w:fldChar w:fldCharType="begin"/>
      </w:r>
      <w:r w:rsidR="002502E7" w:rsidRPr="007444E6">
        <w:rPr>
          <w:noProof/>
          <w:lang w:val="en-US"/>
        </w:rPr>
        <w:instrText xml:space="preserve"> SEQ Formel \* ARABIC </w:instrText>
      </w:r>
      <w:r w:rsidR="002502E7" w:rsidRPr="007444E6">
        <w:rPr>
          <w:noProof/>
          <w:lang w:val="en-US"/>
        </w:rPr>
        <w:fldChar w:fldCharType="separate"/>
      </w:r>
      <w:r w:rsidR="00BF5928" w:rsidRPr="007444E6">
        <w:rPr>
          <w:noProof/>
          <w:lang w:val="en-US"/>
        </w:rPr>
        <w:t>1</w:t>
      </w:r>
      <w:r w:rsidR="002502E7" w:rsidRPr="007444E6">
        <w:rPr>
          <w:noProof/>
          <w:lang w:val="en-US"/>
        </w:rPr>
        <w:fldChar w:fldCharType="end"/>
      </w:r>
      <w:bookmarkEnd w:id="54"/>
      <w:r w:rsidR="00727EC1" w:rsidRPr="007444E6">
        <w:rPr>
          <w:noProof/>
          <w:lang w:val="en-US"/>
        </w:rPr>
        <w:t xml:space="preserve">: </w:t>
      </w:r>
      <w:r>
        <w:rPr>
          <w:noProof/>
          <w:lang w:val="en-US"/>
        </w:rPr>
        <w:t>Exemplary formula</w:t>
      </w:r>
    </w:p>
    <w:p w14:paraId="28C45FC4" w14:textId="77777777" w:rsidR="00890B63" w:rsidRPr="007444E6" w:rsidRDefault="000425FF" w:rsidP="00890B63">
      <w:pPr>
        <w:pStyle w:val="BeschriftungQuelle"/>
        <w:rPr>
          <w:noProof/>
          <w:lang w:val="en-US"/>
        </w:rPr>
      </w:pPr>
      <w:r>
        <w:rPr>
          <w:noProof/>
          <w:lang w:val="en-US"/>
        </w:rPr>
        <w:t>source</w:t>
      </w:r>
      <w:r w:rsidR="00890B63" w:rsidRPr="007444E6">
        <w:rPr>
          <w:noProof/>
          <w:lang w:val="en-US"/>
        </w:rPr>
        <w:t>:</w:t>
      </w:r>
      <w:r w:rsidR="00561407" w:rsidRPr="007444E6">
        <w:rPr>
          <w:noProof/>
          <w:lang w:val="en-US"/>
        </w:rPr>
        <w:t xml:space="preserve"> </w:t>
      </w:r>
      <w:r>
        <w:rPr>
          <w:noProof/>
          <w:lang w:val="en-US"/>
        </w:rPr>
        <w:t>own representation</w:t>
      </w:r>
      <w:r w:rsidR="00561407" w:rsidRPr="007444E6">
        <w:rPr>
          <w:noProof/>
          <w:lang w:val="en-US"/>
        </w:rPr>
        <w:t xml:space="preserve"> </w:t>
      </w:r>
    </w:p>
    <w:p w14:paraId="109ABCF2" w14:textId="77777777" w:rsidR="00E657DB" w:rsidRPr="007444E6" w:rsidRDefault="00561407" w:rsidP="001C6A77">
      <w:pPr>
        <w:pStyle w:val="Text"/>
        <w:rPr>
          <w:noProof/>
          <w:lang w:val="en-US"/>
        </w:rPr>
      </w:pPr>
      <w:r w:rsidRPr="007444E6">
        <w:rPr>
          <w:noProof/>
          <w:lang w:val="en-US"/>
        </w:rPr>
        <w:t xml:space="preserve">Text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p>
    <w:p w14:paraId="1B4F421E" w14:textId="77777777" w:rsidR="00330648" w:rsidRPr="007444E6" w:rsidRDefault="000425FF" w:rsidP="00330648">
      <w:pPr>
        <w:pStyle w:val="OT"/>
        <w:rPr>
          <w:noProof/>
          <w:lang w:val="en-US"/>
        </w:rPr>
      </w:pPr>
      <w:r>
        <w:rPr>
          <w:noProof/>
          <w:lang w:val="en-US"/>
        </w:rPr>
        <w:t>Headline for usual text block</w:t>
      </w:r>
    </w:p>
    <w:p w14:paraId="4AA84733" w14:textId="77777777" w:rsidR="00330648" w:rsidRPr="007444E6" w:rsidRDefault="00330648" w:rsidP="00330648">
      <w:pPr>
        <w:pStyle w:val="Text"/>
        <w:rPr>
          <w:noProof/>
          <w:lang w:val="en-US"/>
        </w:rPr>
      </w:pPr>
      <w:r w:rsidRPr="007444E6">
        <w:rPr>
          <w:noProof/>
          <w:lang w:val="en-US"/>
        </w:rPr>
        <w:t xml:space="preserve">Text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Pr="007444E6">
        <w:rPr>
          <w:noProof/>
          <w:lang w:val="en-US"/>
        </w:rPr>
        <w:t xml:space="preserve"> </w:t>
      </w:r>
      <w:r w:rsidR="000425FF">
        <w:rPr>
          <w:noProof/>
          <w:lang w:val="en-US"/>
        </w:rPr>
        <w:t>text</w:t>
      </w:r>
      <w:r w:rsidR="00AD3293" w:rsidRPr="007444E6">
        <w:rPr>
          <w:noProof/>
          <w:lang w:val="en-US"/>
        </w:rPr>
        <w:t xml:space="preserve"> </w:t>
      </w:r>
      <w:r w:rsidR="000425FF">
        <w:rPr>
          <w:noProof/>
          <w:lang w:val="en-US"/>
        </w:rPr>
        <w:t>text</w:t>
      </w:r>
      <w:r w:rsidR="00AD3293" w:rsidRPr="007444E6">
        <w:rPr>
          <w:noProof/>
          <w:lang w:val="en-US"/>
        </w:rPr>
        <w:t xml:space="preserve"> </w:t>
      </w:r>
      <w:r w:rsidR="000425FF">
        <w:rPr>
          <w:noProof/>
          <w:lang w:val="en-US"/>
        </w:rPr>
        <w:t>text</w:t>
      </w:r>
      <w:r w:rsidR="00AD3293" w:rsidRPr="007444E6">
        <w:rPr>
          <w:noProof/>
          <w:lang w:val="en-US"/>
        </w:rPr>
        <w:t xml:space="preserve"> </w:t>
      </w:r>
      <w:r w:rsidR="000425FF">
        <w:rPr>
          <w:noProof/>
          <w:lang w:val="en-US"/>
        </w:rPr>
        <w:t>text</w:t>
      </w:r>
      <w:r w:rsidR="00AD3293" w:rsidRPr="007444E6">
        <w:rPr>
          <w:noProof/>
          <w:lang w:val="en-US"/>
        </w:rPr>
        <w:t xml:space="preserve"> </w:t>
      </w:r>
      <w:r w:rsidR="000425FF">
        <w:rPr>
          <w:noProof/>
          <w:lang w:val="en-US"/>
        </w:rPr>
        <w:t>text</w:t>
      </w:r>
      <w:r w:rsidR="00AD3293" w:rsidRPr="007444E6">
        <w:rPr>
          <w:noProof/>
          <w:lang w:val="en-US"/>
        </w:rPr>
        <w:t xml:space="preserve"> </w:t>
      </w:r>
      <w:r w:rsidR="000425FF">
        <w:rPr>
          <w:noProof/>
          <w:lang w:val="en-US"/>
        </w:rPr>
        <w:t>text</w:t>
      </w:r>
      <w:r w:rsidR="00AD3293" w:rsidRPr="007444E6">
        <w:rPr>
          <w:noProof/>
          <w:lang w:val="en-US"/>
        </w:rPr>
        <w:t xml:space="preserve"> </w:t>
      </w:r>
      <w:r w:rsidR="000425FF">
        <w:rPr>
          <w:noProof/>
          <w:lang w:val="en-US"/>
        </w:rPr>
        <w:t>text</w:t>
      </w:r>
      <w:r w:rsidR="00AD3293" w:rsidRPr="007444E6">
        <w:rPr>
          <w:noProof/>
          <w:lang w:val="en-US"/>
        </w:rPr>
        <w:t>.</w:t>
      </w:r>
    </w:p>
    <w:p w14:paraId="34C04240" w14:textId="77777777" w:rsidR="00AD3293" w:rsidRPr="007444E6" w:rsidRDefault="00B7200B" w:rsidP="003607AD">
      <w:pPr>
        <w:pStyle w:val="Abbildung"/>
        <w:rPr>
          <w:noProof/>
          <w:lang w:val="en-US"/>
        </w:rPr>
      </w:pPr>
      <w:r w:rsidRPr="007444E6">
        <w:rPr>
          <w:noProof/>
          <w:lang w:val="en-US" w:eastAsia="ko-KR"/>
        </w:rPr>
        <w:drawing>
          <wp:inline distT="0" distB="0" distL="0" distR="0" wp14:anchorId="3946833C" wp14:editId="612555AF">
            <wp:extent cx="2797810" cy="2218055"/>
            <wp:effectExtent l="0" t="0" r="0" b="0"/>
            <wp:docPr id="3" name="Bild 3" descr="Krcmar_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rcmar_ISA"/>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797810" cy="2218055"/>
                    </a:xfrm>
                    <a:prstGeom prst="rect">
                      <a:avLst/>
                    </a:prstGeom>
                    <a:noFill/>
                    <a:ln>
                      <a:noFill/>
                    </a:ln>
                  </pic:spPr>
                </pic:pic>
              </a:graphicData>
            </a:graphic>
          </wp:inline>
        </w:drawing>
      </w:r>
    </w:p>
    <w:p w14:paraId="4EBA591B" w14:textId="77777777" w:rsidR="003607AD" w:rsidRPr="000425FF" w:rsidRDefault="000425FF" w:rsidP="003607AD">
      <w:pPr>
        <w:pStyle w:val="Beschriftung"/>
        <w:rPr>
          <w:noProof/>
        </w:rPr>
      </w:pPr>
      <w:bookmarkStart w:id="55" w:name="_Toc425252394"/>
      <w:r w:rsidRPr="000425FF">
        <w:rPr>
          <w:noProof/>
        </w:rPr>
        <w:t>Figure</w:t>
      </w:r>
      <w:r w:rsidR="003607AD" w:rsidRPr="000425FF">
        <w:rPr>
          <w:noProof/>
        </w:rPr>
        <w:t xml:space="preserve"> </w:t>
      </w:r>
      <w:r w:rsidR="003607AD" w:rsidRPr="007444E6">
        <w:rPr>
          <w:noProof/>
          <w:lang w:val="en-US"/>
        </w:rPr>
        <w:fldChar w:fldCharType="begin"/>
      </w:r>
      <w:r w:rsidR="003607AD" w:rsidRPr="000425FF">
        <w:rPr>
          <w:noProof/>
        </w:rPr>
        <w:instrText xml:space="preserve"> SEQ Abbildung \* ARABIC </w:instrText>
      </w:r>
      <w:r w:rsidR="003607AD" w:rsidRPr="007444E6">
        <w:rPr>
          <w:noProof/>
          <w:lang w:val="en-US"/>
        </w:rPr>
        <w:fldChar w:fldCharType="separate"/>
      </w:r>
      <w:r w:rsidR="003607AD" w:rsidRPr="000425FF">
        <w:rPr>
          <w:noProof/>
        </w:rPr>
        <w:t>2</w:t>
      </w:r>
      <w:r w:rsidR="003607AD" w:rsidRPr="007444E6">
        <w:rPr>
          <w:noProof/>
          <w:lang w:val="en-US"/>
        </w:rPr>
        <w:fldChar w:fldCharType="end"/>
      </w:r>
      <w:r w:rsidR="003607AD" w:rsidRPr="000425FF">
        <w:rPr>
          <w:noProof/>
        </w:rPr>
        <w:t>: Integrierte Informationssystem-Architektur (ISA)</w:t>
      </w:r>
      <w:bookmarkEnd w:id="55"/>
    </w:p>
    <w:p w14:paraId="5DF94210" w14:textId="77777777" w:rsidR="003607AD" w:rsidRPr="00C95703" w:rsidRDefault="000425FF" w:rsidP="003607AD">
      <w:pPr>
        <w:pStyle w:val="BeschriftungQuelle"/>
        <w:rPr>
          <w:noProof/>
        </w:rPr>
      </w:pPr>
      <w:r w:rsidRPr="00C95703">
        <w:rPr>
          <w:noProof/>
        </w:rPr>
        <w:t>source</w:t>
      </w:r>
      <w:r w:rsidR="003607AD" w:rsidRPr="00C95703">
        <w:rPr>
          <w:noProof/>
        </w:rPr>
        <w:t xml:space="preserve">: </w:t>
      </w:r>
      <w:r w:rsidR="003607AD" w:rsidRPr="007444E6">
        <w:rPr>
          <w:noProof/>
          <w:lang w:val="en-US"/>
        </w:rPr>
        <w:fldChar w:fldCharType="begin"/>
      </w:r>
      <w:r w:rsidR="0018616B" w:rsidRPr="00C95703">
        <w:rPr>
          <w:noProof/>
        </w:rPr>
        <w:instrText xml:space="preserve"> ADDIN EN.CITE &lt;EndNote&gt;&lt;Cite&gt;&lt;Author&gt;Krcmar&lt;/Author&gt;&lt;Year&gt;1990&lt;/Year&gt;&lt;RecNum&gt;116&lt;/RecNum&gt;&lt;Pages&gt;399&lt;/Pages&gt;&lt;DisplayText&gt;(Krcmar, 1990, p. 399)&lt;/DisplayText&gt;&lt;record&gt;&lt;rec-number&gt;116&lt;/rec-number&gt;&lt;ref-type name="Journal Article"&gt;17&lt;/ref-type&gt;&lt;contributors&gt;&lt;authors&gt;&lt;author&gt;Krcmar, Helmut&lt;/author&gt;&lt;/authors&gt;&lt;/contributors&gt;&lt;titles&gt;&lt;title&gt;Bedeutung und Ziele von Informationssystem-Architekturen&lt;/title&gt;&lt;secondary-title&gt;Wirtschaftsinformatik&lt;/secondary-title&gt;&lt;/titles&gt;&lt;periodical&gt;&lt;full-title&gt;Wirtschaftsinformatik&lt;/full-title&gt;&lt;/periodical&gt;&lt;pages&gt;395-402&lt;/pages&gt;&lt;volume&gt;32&lt;/volume&gt;&lt;number&gt;5&lt;/number&gt;&lt;dates&gt;&lt;year&gt;1990&lt;/year&gt;&lt;/dates&gt;&lt;urls&gt;&lt;/urls&gt;&lt;research-notes&gt;ok&lt;/research-notes&gt;&lt;/record&gt;&lt;/Cite&gt;&lt;/EndNote&gt;</w:instrText>
      </w:r>
      <w:r w:rsidR="003607AD" w:rsidRPr="007444E6">
        <w:rPr>
          <w:noProof/>
          <w:lang w:val="en-US"/>
        </w:rPr>
        <w:fldChar w:fldCharType="separate"/>
      </w:r>
      <w:r w:rsidR="0018616B" w:rsidRPr="00C95703">
        <w:rPr>
          <w:noProof/>
        </w:rPr>
        <w:t>(</w:t>
      </w:r>
      <w:hyperlink w:anchor="_ENREF_1" w:tooltip="Krcmar, 1990 #116" w:history="1">
        <w:r w:rsidR="0018616B" w:rsidRPr="00C95703">
          <w:rPr>
            <w:noProof/>
          </w:rPr>
          <w:t>Krcmar, 1990, p. 399</w:t>
        </w:r>
      </w:hyperlink>
      <w:r w:rsidR="0018616B" w:rsidRPr="00C95703">
        <w:rPr>
          <w:noProof/>
        </w:rPr>
        <w:t>)</w:t>
      </w:r>
      <w:r w:rsidR="003607AD" w:rsidRPr="007444E6">
        <w:rPr>
          <w:noProof/>
          <w:lang w:val="en-US"/>
        </w:rPr>
        <w:fldChar w:fldCharType="end"/>
      </w:r>
    </w:p>
    <w:p w14:paraId="3E68572C" w14:textId="77777777" w:rsidR="007F367A" w:rsidRPr="00C95703" w:rsidRDefault="000425FF" w:rsidP="003E2565">
      <w:pPr>
        <w:pStyle w:val="berschrift1"/>
        <w:rPr>
          <w:noProof/>
        </w:rPr>
      </w:pPr>
      <w:bookmarkStart w:id="56" w:name="_Toc25579963"/>
      <w:bookmarkStart w:id="57" w:name="_Toc25582177"/>
      <w:bookmarkStart w:id="58" w:name="_Toc95404408"/>
      <w:r w:rsidRPr="003E2565">
        <w:lastRenderedPageBreak/>
        <w:t>Bibliography</w:t>
      </w:r>
      <w:bookmarkEnd w:id="56"/>
      <w:bookmarkEnd w:id="57"/>
      <w:bookmarkEnd w:id="58"/>
    </w:p>
    <w:p w14:paraId="43E51A63" w14:textId="77777777" w:rsidR="0018616B" w:rsidRPr="00C95703" w:rsidRDefault="007F367A" w:rsidP="0018616B">
      <w:pPr>
        <w:pStyle w:val="EndNoteBibliography"/>
        <w:spacing w:after="240"/>
        <w:ind w:left="720" w:hanging="720"/>
      </w:pPr>
      <w:r w:rsidRPr="007444E6">
        <w:rPr>
          <w:lang w:val="en-US"/>
        </w:rPr>
        <w:fldChar w:fldCharType="begin"/>
      </w:r>
      <w:r w:rsidRPr="00C95703">
        <w:instrText xml:space="preserve"> ADDIN EN.REFLIST </w:instrText>
      </w:r>
      <w:r w:rsidRPr="007444E6">
        <w:rPr>
          <w:lang w:val="en-US"/>
        </w:rPr>
        <w:fldChar w:fldCharType="separate"/>
      </w:r>
      <w:bookmarkStart w:id="59" w:name="_ENREF_1"/>
      <w:r w:rsidR="0018616B" w:rsidRPr="0018482B">
        <w:rPr>
          <w:b/>
        </w:rPr>
        <w:t>Krcmar, H. (1990)</w:t>
      </w:r>
      <w:r w:rsidR="0018616B" w:rsidRPr="00C95703">
        <w:t xml:space="preserve">. Bedeutung und Ziele von Informationssystem-Architekturen. </w:t>
      </w:r>
      <w:r w:rsidR="0018616B" w:rsidRPr="00C95703">
        <w:rPr>
          <w:i/>
        </w:rPr>
        <w:t>Wirtschaftsinformatik, 32</w:t>
      </w:r>
      <w:r w:rsidR="0018616B" w:rsidRPr="00C95703">
        <w:t xml:space="preserve">(5), 395-402. </w:t>
      </w:r>
      <w:bookmarkEnd w:id="59"/>
    </w:p>
    <w:p w14:paraId="473214EB" w14:textId="77777777" w:rsidR="0018616B" w:rsidRPr="00C95703" w:rsidRDefault="0018616B" w:rsidP="0018616B">
      <w:pPr>
        <w:pStyle w:val="EndNoteBibliography"/>
        <w:ind w:left="720" w:hanging="720"/>
      </w:pPr>
      <w:bookmarkStart w:id="60" w:name="_ENREF_2"/>
      <w:r w:rsidRPr="0018482B">
        <w:rPr>
          <w:b/>
        </w:rPr>
        <w:t>Krcmar, H. (2005)</w:t>
      </w:r>
      <w:r w:rsidRPr="00C95703">
        <w:t xml:space="preserve">. </w:t>
      </w:r>
      <w:r w:rsidRPr="00C95703">
        <w:rPr>
          <w:i/>
        </w:rPr>
        <w:t>Informationsmanagement</w:t>
      </w:r>
      <w:r w:rsidRPr="00C95703">
        <w:t xml:space="preserve"> (4 ed.). Berlin; Heidelberg; New York: Springer Verlag.</w:t>
      </w:r>
      <w:bookmarkEnd w:id="60"/>
    </w:p>
    <w:p w14:paraId="675943C0" w14:textId="77777777" w:rsidR="00B80790" w:rsidRPr="00C95703" w:rsidRDefault="007F367A" w:rsidP="00D208F8">
      <w:pPr>
        <w:pStyle w:val="Text"/>
        <w:spacing w:after="0" w:line="240" w:lineRule="exact"/>
        <w:ind w:left="720" w:hanging="720"/>
        <w:rPr>
          <w:noProof/>
        </w:rPr>
      </w:pPr>
      <w:r w:rsidRPr="007444E6">
        <w:rPr>
          <w:noProof/>
          <w:lang w:val="en-US"/>
        </w:rPr>
        <w:fldChar w:fldCharType="end"/>
      </w:r>
    </w:p>
    <w:p w14:paraId="6689086C" w14:textId="77777777" w:rsidR="00F25439" w:rsidRDefault="00765431" w:rsidP="003E2565">
      <w:pPr>
        <w:pStyle w:val="berschrift1"/>
      </w:pPr>
      <w:bookmarkStart w:id="61" w:name="_Toc137396564"/>
      <w:bookmarkStart w:id="62" w:name="_Toc141196057"/>
      <w:bookmarkStart w:id="63" w:name="_Toc25579964"/>
      <w:bookmarkStart w:id="64" w:name="_Toc25582178"/>
      <w:bookmarkStart w:id="65" w:name="_Toc95404409"/>
      <w:r w:rsidRPr="003E2565">
        <w:lastRenderedPageBreak/>
        <w:t>A</w:t>
      </w:r>
      <w:bookmarkEnd w:id="61"/>
      <w:bookmarkEnd w:id="62"/>
      <w:r w:rsidR="000425FF" w:rsidRPr="003E2565">
        <w:t>ppendix</w:t>
      </w:r>
      <w:bookmarkEnd w:id="63"/>
      <w:bookmarkEnd w:id="64"/>
      <w:bookmarkEnd w:id="65"/>
    </w:p>
    <w:p w14:paraId="3214F1C0" w14:textId="77777777" w:rsidR="00B80A36" w:rsidRDefault="00B80A36" w:rsidP="009B3E4C">
      <w:pPr>
        <w:pStyle w:val="Verzeichnis1"/>
        <w:tabs>
          <w:tab w:val="left" w:pos="482"/>
        </w:tabs>
      </w:pPr>
    </w:p>
    <w:p w14:paraId="688B1668" w14:textId="77777777" w:rsidR="000E1652" w:rsidRPr="000E1652" w:rsidRDefault="000E1652" w:rsidP="009B3E4C"/>
    <w:p w14:paraId="3AE794CF" w14:textId="77777777" w:rsidR="009B7C4B" w:rsidRPr="000425FF" w:rsidRDefault="000425FF" w:rsidP="000425FF">
      <w:pPr>
        <w:pStyle w:val="1Anhang"/>
        <w:rPr>
          <w:noProof/>
        </w:rPr>
      </w:pPr>
      <w:bookmarkStart w:id="66" w:name="_Toc25579965"/>
      <w:bookmarkStart w:id="67" w:name="_Toc25582179"/>
      <w:r w:rsidRPr="000425FF">
        <w:rPr>
          <w:noProof/>
        </w:rPr>
        <w:lastRenderedPageBreak/>
        <w:t>Appendix outline level no.</w:t>
      </w:r>
      <w:r w:rsidR="00561407" w:rsidRPr="000425FF">
        <w:rPr>
          <w:noProof/>
        </w:rPr>
        <w:t xml:space="preserve"> 1</w:t>
      </w:r>
      <w:bookmarkEnd w:id="66"/>
      <w:bookmarkEnd w:id="67"/>
    </w:p>
    <w:p w14:paraId="61449ACB" w14:textId="77777777" w:rsidR="00561407" w:rsidRPr="000425FF" w:rsidRDefault="000425FF" w:rsidP="000425FF">
      <w:pPr>
        <w:pStyle w:val="2Anhang"/>
        <w:rPr>
          <w:noProof/>
        </w:rPr>
      </w:pPr>
      <w:bookmarkStart w:id="68" w:name="_Toc25582180"/>
      <w:r w:rsidRPr="000425FF">
        <w:rPr>
          <w:noProof/>
        </w:rPr>
        <w:t>Appendix outline level no</w:t>
      </w:r>
      <w:r>
        <w:rPr>
          <w:noProof/>
        </w:rPr>
        <w:t>.</w:t>
      </w:r>
      <w:r w:rsidRPr="000425FF">
        <w:rPr>
          <w:noProof/>
        </w:rPr>
        <w:t xml:space="preserve"> </w:t>
      </w:r>
      <w:r w:rsidR="00561407" w:rsidRPr="000425FF">
        <w:rPr>
          <w:noProof/>
        </w:rPr>
        <w:t>2</w:t>
      </w:r>
      <w:bookmarkEnd w:id="68"/>
    </w:p>
    <w:p w14:paraId="1FF35688" w14:textId="77777777" w:rsidR="005F684F" w:rsidRPr="00F00701" w:rsidRDefault="000425FF" w:rsidP="00330648">
      <w:pPr>
        <w:pStyle w:val="Text"/>
        <w:rPr>
          <w:noProof/>
          <w:lang w:val="en-US"/>
        </w:rPr>
      </w:pPr>
      <w:r w:rsidRPr="000425FF">
        <w:rPr>
          <w:noProof/>
          <w:lang w:val="en-US"/>
        </w:rPr>
        <w:t>Plaease be aware that only the first outline level will be added to the table of contents</w:t>
      </w:r>
      <w:r w:rsidR="00AD3293" w:rsidRPr="000425FF">
        <w:rPr>
          <w:noProof/>
          <w:lang w:val="en-US"/>
        </w:rPr>
        <w:t xml:space="preserve">. </w:t>
      </w:r>
      <w:r w:rsidRPr="00F00701">
        <w:rPr>
          <w:noProof/>
          <w:lang w:val="en-US"/>
        </w:rPr>
        <w:t>The formatting template</w:t>
      </w:r>
      <w:r w:rsidR="00F00701" w:rsidRPr="00F00701">
        <w:rPr>
          <w:noProof/>
          <w:lang w:val="en-US"/>
        </w:rPr>
        <w:t>s</w:t>
      </w:r>
      <w:r w:rsidRPr="00F00701">
        <w:rPr>
          <w:noProof/>
          <w:lang w:val="en-US"/>
        </w:rPr>
        <w:t xml:space="preserve"> for the structure of the appendix </w:t>
      </w:r>
      <w:r w:rsidR="00F00701" w:rsidRPr="00F00701">
        <w:rPr>
          <w:noProof/>
          <w:lang w:val="en-US"/>
        </w:rPr>
        <w:t>are named „Ü</w:t>
      </w:r>
      <w:r w:rsidR="00AD3293" w:rsidRPr="00F00701">
        <w:rPr>
          <w:noProof/>
          <w:lang w:val="en-US"/>
        </w:rPr>
        <w:t xml:space="preserve">1Anhang“ </w:t>
      </w:r>
      <w:r w:rsidR="00F00701">
        <w:rPr>
          <w:noProof/>
          <w:lang w:val="en-US"/>
        </w:rPr>
        <w:t>and</w:t>
      </w:r>
      <w:r w:rsidR="00AD3293" w:rsidRPr="00F00701">
        <w:rPr>
          <w:noProof/>
          <w:lang w:val="en-US"/>
        </w:rPr>
        <w:t xml:space="preserve"> „Ü2Anhang“. </w:t>
      </w:r>
    </w:p>
    <w:p w14:paraId="554B71C0" w14:textId="77777777" w:rsidR="00FA6A0C" w:rsidRPr="00F00701" w:rsidRDefault="00FA6A0C" w:rsidP="00CE3119">
      <w:pPr>
        <w:pStyle w:val="Text"/>
        <w:spacing w:after="0"/>
        <w:rPr>
          <w:noProof/>
          <w:lang w:val="en-US"/>
        </w:rPr>
      </w:pPr>
    </w:p>
    <w:sectPr w:rsidR="00FA6A0C" w:rsidRPr="00F00701" w:rsidSect="009B3E4C">
      <w:headerReference w:type="even" r:id="rId69"/>
      <w:pgSz w:w="11906" w:h="16838" w:code="9"/>
      <w:pgMar w:top="1134" w:right="1191" w:bottom="1134" w:left="2268" w:header="709" w:footer="133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2D937" w14:textId="77777777" w:rsidR="00EF526A" w:rsidRDefault="00EF526A">
      <w:r>
        <w:separator/>
      </w:r>
    </w:p>
    <w:p w14:paraId="6FE40E4F" w14:textId="77777777" w:rsidR="00EF526A" w:rsidRDefault="00EF526A"/>
    <w:p w14:paraId="1B05EC4E" w14:textId="77777777" w:rsidR="00EF526A" w:rsidRDefault="00EF526A"/>
  </w:endnote>
  <w:endnote w:type="continuationSeparator" w:id="0">
    <w:p w14:paraId="3E8AA9FE" w14:textId="77777777" w:rsidR="00EF526A" w:rsidRDefault="00EF526A">
      <w:r>
        <w:continuationSeparator/>
      </w:r>
    </w:p>
    <w:p w14:paraId="68A83C61" w14:textId="77777777" w:rsidR="00EF526A" w:rsidRDefault="00EF526A"/>
    <w:p w14:paraId="19213D8B" w14:textId="77777777" w:rsidR="00EF526A" w:rsidRDefault="00EF52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News Gothic MT">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Menlo">
    <w:altName w:val="DokChampa"/>
    <w:charset w:val="00"/>
    <w:family w:val="modern"/>
    <w:pitch w:val="fixed"/>
    <w:sig w:usb0="E60022FF" w:usb1="D200F9FB" w:usb2="02000028" w:usb3="00000000" w:csb0="000001D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B4906" w14:textId="77777777" w:rsidR="00C95703" w:rsidRPr="00835BAA" w:rsidRDefault="00C95703" w:rsidP="000730B9">
    <w:pPr>
      <w:pStyle w:val="Fuzeile"/>
      <w:ind w:right="360"/>
      <w:rPr>
        <w:sz w:val="22"/>
        <w:lang w:val="en-GB"/>
      </w:rPr>
    </w:pPr>
    <w:r>
      <w:rPr>
        <w:noProof/>
        <w:sz w:val="22"/>
        <w:lang w:val="en-GB"/>
      </w:rPr>
      <mc:AlternateContent>
        <mc:Choice Requires="wps">
          <w:drawing>
            <wp:anchor distT="0" distB="0" distL="114300" distR="114300" simplePos="0" relativeHeight="251661312" behindDoc="0" locked="0" layoutInCell="1" allowOverlap="1" wp14:anchorId="24506A1D" wp14:editId="3C03A850">
              <wp:simplePos x="0" y="0"/>
              <wp:positionH relativeFrom="column">
                <wp:posOffset>16510</wp:posOffset>
              </wp:positionH>
              <wp:positionV relativeFrom="paragraph">
                <wp:posOffset>135890</wp:posOffset>
              </wp:positionV>
              <wp:extent cx="5120005" cy="0"/>
              <wp:effectExtent l="6985" t="12065" r="6985" b="6985"/>
              <wp:wrapNone/>
              <wp:docPr id="5" name="Gerade Verbindung mit Pfeil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0"/>
                      </a:xfrm>
                      <a:prstGeom prst="straightConnector1">
                        <a:avLst/>
                      </a:prstGeom>
                      <a:noFill/>
                      <a:ln w="9525">
                        <a:solidFill>
                          <a:srgbClr val="0065BD"/>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CAA4F01" id="_x0000_t32" coordsize="21600,21600" o:spt="32" o:oned="t" path="m,l21600,21600e" filled="f">
              <v:path arrowok="t" fillok="f" o:connecttype="none"/>
              <o:lock v:ext="edit" shapetype="t"/>
            </v:shapetype>
            <v:shape id="Gerade Verbindung mit Pfeil 5" o:spid="_x0000_s1026" type="#_x0000_t32" style="position:absolute;margin-left:1.3pt;margin-top:10.7pt;width:403.1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" strokecolor="#0065bd"/>
          </w:pict>
        </mc:Fallback>
      </mc:AlternateContent>
    </w:r>
    <w:r>
      <w:rPr>
        <w:sz w:val="22"/>
        <w:lang w:val="en-GB"/>
      </w:rPr>
      <w:br/>
    </w:r>
    <w:r w:rsidRPr="00835BAA">
      <w:rPr>
        <w:sz w:val="22"/>
        <w:lang w:val="en-GB"/>
      </w:rPr>
      <w:t>Advanced Practical Course – IoT Services: Software Development on the Example of SAP Leonardo (IN2128, IN2106) | Documentation (Part 1)</w:t>
    </w:r>
  </w:p>
  <w:p w14:paraId="604D26E5" w14:textId="77777777" w:rsidR="00C95703" w:rsidRDefault="00C95703" w:rsidP="00835BAA">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rPr>
      <w:t>1</w:t>
    </w:r>
    <w:r>
      <w:rPr>
        <w:rStyle w:val="Seitenzahl"/>
      </w:rPr>
      <w:fldChar w:fldCharType="end"/>
    </w:r>
  </w:p>
  <w:p w14:paraId="0ADA167B" w14:textId="77777777" w:rsidR="00C95703" w:rsidRPr="00835BAA" w:rsidRDefault="00C95703" w:rsidP="000730B9">
    <w:pPr>
      <w:pStyle w:val="Fuzeile"/>
      <w:ind w:right="360"/>
      <w:rPr>
        <w:lang w:val="en-G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A5A61" w14:textId="77777777" w:rsidR="00C95703" w:rsidRDefault="00C95703" w:rsidP="000730B9">
    <w:pPr>
      <w:pStyle w:val="Fuzeile"/>
      <w:ind w:right="360"/>
      <w:rPr>
        <w:sz w:val="22"/>
        <w:lang w:val="en-GB"/>
      </w:rPr>
    </w:pPr>
    <w:r>
      <w:rPr>
        <w:noProof/>
        <w:sz w:val="22"/>
        <w:lang w:val="en-GB"/>
      </w:rPr>
      <w:drawing>
        <wp:inline distT="0" distB="0" distL="0" distR="0" wp14:anchorId="16305E18" wp14:editId="58968C7E">
          <wp:extent cx="5142865" cy="28575"/>
          <wp:effectExtent l="0" t="0" r="63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42865" cy="28575"/>
                  </a:xfrm>
                  <a:prstGeom prst="rect">
                    <a:avLst/>
                  </a:prstGeom>
                  <a:noFill/>
                </pic:spPr>
              </pic:pic>
            </a:graphicData>
          </a:graphic>
        </wp:inline>
      </w:drawing>
    </w:r>
  </w:p>
  <w:p w14:paraId="443A1201" w14:textId="77777777" w:rsidR="0018482B" w:rsidRDefault="00C95703" w:rsidP="00C95703">
    <w:pPr>
      <w:pStyle w:val="Fuzeile"/>
      <w:ind w:right="990"/>
      <w:rPr>
        <w:sz w:val="20"/>
        <w:lang w:val="en-GB"/>
      </w:rPr>
    </w:pPr>
    <w:r w:rsidRPr="0018482B">
      <w:rPr>
        <w:noProof/>
        <w:sz w:val="20"/>
        <w:lang w:val="en-GB"/>
      </w:rPr>
      <mc:AlternateContent>
        <mc:Choice Requires="wps">
          <w:drawing>
            <wp:anchor distT="0" distB="0" distL="114300" distR="114300" simplePos="0" relativeHeight="251662336" behindDoc="0" locked="0" layoutInCell="1" allowOverlap="1" wp14:anchorId="2298AC72" wp14:editId="561C4FC1">
              <wp:simplePos x="0" y="0"/>
              <wp:positionH relativeFrom="column">
                <wp:posOffset>1456690</wp:posOffset>
              </wp:positionH>
              <wp:positionV relativeFrom="paragraph">
                <wp:posOffset>9324975</wp:posOffset>
              </wp:positionV>
              <wp:extent cx="5120005" cy="0"/>
              <wp:effectExtent l="6985" t="12065" r="6985" b="6985"/>
              <wp:wrapNone/>
              <wp:docPr id="6" name="Gerade Verbindung mit Pfeil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20005" cy="0"/>
                      </a:xfrm>
                      <a:prstGeom prst="straightConnector1">
                        <a:avLst/>
                      </a:prstGeom>
                      <a:noFill/>
                      <a:ln w="9525">
                        <a:solidFill>
                          <a:srgbClr val="0065BD"/>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6E10AC" id="_x0000_t32" coordsize="21600,21600" o:spt="32" o:oned="t" path="m,l21600,21600e" filled="f">
              <v:path arrowok="t" fillok="f" o:connecttype="none"/>
              <o:lock v:ext="edit" shapetype="t"/>
            </v:shapetype>
            <v:shape id="Gerade Verbindung mit Pfeil 6" o:spid="_x0000_s1026" type="#_x0000_t32" style="position:absolute;margin-left:114.7pt;margin-top:734.25pt;width:40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" strokecolor="#0065bd"/>
          </w:pict>
        </mc:Fallback>
      </mc:AlternateContent>
    </w:r>
    <w:r w:rsidRPr="0018482B">
      <w:rPr>
        <w:sz w:val="20"/>
        <w:lang w:val="en-GB"/>
      </w:rPr>
      <w:t>Advanced Practical Course – IoT Services: Softwar</w:t>
    </w:r>
    <w:r w:rsidR="0018482B">
      <w:rPr>
        <w:sz w:val="20"/>
        <w:lang w:val="en-GB"/>
      </w:rPr>
      <w:t>e Development on the Example of</w:t>
    </w:r>
  </w:p>
  <w:p w14:paraId="02D1973E" w14:textId="77777777" w:rsidR="000425FF" w:rsidRPr="0018482B" w:rsidRDefault="00C95703" w:rsidP="00C95703">
    <w:pPr>
      <w:pStyle w:val="Fuzeile"/>
      <w:ind w:right="990"/>
      <w:rPr>
        <w:sz w:val="22"/>
        <w:lang w:val="en-US"/>
      </w:rPr>
    </w:pPr>
    <w:r w:rsidRPr="0018482B">
      <w:rPr>
        <w:sz w:val="20"/>
        <w:lang w:val="en-GB"/>
      </w:rPr>
      <w:t>SAP Leonardo (IN2128, IN2106) | Documentation</w:t>
    </w:r>
  </w:p>
  <w:p w14:paraId="3DA3E80F" w14:textId="77777777" w:rsidR="00C95703" w:rsidRPr="00C95703" w:rsidRDefault="00C95703" w:rsidP="00C95703">
    <w:pPr>
      <w:pStyle w:val="Fuzeile"/>
      <w:framePr w:wrap="around" w:vAnchor="text" w:hAnchor="margin" w:xAlign="right" w:y="122"/>
      <w:rPr>
        <w:rStyle w:val="Seitenzahl"/>
        <w:lang w:val="en-US"/>
      </w:rPr>
    </w:pPr>
    <w:r>
      <w:rPr>
        <w:rStyle w:val="Seitenzahl"/>
      </w:rPr>
      <w:fldChar w:fldCharType="begin"/>
    </w:r>
    <w:r w:rsidRPr="00C95703">
      <w:rPr>
        <w:rStyle w:val="Seitenzahl"/>
        <w:lang w:val="en-US"/>
      </w:rPr>
      <w:instrText xml:space="preserve">PAGE  </w:instrText>
    </w:r>
    <w:r>
      <w:rPr>
        <w:rStyle w:val="Seitenzahl"/>
      </w:rPr>
      <w:fldChar w:fldCharType="separate"/>
    </w:r>
    <w:r w:rsidRPr="00C95703">
      <w:rPr>
        <w:rStyle w:val="Seitenzahl"/>
        <w:noProof/>
        <w:lang w:val="en-US"/>
      </w:rPr>
      <w:t>6</w:t>
    </w:r>
    <w:r>
      <w:rPr>
        <w:rStyle w:val="Seitenzahl"/>
      </w:rPr>
      <w:fldChar w:fldCharType="end"/>
    </w:r>
  </w:p>
  <w:p w14:paraId="540A6CAE" w14:textId="77777777" w:rsidR="00C95703" w:rsidRPr="00C95703" w:rsidRDefault="00C95703" w:rsidP="00C95703">
    <w:pPr>
      <w:pStyle w:val="Fuzeile"/>
      <w:ind w:right="36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9A715" w14:textId="77777777" w:rsidR="00EF526A" w:rsidRDefault="00EF526A">
      <w:r>
        <w:separator/>
      </w:r>
    </w:p>
    <w:p w14:paraId="074BAA3F" w14:textId="77777777" w:rsidR="00EF526A" w:rsidRDefault="00EF526A"/>
    <w:p w14:paraId="7CCEEFA6" w14:textId="77777777" w:rsidR="00EF526A" w:rsidRDefault="00EF526A"/>
  </w:footnote>
  <w:footnote w:type="continuationSeparator" w:id="0">
    <w:p w14:paraId="2ED85F7D" w14:textId="77777777" w:rsidR="00EF526A" w:rsidRDefault="00EF526A">
      <w:r>
        <w:continuationSeparator/>
      </w:r>
    </w:p>
    <w:p w14:paraId="3DD3FC4D" w14:textId="77777777" w:rsidR="00EF526A" w:rsidRDefault="00EF526A"/>
    <w:p w14:paraId="0882F12A" w14:textId="77777777" w:rsidR="00EF526A" w:rsidRDefault="00EF526A"/>
  </w:footnote>
  <w:footnote w:id="1">
    <w:p w14:paraId="172C7DC0" w14:textId="77777777" w:rsidR="000425FF" w:rsidRPr="000425FF" w:rsidRDefault="000425FF">
      <w:pPr>
        <w:pStyle w:val="Funotentext"/>
        <w:rPr>
          <w:lang w:val="en-US"/>
        </w:rPr>
      </w:pPr>
      <w:r w:rsidRPr="000425FF">
        <w:rPr>
          <w:rStyle w:val="Funotenzeichen"/>
          <w:lang w:val="en-US"/>
        </w:rPr>
        <w:footnoteRef/>
      </w:r>
      <w:r w:rsidRPr="000425FF">
        <w:rPr>
          <w:lang w:val="en-US"/>
        </w:rPr>
        <w:t xml:space="preserve"> footer line 1</w:t>
      </w:r>
    </w:p>
  </w:footnote>
  <w:footnote w:id="2">
    <w:p w14:paraId="20E0F20A" w14:textId="77777777" w:rsidR="000425FF" w:rsidRDefault="000425FF">
      <w:pPr>
        <w:pStyle w:val="Funotentext"/>
      </w:pPr>
      <w:r w:rsidRPr="000425FF">
        <w:rPr>
          <w:rStyle w:val="Funotenzeichen"/>
          <w:lang w:val="en-US"/>
        </w:rPr>
        <w:footnoteRef/>
      </w:r>
      <w:r w:rsidRPr="000425FF">
        <w:rPr>
          <w:lang w:val="en-US"/>
        </w:rPr>
        <w:t xml:space="preserve"> footer line 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C5767" w14:textId="77777777" w:rsidR="00C95703" w:rsidRPr="008B4E68" w:rsidRDefault="00C95703" w:rsidP="008B4E68">
    <w:pPr>
      <w:spacing w:after="964" w:line="210" w:lineRule="exact"/>
      <w:ind w:left="879"/>
      <w:contextualSpacing/>
      <w:jc w:val="left"/>
      <w:rPr>
        <w:rFonts w:ascii="Arial" w:eastAsia="Arial" w:hAnsi="Arial"/>
        <w:noProof/>
        <w:color w:val="0065BD"/>
        <w:sz w:val="18"/>
        <w:szCs w:val="22"/>
        <w:lang w:val="en-GB"/>
      </w:rPr>
    </w:pPr>
    <w:r>
      <w:rPr>
        <w:noProof/>
      </w:rPr>
      <w:drawing>
        <wp:anchor distT="0" distB="0" distL="114300" distR="114300" simplePos="0" relativeHeight="251660288" behindDoc="0" locked="1" layoutInCell="1" allowOverlap="1" wp14:anchorId="735CCD5E" wp14:editId="4A3F73DA">
          <wp:simplePos x="0" y="0"/>
          <wp:positionH relativeFrom="page">
            <wp:posOffset>6127750</wp:posOffset>
          </wp:positionH>
          <wp:positionV relativeFrom="page">
            <wp:posOffset>367030</wp:posOffset>
          </wp:positionV>
          <wp:extent cx="682625" cy="359410"/>
          <wp:effectExtent l="0" t="0" r="3175" b="254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2625" cy="35941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1" layoutInCell="1" allowOverlap="1" wp14:anchorId="7F4C50D4" wp14:editId="2DC5BEAA">
          <wp:simplePos x="0" y="0"/>
          <wp:positionH relativeFrom="margin">
            <wp:posOffset>14605</wp:posOffset>
          </wp:positionH>
          <wp:positionV relativeFrom="page">
            <wp:posOffset>342900</wp:posOffset>
          </wp:positionV>
          <wp:extent cx="345440" cy="380365"/>
          <wp:effectExtent l="0" t="0" r="0" b="635"/>
          <wp:wrapNone/>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45440" cy="380365"/>
                  </a:xfrm>
                  <a:prstGeom prst="rect">
                    <a:avLst/>
                  </a:prstGeom>
                  <a:noFill/>
                </pic:spPr>
              </pic:pic>
            </a:graphicData>
          </a:graphic>
          <wp14:sizeRelH relativeFrom="margin">
            <wp14:pctWidth>0</wp14:pctWidth>
          </wp14:sizeRelH>
          <wp14:sizeRelV relativeFrom="page">
            <wp14:pctHeight>0</wp14:pctHeight>
          </wp14:sizeRelV>
        </wp:anchor>
      </w:drawing>
    </w:r>
    <w:r w:rsidRPr="008B4E68">
      <w:rPr>
        <w:rFonts w:ascii="Arial" w:eastAsia="Arial" w:hAnsi="Arial"/>
        <w:noProof/>
        <w:color w:val="0065BD"/>
        <w:sz w:val="18"/>
        <w:szCs w:val="22"/>
        <w:lang w:val="en-GB"/>
      </w:rPr>
      <w:t>Chair of Information Systems</w:t>
    </w:r>
  </w:p>
  <w:p w14:paraId="70D1C1CA" w14:textId="77777777" w:rsidR="00C95703" w:rsidRPr="008B4E68" w:rsidRDefault="00C95703" w:rsidP="008B4E68">
    <w:pPr>
      <w:spacing w:after="964" w:line="210" w:lineRule="exact"/>
      <w:ind w:left="879"/>
      <w:contextualSpacing/>
      <w:jc w:val="left"/>
      <w:rPr>
        <w:rFonts w:ascii="Arial" w:eastAsia="Arial" w:hAnsi="Arial"/>
        <w:noProof/>
        <w:color w:val="0065BD"/>
        <w:sz w:val="18"/>
        <w:szCs w:val="22"/>
        <w:lang w:val="en-GB"/>
      </w:rPr>
    </w:pPr>
    <w:r w:rsidRPr="008B4E68">
      <w:rPr>
        <w:rFonts w:ascii="Arial" w:eastAsia="Arial" w:hAnsi="Arial"/>
        <w:noProof/>
        <w:color w:val="0065BD"/>
        <w:sz w:val="18"/>
        <w:szCs w:val="22"/>
        <w:lang w:val="en-GB"/>
      </w:rPr>
      <w:t>Department of Informatics</w:t>
    </w:r>
  </w:p>
  <w:p w14:paraId="3A044524" w14:textId="77777777" w:rsidR="00C95703" w:rsidRPr="008B4E68" w:rsidRDefault="00C95703" w:rsidP="008B4E68">
    <w:pPr>
      <w:spacing w:after="964" w:line="210" w:lineRule="exact"/>
      <w:ind w:left="879"/>
      <w:contextualSpacing/>
      <w:jc w:val="left"/>
      <w:rPr>
        <w:rFonts w:ascii="Arial" w:eastAsia="Arial" w:hAnsi="Arial"/>
        <w:noProof/>
        <w:color w:val="0065BD"/>
        <w:sz w:val="18"/>
        <w:szCs w:val="22"/>
      </w:rPr>
    </w:pPr>
    <w:r w:rsidRPr="008B4E68">
      <w:rPr>
        <w:rFonts w:ascii="Arial" w:eastAsia="Arial" w:hAnsi="Arial"/>
        <w:noProof/>
        <w:color w:val="0065BD"/>
        <w:sz w:val="18"/>
        <w:szCs w:val="22"/>
      </w:rPr>
      <w:t>Technische Universität München</w:t>
    </w:r>
  </w:p>
  <w:p w14:paraId="50DD3923" w14:textId="77777777" w:rsidR="00C95703" w:rsidRDefault="00C9570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00C9F" w14:textId="77777777" w:rsidR="000425FF" w:rsidRDefault="000425F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5E9A8" w14:textId="77777777" w:rsidR="000425FF" w:rsidRDefault="000425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946CA"/>
    <w:multiLevelType w:val="hybridMultilevel"/>
    <w:tmpl w:val="0678800E"/>
    <w:lvl w:ilvl="0" w:tplc="018253FA">
      <w:start w:val="1"/>
      <w:numFmt w:val="bullet"/>
      <w:lvlText w:val=""/>
      <w:lvlJc w:val="left"/>
      <w:pPr>
        <w:ind w:left="1077" w:hanging="360"/>
      </w:pPr>
      <w:rPr>
        <w:rFonts w:ascii="Symbol" w:hAnsi="Symbol" w:hint="default"/>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1" w15:restartNumberingAfterBreak="0">
    <w:nsid w:val="09DC7AD5"/>
    <w:multiLevelType w:val="hybridMultilevel"/>
    <w:tmpl w:val="5D9ECA6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3F95CF4"/>
    <w:multiLevelType w:val="multilevel"/>
    <w:tmpl w:val="C0EEDF2C"/>
    <w:lvl w:ilvl="0">
      <w:start w:val="1"/>
      <w:numFmt w:val="upperLetter"/>
      <w:pStyle w:val="AppendixA"/>
      <w:lvlText w:val="Appendix %1"/>
      <w:lvlJc w:val="left"/>
      <w:pPr>
        <w:ind w:left="0" w:firstLine="0"/>
      </w:pPr>
      <w:rPr>
        <w:rFonts w:hint="default"/>
      </w:rPr>
    </w:lvl>
    <w:lvl w:ilvl="1">
      <w:start w:val="1"/>
      <w:numFmt w:val="decimal"/>
      <w:lvlText w:val="Appendix %1.%2"/>
      <w:lvlJc w:val="left"/>
      <w:pPr>
        <w:tabs>
          <w:tab w:val="num" w:pos="1080"/>
        </w:tabs>
        <w:ind w:left="720" w:hanging="55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183A113D"/>
    <w:multiLevelType w:val="hybridMultilevel"/>
    <w:tmpl w:val="5D9EC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322FC"/>
    <w:multiLevelType w:val="hybridMultilevel"/>
    <w:tmpl w:val="B95A6396"/>
    <w:lvl w:ilvl="0" w:tplc="F4EEE2B6">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4F15A78"/>
    <w:multiLevelType w:val="hybridMultilevel"/>
    <w:tmpl w:val="5D9ECA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8101EBA"/>
    <w:multiLevelType w:val="hybridMultilevel"/>
    <w:tmpl w:val="5D9ECA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A356480"/>
    <w:multiLevelType w:val="hybridMultilevel"/>
    <w:tmpl w:val="B95A6396"/>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82D4FD9"/>
    <w:multiLevelType w:val="hybridMultilevel"/>
    <w:tmpl w:val="5D9ECA6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8EA3116"/>
    <w:multiLevelType w:val="multilevel"/>
    <w:tmpl w:val="BCD6FEA4"/>
    <w:lvl w:ilvl="0">
      <w:start w:val="1"/>
      <w:numFmt w:val="upperLetter"/>
      <w:pStyle w:val="AppendixA1"/>
      <w:lvlText w:val="Appendix %1"/>
      <w:lvlJc w:val="left"/>
      <w:pPr>
        <w:ind w:left="0" w:firstLine="0"/>
      </w:pPr>
      <w:rPr>
        <w:rFonts w:hint="default"/>
      </w:rPr>
    </w:lvl>
    <w:lvl w:ilvl="1">
      <w:start w:val="1"/>
      <w:numFmt w:val="decimal"/>
      <w:pStyle w:val="2Anhang"/>
      <w:lvlText w:val="Appendix %1.%2"/>
      <w:lvlJc w:val="left"/>
      <w:pPr>
        <w:ind w:left="720" w:hanging="55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0" w15:restartNumberingAfterBreak="0">
    <w:nsid w:val="3C042957"/>
    <w:multiLevelType w:val="hybridMultilevel"/>
    <w:tmpl w:val="6A3290BC"/>
    <w:lvl w:ilvl="0" w:tplc="DF6257F2">
      <w:start w:val="1"/>
      <w:numFmt w:val="decimal"/>
      <w:lvlText w:val="%1."/>
      <w:lvlJc w:val="left"/>
      <w:pPr>
        <w:ind w:left="720" w:hanging="360"/>
      </w:pPr>
      <w:rPr>
        <w:rFonts w:hint="default"/>
        <w:color w:val="auto"/>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0B92CED"/>
    <w:multiLevelType w:val="hybridMultilevel"/>
    <w:tmpl w:val="5D9ECA6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36F3562"/>
    <w:multiLevelType w:val="multilevel"/>
    <w:tmpl w:val="7E2A798A"/>
    <w:lvl w:ilvl="0">
      <w:start w:val="1"/>
      <w:numFmt w:val="upperLetter"/>
      <w:pStyle w:val="1Anhang"/>
      <w:lvlText w:val="Appendix %1"/>
      <w:lvlJc w:val="left"/>
      <w:pPr>
        <w:tabs>
          <w:tab w:val="num" w:pos="360"/>
        </w:tabs>
        <w:ind w:left="0" w:firstLine="0"/>
      </w:pPr>
      <w:rPr>
        <w:rFonts w:hint="default"/>
      </w:rPr>
    </w:lvl>
    <w:lvl w:ilvl="1">
      <w:start w:val="1"/>
      <w:numFmt w:val="decimal"/>
      <w:lvlText w:val="Appendix %1.%2"/>
      <w:lvlJc w:val="left"/>
      <w:pPr>
        <w:tabs>
          <w:tab w:val="num" w:pos="1080"/>
        </w:tabs>
        <w:ind w:left="720" w:hanging="550"/>
      </w:pPr>
      <w:rPr>
        <w:rFonts w:hint="default"/>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3" w15:restartNumberingAfterBreak="0">
    <w:nsid w:val="4AF42872"/>
    <w:multiLevelType w:val="hybridMultilevel"/>
    <w:tmpl w:val="5D9ECA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B6B7E22"/>
    <w:multiLevelType w:val="hybridMultilevel"/>
    <w:tmpl w:val="5518F8A8"/>
    <w:lvl w:ilvl="0" w:tplc="132CD47C">
      <w:start w:val="1"/>
      <w:numFmt w:val="decimal"/>
      <w:pStyle w:val="codenumberline"/>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A6416D"/>
    <w:multiLevelType w:val="hybridMultilevel"/>
    <w:tmpl w:val="5D9ECA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F660480"/>
    <w:multiLevelType w:val="hybridMultilevel"/>
    <w:tmpl w:val="5D9ECA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154112D"/>
    <w:multiLevelType w:val="hybridMultilevel"/>
    <w:tmpl w:val="5D9ECA6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58422CA"/>
    <w:multiLevelType w:val="hybridMultilevel"/>
    <w:tmpl w:val="B95A6396"/>
    <w:lvl w:ilvl="0" w:tplc="FFFFFFFF">
      <w:start w:val="1"/>
      <w:numFmt w:val="decimal"/>
      <w:lvlText w:val="%1."/>
      <w:lvlJc w:val="left"/>
      <w:pPr>
        <w:ind w:left="720" w:hanging="360"/>
      </w:pPr>
      <w:rPr>
        <w:rFonts w:hint="default"/>
        <w:sz w:val="22"/>
        <w:szCs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8AF2453"/>
    <w:multiLevelType w:val="multilevel"/>
    <w:tmpl w:val="76C0134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num w:numId="1">
    <w:abstractNumId w:val="12"/>
  </w:num>
  <w:num w:numId="2">
    <w:abstractNumId w:val="0"/>
  </w:num>
  <w:num w:numId="3">
    <w:abstractNumId w:val="19"/>
  </w:num>
  <w:num w:numId="4">
    <w:abstractNumId w:val="2"/>
  </w:num>
  <w:num w:numId="5">
    <w:abstractNumId w:val="9"/>
  </w:num>
  <w:num w:numId="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14"/>
  </w:num>
  <w:num w:numId="9">
    <w:abstractNumId w:val="6"/>
  </w:num>
  <w:num w:numId="10">
    <w:abstractNumId w:val="17"/>
  </w:num>
  <w:num w:numId="11">
    <w:abstractNumId w:val="4"/>
  </w:num>
  <w:num w:numId="12">
    <w:abstractNumId w:val="18"/>
  </w:num>
  <w:num w:numId="13">
    <w:abstractNumId w:val="11"/>
  </w:num>
  <w:num w:numId="14">
    <w:abstractNumId w:val="13"/>
  </w:num>
  <w:num w:numId="15">
    <w:abstractNumId w:val="15"/>
  </w:num>
  <w:num w:numId="16">
    <w:abstractNumId w:val="5"/>
  </w:num>
  <w:num w:numId="17">
    <w:abstractNumId w:val="16"/>
  </w:num>
  <w:num w:numId="18">
    <w:abstractNumId w:val="7"/>
  </w:num>
  <w:num w:numId="19">
    <w:abstractNumId w:val="8"/>
  </w:num>
  <w:num w:numId="20">
    <w:abstractNumId w:val="1"/>
  </w:num>
  <w:num w:numId="21">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autoHyphenation/>
  <w:consecutiveHyphenLimit w:val="2"/>
  <w:hyphenationZone w:val="425"/>
  <w:doNotHyphenateCap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C21ECD"/>
    <w:rsid w:val="00001723"/>
    <w:rsid w:val="00002584"/>
    <w:rsid w:val="000043A2"/>
    <w:rsid w:val="0000517F"/>
    <w:rsid w:val="00005C6B"/>
    <w:rsid w:val="00006105"/>
    <w:rsid w:val="000074FB"/>
    <w:rsid w:val="00012E27"/>
    <w:rsid w:val="00014F12"/>
    <w:rsid w:val="00015AA8"/>
    <w:rsid w:val="00015CB8"/>
    <w:rsid w:val="00015D5F"/>
    <w:rsid w:val="00016FF7"/>
    <w:rsid w:val="00021098"/>
    <w:rsid w:val="00021EFF"/>
    <w:rsid w:val="000229E2"/>
    <w:rsid w:val="00023D20"/>
    <w:rsid w:val="00023E90"/>
    <w:rsid w:val="000251AA"/>
    <w:rsid w:val="000266CC"/>
    <w:rsid w:val="00026DF1"/>
    <w:rsid w:val="00032191"/>
    <w:rsid w:val="00032613"/>
    <w:rsid w:val="00034E4D"/>
    <w:rsid w:val="0003639A"/>
    <w:rsid w:val="000363CE"/>
    <w:rsid w:val="000369DE"/>
    <w:rsid w:val="00040604"/>
    <w:rsid w:val="00041508"/>
    <w:rsid w:val="000425FF"/>
    <w:rsid w:val="00044BF8"/>
    <w:rsid w:val="00044E0E"/>
    <w:rsid w:val="000456DE"/>
    <w:rsid w:val="00046D8B"/>
    <w:rsid w:val="00047133"/>
    <w:rsid w:val="0004763F"/>
    <w:rsid w:val="000506C3"/>
    <w:rsid w:val="00052D80"/>
    <w:rsid w:val="00053BE3"/>
    <w:rsid w:val="00057864"/>
    <w:rsid w:val="000608A8"/>
    <w:rsid w:val="0006214A"/>
    <w:rsid w:val="000646F3"/>
    <w:rsid w:val="00067219"/>
    <w:rsid w:val="00067D10"/>
    <w:rsid w:val="00070188"/>
    <w:rsid w:val="00070E6A"/>
    <w:rsid w:val="00072580"/>
    <w:rsid w:val="000730B9"/>
    <w:rsid w:val="00073DA1"/>
    <w:rsid w:val="000767EC"/>
    <w:rsid w:val="00080127"/>
    <w:rsid w:val="00081649"/>
    <w:rsid w:val="0008275B"/>
    <w:rsid w:val="00083402"/>
    <w:rsid w:val="00083E07"/>
    <w:rsid w:val="00084BEF"/>
    <w:rsid w:val="00084F96"/>
    <w:rsid w:val="000854BC"/>
    <w:rsid w:val="00085786"/>
    <w:rsid w:val="00086354"/>
    <w:rsid w:val="0008765A"/>
    <w:rsid w:val="00087CF1"/>
    <w:rsid w:val="00090E60"/>
    <w:rsid w:val="00091F6D"/>
    <w:rsid w:val="00092E99"/>
    <w:rsid w:val="000A0137"/>
    <w:rsid w:val="000A2F8C"/>
    <w:rsid w:val="000A311F"/>
    <w:rsid w:val="000A4100"/>
    <w:rsid w:val="000A4732"/>
    <w:rsid w:val="000A4A6A"/>
    <w:rsid w:val="000B1E0F"/>
    <w:rsid w:val="000B2378"/>
    <w:rsid w:val="000B23B2"/>
    <w:rsid w:val="000B46F4"/>
    <w:rsid w:val="000B4D2F"/>
    <w:rsid w:val="000B6C81"/>
    <w:rsid w:val="000B6E1C"/>
    <w:rsid w:val="000B7D18"/>
    <w:rsid w:val="000C03AE"/>
    <w:rsid w:val="000C05EC"/>
    <w:rsid w:val="000C091B"/>
    <w:rsid w:val="000C1134"/>
    <w:rsid w:val="000C2803"/>
    <w:rsid w:val="000C3ED0"/>
    <w:rsid w:val="000C495C"/>
    <w:rsid w:val="000C619F"/>
    <w:rsid w:val="000C629B"/>
    <w:rsid w:val="000C7454"/>
    <w:rsid w:val="000D1207"/>
    <w:rsid w:val="000D1C56"/>
    <w:rsid w:val="000D4E0D"/>
    <w:rsid w:val="000D525F"/>
    <w:rsid w:val="000D542E"/>
    <w:rsid w:val="000D54D0"/>
    <w:rsid w:val="000D5634"/>
    <w:rsid w:val="000E028E"/>
    <w:rsid w:val="000E0C9B"/>
    <w:rsid w:val="000E1652"/>
    <w:rsid w:val="000E19AE"/>
    <w:rsid w:val="000E1E98"/>
    <w:rsid w:val="000E2972"/>
    <w:rsid w:val="000E2D01"/>
    <w:rsid w:val="000E320D"/>
    <w:rsid w:val="000E37E7"/>
    <w:rsid w:val="000E63DA"/>
    <w:rsid w:val="000F0AA2"/>
    <w:rsid w:val="000F2BC7"/>
    <w:rsid w:val="000F377A"/>
    <w:rsid w:val="000F3F72"/>
    <w:rsid w:val="000F6CF6"/>
    <w:rsid w:val="000F74B9"/>
    <w:rsid w:val="00101CE8"/>
    <w:rsid w:val="00101DE5"/>
    <w:rsid w:val="0010295F"/>
    <w:rsid w:val="00102B81"/>
    <w:rsid w:val="00102F29"/>
    <w:rsid w:val="00103018"/>
    <w:rsid w:val="00103033"/>
    <w:rsid w:val="0010324B"/>
    <w:rsid w:val="00105831"/>
    <w:rsid w:val="001079B7"/>
    <w:rsid w:val="00107FD3"/>
    <w:rsid w:val="00110DC5"/>
    <w:rsid w:val="00110E13"/>
    <w:rsid w:val="00113132"/>
    <w:rsid w:val="00113795"/>
    <w:rsid w:val="00113D61"/>
    <w:rsid w:val="00115A9B"/>
    <w:rsid w:val="00117AD1"/>
    <w:rsid w:val="0012014F"/>
    <w:rsid w:val="001215B1"/>
    <w:rsid w:val="00124940"/>
    <w:rsid w:val="00125946"/>
    <w:rsid w:val="001266E0"/>
    <w:rsid w:val="00131E16"/>
    <w:rsid w:val="00134C75"/>
    <w:rsid w:val="001355DD"/>
    <w:rsid w:val="0013703D"/>
    <w:rsid w:val="001378D4"/>
    <w:rsid w:val="00140162"/>
    <w:rsid w:val="0014040B"/>
    <w:rsid w:val="00140F38"/>
    <w:rsid w:val="00141E81"/>
    <w:rsid w:val="00142619"/>
    <w:rsid w:val="001460B4"/>
    <w:rsid w:val="00146BCD"/>
    <w:rsid w:val="001477C0"/>
    <w:rsid w:val="001520CE"/>
    <w:rsid w:val="00153218"/>
    <w:rsid w:val="00153C80"/>
    <w:rsid w:val="00153DB7"/>
    <w:rsid w:val="00155EE9"/>
    <w:rsid w:val="0016239B"/>
    <w:rsid w:val="00162503"/>
    <w:rsid w:val="00163C96"/>
    <w:rsid w:val="001710F3"/>
    <w:rsid w:val="00171735"/>
    <w:rsid w:val="0017199F"/>
    <w:rsid w:val="0017405E"/>
    <w:rsid w:val="00174910"/>
    <w:rsid w:val="001753FB"/>
    <w:rsid w:val="00175EC5"/>
    <w:rsid w:val="00176620"/>
    <w:rsid w:val="001773C2"/>
    <w:rsid w:val="001813CE"/>
    <w:rsid w:val="00181728"/>
    <w:rsid w:val="00184455"/>
    <w:rsid w:val="0018482B"/>
    <w:rsid w:val="00185ED8"/>
    <w:rsid w:val="0018616B"/>
    <w:rsid w:val="0018622E"/>
    <w:rsid w:val="00192204"/>
    <w:rsid w:val="00192BFF"/>
    <w:rsid w:val="0019309B"/>
    <w:rsid w:val="00193397"/>
    <w:rsid w:val="00193B7B"/>
    <w:rsid w:val="00193C82"/>
    <w:rsid w:val="001943E9"/>
    <w:rsid w:val="0019461A"/>
    <w:rsid w:val="00195155"/>
    <w:rsid w:val="001968AE"/>
    <w:rsid w:val="001975A9"/>
    <w:rsid w:val="001A299D"/>
    <w:rsid w:val="001A5F6F"/>
    <w:rsid w:val="001A6EFE"/>
    <w:rsid w:val="001A777A"/>
    <w:rsid w:val="001A7D69"/>
    <w:rsid w:val="001B12B6"/>
    <w:rsid w:val="001B28CB"/>
    <w:rsid w:val="001B3B60"/>
    <w:rsid w:val="001B3C3B"/>
    <w:rsid w:val="001B40B5"/>
    <w:rsid w:val="001B4A68"/>
    <w:rsid w:val="001B4F77"/>
    <w:rsid w:val="001B552E"/>
    <w:rsid w:val="001B57DC"/>
    <w:rsid w:val="001B6364"/>
    <w:rsid w:val="001C02E0"/>
    <w:rsid w:val="001C0841"/>
    <w:rsid w:val="001C19B4"/>
    <w:rsid w:val="001C1ACD"/>
    <w:rsid w:val="001C37FF"/>
    <w:rsid w:val="001C4AAA"/>
    <w:rsid w:val="001C4F19"/>
    <w:rsid w:val="001C6A77"/>
    <w:rsid w:val="001D0CE3"/>
    <w:rsid w:val="001D2A31"/>
    <w:rsid w:val="001D4102"/>
    <w:rsid w:val="001D5E81"/>
    <w:rsid w:val="001D64EB"/>
    <w:rsid w:val="001E0A17"/>
    <w:rsid w:val="001E1671"/>
    <w:rsid w:val="001E2A33"/>
    <w:rsid w:val="001E35A7"/>
    <w:rsid w:val="001E46D4"/>
    <w:rsid w:val="001E555C"/>
    <w:rsid w:val="001E7541"/>
    <w:rsid w:val="001F0589"/>
    <w:rsid w:val="001F16CE"/>
    <w:rsid w:val="001F5A8F"/>
    <w:rsid w:val="001F623C"/>
    <w:rsid w:val="00201AE6"/>
    <w:rsid w:val="00202FA3"/>
    <w:rsid w:val="00203128"/>
    <w:rsid w:val="002036EF"/>
    <w:rsid w:val="002038C2"/>
    <w:rsid w:val="00203C68"/>
    <w:rsid w:val="00204E49"/>
    <w:rsid w:val="002059A5"/>
    <w:rsid w:val="00205CF9"/>
    <w:rsid w:val="00207D3A"/>
    <w:rsid w:val="00210BAC"/>
    <w:rsid w:val="00211F61"/>
    <w:rsid w:val="00212051"/>
    <w:rsid w:val="00213508"/>
    <w:rsid w:val="002137F2"/>
    <w:rsid w:val="0021478E"/>
    <w:rsid w:val="002156FB"/>
    <w:rsid w:val="002224F0"/>
    <w:rsid w:val="00224591"/>
    <w:rsid w:val="002246FF"/>
    <w:rsid w:val="0023001F"/>
    <w:rsid w:val="00230573"/>
    <w:rsid w:val="002316A8"/>
    <w:rsid w:val="00232E4C"/>
    <w:rsid w:val="00233736"/>
    <w:rsid w:val="002348A8"/>
    <w:rsid w:val="00235342"/>
    <w:rsid w:val="00235DF1"/>
    <w:rsid w:val="0023726F"/>
    <w:rsid w:val="00237BDB"/>
    <w:rsid w:val="00237F15"/>
    <w:rsid w:val="002411C5"/>
    <w:rsid w:val="00242829"/>
    <w:rsid w:val="00242B52"/>
    <w:rsid w:val="00244761"/>
    <w:rsid w:val="00245BBF"/>
    <w:rsid w:val="00245E65"/>
    <w:rsid w:val="0024604C"/>
    <w:rsid w:val="002463B8"/>
    <w:rsid w:val="002502E7"/>
    <w:rsid w:val="002513DE"/>
    <w:rsid w:val="002516EF"/>
    <w:rsid w:val="00253525"/>
    <w:rsid w:val="0025556F"/>
    <w:rsid w:val="00256224"/>
    <w:rsid w:val="0025774D"/>
    <w:rsid w:val="00264EC8"/>
    <w:rsid w:val="00265A62"/>
    <w:rsid w:val="0026673A"/>
    <w:rsid w:val="002669EB"/>
    <w:rsid w:val="002731AB"/>
    <w:rsid w:val="002741CB"/>
    <w:rsid w:val="002742C0"/>
    <w:rsid w:val="00275459"/>
    <w:rsid w:val="002767B2"/>
    <w:rsid w:val="00277C9D"/>
    <w:rsid w:val="002809E8"/>
    <w:rsid w:val="00280CE9"/>
    <w:rsid w:val="002814E4"/>
    <w:rsid w:val="00281DFE"/>
    <w:rsid w:val="00282015"/>
    <w:rsid w:val="002828BD"/>
    <w:rsid w:val="002854F5"/>
    <w:rsid w:val="002858FA"/>
    <w:rsid w:val="0028610B"/>
    <w:rsid w:val="002866F6"/>
    <w:rsid w:val="0028677E"/>
    <w:rsid w:val="0029090A"/>
    <w:rsid w:val="002929E9"/>
    <w:rsid w:val="00292C21"/>
    <w:rsid w:val="0029343E"/>
    <w:rsid w:val="002941DE"/>
    <w:rsid w:val="002943A1"/>
    <w:rsid w:val="002976E1"/>
    <w:rsid w:val="00297D4A"/>
    <w:rsid w:val="002A291F"/>
    <w:rsid w:val="002A2A4C"/>
    <w:rsid w:val="002A3AB6"/>
    <w:rsid w:val="002A5500"/>
    <w:rsid w:val="002A627E"/>
    <w:rsid w:val="002A7E3C"/>
    <w:rsid w:val="002B256E"/>
    <w:rsid w:val="002B629E"/>
    <w:rsid w:val="002B62E5"/>
    <w:rsid w:val="002C2AA8"/>
    <w:rsid w:val="002C2D90"/>
    <w:rsid w:val="002C498D"/>
    <w:rsid w:val="002D095B"/>
    <w:rsid w:val="002D3B7E"/>
    <w:rsid w:val="002D4565"/>
    <w:rsid w:val="002D4BE3"/>
    <w:rsid w:val="002D52F9"/>
    <w:rsid w:val="002D60E5"/>
    <w:rsid w:val="002D7ACD"/>
    <w:rsid w:val="002E06B4"/>
    <w:rsid w:val="002E1335"/>
    <w:rsid w:val="002E24B3"/>
    <w:rsid w:val="002E376C"/>
    <w:rsid w:val="002E5DF0"/>
    <w:rsid w:val="002E71DE"/>
    <w:rsid w:val="002E726D"/>
    <w:rsid w:val="002E74D9"/>
    <w:rsid w:val="002F0656"/>
    <w:rsid w:val="002F1407"/>
    <w:rsid w:val="002F4632"/>
    <w:rsid w:val="002F48D3"/>
    <w:rsid w:val="002F5BE5"/>
    <w:rsid w:val="002F5CC5"/>
    <w:rsid w:val="002F5CDA"/>
    <w:rsid w:val="002F6937"/>
    <w:rsid w:val="00300794"/>
    <w:rsid w:val="00300C6D"/>
    <w:rsid w:val="0030148B"/>
    <w:rsid w:val="003023C9"/>
    <w:rsid w:val="00302766"/>
    <w:rsid w:val="00302AC2"/>
    <w:rsid w:val="003030AF"/>
    <w:rsid w:val="00304251"/>
    <w:rsid w:val="00304C7F"/>
    <w:rsid w:val="003055B6"/>
    <w:rsid w:val="00305F76"/>
    <w:rsid w:val="0030669E"/>
    <w:rsid w:val="00312782"/>
    <w:rsid w:val="00312B48"/>
    <w:rsid w:val="00314838"/>
    <w:rsid w:val="00317812"/>
    <w:rsid w:val="00317D39"/>
    <w:rsid w:val="00320706"/>
    <w:rsid w:val="00320954"/>
    <w:rsid w:val="003215C8"/>
    <w:rsid w:val="003222B5"/>
    <w:rsid w:val="00322547"/>
    <w:rsid w:val="003232F7"/>
    <w:rsid w:val="0032341F"/>
    <w:rsid w:val="00324101"/>
    <w:rsid w:val="00325680"/>
    <w:rsid w:val="00326647"/>
    <w:rsid w:val="00330648"/>
    <w:rsid w:val="0033124C"/>
    <w:rsid w:val="00332AAA"/>
    <w:rsid w:val="0033449F"/>
    <w:rsid w:val="003346B1"/>
    <w:rsid w:val="00334816"/>
    <w:rsid w:val="003353DA"/>
    <w:rsid w:val="00335427"/>
    <w:rsid w:val="003355CA"/>
    <w:rsid w:val="00335908"/>
    <w:rsid w:val="00335F7A"/>
    <w:rsid w:val="0033671D"/>
    <w:rsid w:val="0034072F"/>
    <w:rsid w:val="003423C3"/>
    <w:rsid w:val="00343268"/>
    <w:rsid w:val="003444A8"/>
    <w:rsid w:val="00344839"/>
    <w:rsid w:val="00345344"/>
    <w:rsid w:val="0034573D"/>
    <w:rsid w:val="00347FBC"/>
    <w:rsid w:val="00351512"/>
    <w:rsid w:val="00352849"/>
    <w:rsid w:val="00353838"/>
    <w:rsid w:val="00353AA2"/>
    <w:rsid w:val="00353BE5"/>
    <w:rsid w:val="00353F77"/>
    <w:rsid w:val="003553E4"/>
    <w:rsid w:val="003567E7"/>
    <w:rsid w:val="003574EF"/>
    <w:rsid w:val="003578C8"/>
    <w:rsid w:val="00357F30"/>
    <w:rsid w:val="003607AD"/>
    <w:rsid w:val="00362BBD"/>
    <w:rsid w:val="0036579D"/>
    <w:rsid w:val="00367E2B"/>
    <w:rsid w:val="003700CB"/>
    <w:rsid w:val="00374A08"/>
    <w:rsid w:val="00375222"/>
    <w:rsid w:val="00375661"/>
    <w:rsid w:val="00375AE0"/>
    <w:rsid w:val="00376B7C"/>
    <w:rsid w:val="00377C9E"/>
    <w:rsid w:val="0038024A"/>
    <w:rsid w:val="00381846"/>
    <w:rsid w:val="00382066"/>
    <w:rsid w:val="00382551"/>
    <w:rsid w:val="0038303F"/>
    <w:rsid w:val="00383144"/>
    <w:rsid w:val="003838D5"/>
    <w:rsid w:val="00384C95"/>
    <w:rsid w:val="0038566B"/>
    <w:rsid w:val="003861D5"/>
    <w:rsid w:val="00386719"/>
    <w:rsid w:val="00386E16"/>
    <w:rsid w:val="00387667"/>
    <w:rsid w:val="00390CB9"/>
    <w:rsid w:val="00390E22"/>
    <w:rsid w:val="00390EC9"/>
    <w:rsid w:val="0039103A"/>
    <w:rsid w:val="00391384"/>
    <w:rsid w:val="0039182A"/>
    <w:rsid w:val="00392972"/>
    <w:rsid w:val="00393D79"/>
    <w:rsid w:val="003954D7"/>
    <w:rsid w:val="00395D73"/>
    <w:rsid w:val="00396C16"/>
    <w:rsid w:val="00397D7B"/>
    <w:rsid w:val="003A071E"/>
    <w:rsid w:val="003A2664"/>
    <w:rsid w:val="003A29A9"/>
    <w:rsid w:val="003A3E79"/>
    <w:rsid w:val="003A4F0E"/>
    <w:rsid w:val="003A5086"/>
    <w:rsid w:val="003B0529"/>
    <w:rsid w:val="003B151A"/>
    <w:rsid w:val="003B59E5"/>
    <w:rsid w:val="003B7454"/>
    <w:rsid w:val="003B74F3"/>
    <w:rsid w:val="003C1282"/>
    <w:rsid w:val="003C552A"/>
    <w:rsid w:val="003C5D44"/>
    <w:rsid w:val="003C646D"/>
    <w:rsid w:val="003C66AF"/>
    <w:rsid w:val="003C67DD"/>
    <w:rsid w:val="003C72B5"/>
    <w:rsid w:val="003C7974"/>
    <w:rsid w:val="003D0653"/>
    <w:rsid w:val="003D236A"/>
    <w:rsid w:val="003D2E1D"/>
    <w:rsid w:val="003D3F14"/>
    <w:rsid w:val="003D4553"/>
    <w:rsid w:val="003D4E1C"/>
    <w:rsid w:val="003E04BD"/>
    <w:rsid w:val="003E10FE"/>
    <w:rsid w:val="003E15DA"/>
    <w:rsid w:val="003E1FB4"/>
    <w:rsid w:val="003E2565"/>
    <w:rsid w:val="003E25DC"/>
    <w:rsid w:val="003E3483"/>
    <w:rsid w:val="003E44C0"/>
    <w:rsid w:val="003E4FF2"/>
    <w:rsid w:val="003E5BBF"/>
    <w:rsid w:val="003F01F6"/>
    <w:rsid w:val="003F1451"/>
    <w:rsid w:val="003F22A8"/>
    <w:rsid w:val="003F3535"/>
    <w:rsid w:val="003F3E1F"/>
    <w:rsid w:val="003F412D"/>
    <w:rsid w:val="003F71AD"/>
    <w:rsid w:val="003F7987"/>
    <w:rsid w:val="003F7E5B"/>
    <w:rsid w:val="0040386D"/>
    <w:rsid w:val="00403F73"/>
    <w:rsid w:val="004042F1"/>
    <w:rsid w:val="00404A63"/>
    <w:rsid w:val="00405D54"/>
    <w:rsid w:val="00410F1C"/>
    <w:rsid w:val="00410F7B"/>
    <w:rsid w:val="00412307"/>
    <w:rsid w:val="004126BB"/>
    <w:rsid w:val="0041540F"/>
    <w:rsid w:val="00416438"/>
    <w:rsid w:val="00416570"/>
    <w:rsid w:val="004176EE"/>
    <w:rsid w:val="004177D7"/>
    <w:rsid w:val="00421746"/>
    <w:rsid w:val="004234F2"/>
    <w:rsid w:val="00423D1E"/>
    <w:rsid w:val="00424581"/>
    <w:rsid w:val="00424B2D"/>
    <w:rsid w:val="004303DF"/>
    <w:rsid w:val="004315D7"/>
    <w:rsid w:val="004322AB"/>
    <w:rsid w:val="00433E22"/>
    <w:rsid w:val="00442433"/>
    <w:rsid w:val="004448D9"/>
    <w:rsid w:val="004456A5"/>
    <w:rsid w:val="00446346"/>
    <w:rsid w:val="00446AA1"/>
    <w:rsid w:val="00446B74"/>
    <w:rsid w:val="00447526"/>
    <w:rsid w:val="00450D1D"/>
    <w:rsid w:val="00451C8F"/>
    <w:rsid w:val="00452451"/>
    <w:rsid w:val="00452EE0"/>
    <w:rsid w:val="0045631E"/>
    <w:rsid w:val="00457587"/>
    <w:rsid w:val="00457BD3"/>
    <w:rsid w:val="0046035B"/>
    <w:rsid w:val="004604D6"/>
    <w:rsid w:val="00460F05"/>
    <w:rsid w:val="004613BF"/>
    <w:rsid w:val="00461738"/>
    <w:rsid w:val="004642C1"/>
    <w:rsid w:val="00465FA1"/>
    <w:rsid w:val="0046692A"/>
    <w:rsid w:val="00467D46"/>
    <w:rsid w:val="004722C1"/>
    <w:rsid w:val="00475CFD"/>
    <w:rsid w:val="00476191"/>
    <w:rsid w:val="00481471"/>
    <w:rsid w:val="00483310"/>
    <w:rsid w:val="00483F18"/>
    <w:rsid w:val="00484FBD"/>
    <w:rsid w:val="00486AA6"/>
    <w:rsid w:val="0049003D"/>
    <w:rsid w:val="004901E2"/>
    <w:rsid w:val="004906C1"/>
    <w:rsid w:val="00491F55"/>
    <w:rsid w:val="00493235"/>
    <w:rsid w:val="00493497"/>
    <w:rsid w:val="00493F1F"/>
    <w:rsid w:val="004948B8"/>
    <w:rsid w:val="00495BAD"/>
    <w:rsid w:val="0049627E"/>
    <w:rsid w:val="004A05A3"/>
    <w:rsid w:val="004A0C68"/>
    <w:rsid w:val="004A1069"/>
    <w:rsid w:val="004A43DB"/>
    <w:rsid w:val="004A58F8"/>
    <w:rsid w:val="004A6639"/>
    <w:rsid w:val="004A6D0C"/>
    <w:rsid w:val="004B0B73"/>
    <w:rsid w:val="004B2632"/>
    <w:rsid w:val="004B4668"/>
    <w:rsid w:val="004B5D24"/>
    <w:rsid w:val="004B6189"/>
    <w:rsid w:val="004B6325"/>
    <w:rsid w:val="004B7FAA"/>
    <w:rsid w:val="004C00D1"/>
    <w:rsid w:val="004C0D0D"/>
    <w:rsid w:val="004C2046"/>
    <w:rsid w:val="004C2137"/>
    <w:rsid w:val="004C2265"/>
    <w:rsid w:val="004C27C2"/>
    <w:rsid w:val="004C53C9"/>
    <w:rsid w:val="004C5ABA"/>
    <w:rsid w:val="004C79CC"/>
    <w:rsid w:val="004D3F97"/>
    <w:rsid w:val="004D42C6"/>
    <w:rsid w:val="004D4B6E"/>
    <w:rsid w:val="004D5D31"/>
    <w:rsid w:val="004D61A9"/>
    <w:rsid w:val="004D780C"/>
    <w:rsid w:val="004E0A30"/>
    <w:rsid w:val="004E1486"/>
    <w:rsid w:val="004E19D3"/>
    <w:rsid w:val="004E27A2"/>
    <w:rsid w:val="004E354F"/>
    <w:rsid w:val="004E4992"/>
    <w:rsid w:val="004E4D7F"/>
    <w:rsid w:val="004E5A53"/>
    <w:rsid w:val="004E5BBA"/>
    <w:rsid w:val="004E5D49"/>
    <w:rsid w:val="004E5F5A"/>
    <w:rsid w:val="004E7464"/>
    <w:rsid w:val="004F04BB"/>
    <w:rsid w:val="004F1590"/>
    <w:rsid w:val="004F1C7C"/>
    <w:rsid w:val="004F2F8A"/>
    <w:rsid w:val="004F3FD8"/>
    <w:rsid w:val="004F7C41"/>
    <w:rsid w:val="004F7D4B"/>
    <w:rsid w:val="0050024A"/>
    <w:rsid w:val="0050078B"/>
    <w:rsid w:val="00501364"/>
    <w:rsid w:val="005016A3"/>
    <w:rsid w:val="00502345"/>
    <w:rsid w:val="00503BC7"/>
    <w:rsid w:val="00503D79"/>
    <w:rsid w:val="00503F3E"/>
    <w:rsid w:val="005052C9"/>
    <w:rsid w:val="0050631C"/>
    <w:rsid w:val="00511E67"/>
    <w:rsid w:val="0051357C"/>
    <w:rsid w:val="00513605"/>
    <w:rsid w:val="00514512"/>
    <w:rsid w:val="00514665"/>
    <w:rsid w:val="00514B0D"/>
    <w:rsid w:val="00515736"/>
    <w:rsid w:val="005168E6"/>
    <w:rsid w:val="0051744A"/>
    <w:rsid w:val="00520359"/>
    <w:rsid w:val="0052149A"/>
    <w:rsid w:val="0052164D"/>
    <w:rsid w:val="005218B2"/>
    <w:rsid w:val="00521971"/>
    <w:rsid w:val="00522123"/>
    <w:rsid w:val="00522EE6"/>
    <w:rsid w:val="00522EEB"/>
    <w:rsid w:val="005238C5"/>
    <w:rsid w:val="00523B25"/>
    <w:rsid w:val="00524565"/>
    <w:rsid w:val="005272E2"/>
    <w:rsid w:val="00527E6E"/>
    <w:rsid w:val="005310CC"/>
    <w:rsid w:val="0053128B"/>
    <w:rsid w:val="00531740"/>
    <w:rsid w:val="005326F8"/>
    <w:rsid w:val="00532CF9"/>
    <w:rsid w:val="00534351"/>
    <w:rsid w:val="00534E4F"/>
    <w:rsid w:val="00536A1A"/>
    <w:rsid w:val="0054239E"/>
    <w:rsid w:val="00543953"/>
    <w:rsid w:val="0054522F"/>
    <w:rsid w:val="005469FF"/>
    <w:rsid w:val="00553CCC"/>
    <w:rsid w:val="005606E1"/>
    <w:rsid w:val="005606E4"/>
    <w:rsid w:val="00561407"/>
    <w:rsid w:val="00561496"/>
    <w:rsid w:val="00561664"/>
    <w:rsid w:val="00561B7C"/>
    <w:rsid w:val="0056346A"/>
    <w:rsid w:val="00563FC6"/>
    <w:rsid w:val="00565218"/>
    <w:rsid w:val="00565B67"/>
    <w:rsid w:val="00565C22"/>
    <w:rsid w:val="00566788"/>
    <w:rsid w:val="00566D53"/>
    <w:rsid w:val="00571C87"/>
    <w:rsid w:val="00573A1F"/>
    <w:rsid w:val="00577335"/>
    <w:rsid w:val="00581DB6"/>
    <w:rsid w:val="00584C10"/>
    <w:rsid w:val="00586319"/>
    <w:rsid w:val="005866D8"/>
    <w:rsid w:val="00586F41"/>
    <w:rsid w:val="00595261"/>
    <w:rsid w:val="00595650"/>
    <w:rsid w:val="005A0500"/>
    <w:rsid w:val="005A4D63"/>
    <w:rsid w:val="005A4F84"/>
    <w:rsid w:val="005A518E"/>
    <w:rsid w:val="005A5211"/>
    <w:rsid w:val="005A5CE3"/>
    <w:rsid w:val="005A6587"/>
    <w:rsid w:val="005A797A"/>
    <w:rsid w:val="005A7F3D"/>
    <w:rsid w:val="005B056F"/>
    <w:rsid w:val="005B0FF8"/>
    <w:rsid w:val="005B1BE6"/>
    <w:rsid w:val="005B3FE4"/>
    <w:rsid w:val="005B47CB"/>
    <w:rsid w:val="005B6D26"/>
    <w:rsid w:val="005C0ACA"/>
    <w:rsid w:val="005C17BD"/>
    <w:rsid w:val="005C21F3"/>
    <w:rsid w:val="005C6DA1"/>
    <w:rsid w:val="005C72A0"/>
    <w:rsid w:val="005C72B2"/>
    <w:rsid w:val="005D0123"/>
    <w:rsid w:val="005D14DD"/>
    <w:rsid w:val="005D2FFC"/>
    <w:rsid w:val="005D4B86"/>
    <w:rsid w:val="005D69F9"/>
    <w:rsid w:val="005D79AB"/>
    <w:rsid w:val="005D7D67"/>
    <w:rsid w:val="005D7F64"/>
    <w:rsid w:val="005E11FE"/>
    <w:rsid w:val="005E18BC"/>
    <w:rsid w:val="005E19BA"/>
    <w:rsid w:val="005E30C4"/>
    <w:rsid w:val="005E4443"/>
    <w:rsid w:val="005E4E07"/>
    <w:rsid w:val="005E6A33"/>
    <w:rsid w:val="005E6FB3"/>
    <w:rsid w:val="005E7031"/>
    <w:rsid w:val="005E7A20"/>
    <w:rsid w:val="005F01C1"/>
    <w:rsid w:val="005F047B"/>
    <w:rsid w:val="005F3ABF"/>
    <w:rsid w:val="005F55AA"/>
    <w:rsid w:val="005F684F"/>
    <w:rsid w:val="005F709D"/>
    <w:rsid w:val="005F7891"/>
    <w:rsid w:val="0060011C"/>
    <w:rsid w:val="006005BF"/>
    <w:rsid w:val="00600BA8"/>
    <w:rsid w:val="00601596"/>
    <w:rsid w:val="00601C32"/>
    <w:rsid w:val="00602B2A"/>
    <w:rsid w:val="006035A2"/>
    <w:rsid w:val="00606349"/>
    <w:rsid w:val="00606402"/>
    <w:rsid w:val="0060691B"/>
    <w:rsid w:val="00606C01"/>
    <w:rsid w:val="00607DAE"/>
    <w:rsid w:val="006109EC"/>
    <w:rsid w:val="00612F33"/>
    <w:rsid w:val="00614B2F"/>
    <w:rsid w:val="006156C3"/>
    <w:rsid w:val="006177A6"/>
    <w:rsid w:val="00621409"/>
    <w:rsid w:val="006240CC"/>
    <w:rsid w:val="006252A5"/>
    <w:rsid w:val="00625753"/>
    <w:rsid w:val="00625CD7"/>
    <w:rsid w:val="00626266"/>
    <w:rsid w:val="006265C1"/>
    <w:rsid w:val="006307B2"/>
    <w:rsid w:val="00632C0B"/>
    <w:rsid w:val="00633AC6"/>
    <w:rsid w:val="0063452F"/>
    <w:rsid w:val="00634DED"/>
    <w:rsid w:val="006354F4"/>
    <w:rsid w:val="00637A3A"/>
    <w:rsid w:val="00637C67"/>
    <w:rsid w:val="00640C54"/>
    <w:rsid w:val="00641594"/>
    <w:rsid w:val="00641CD1"/>
    <w:rsid w:val="00642F81"/>
    <w:rsid w:val="006430BB"/>
    <w:rsid w:val="0064384B"/>
    <w:rsid w:val="00643C8B"/>
    <w:rsid w:val="0064450D"/>
    <w:rsid w:val="0064529E"/>
    <w:rsid w:val="006512C0"/>
    <w:rsid w:val="006533D7"/>
    <w:rsid w:val="00655919"/>
    <w:rsid w:val="0065701E"/>
    <w:rsid w:val="0066112A"/>
    <w:rsid w:val="006619A7"/>
    <w:rsid w:val="00662232"/>
    <w:rsid w:val="006631E7"/>
    <w:rsid w:val="00663C18"/>
    <w:rsid w:val="00664288"/>
    <w:rsid w:val="006651B8"/>
    <w:rsid w:val="00665B48"/>
    <w:rsid w:val="00665D36"/>
    <w:rsid w:val="006665F1"/>
    <w:rsid w:val="0066694D"/>
    <w:rsid w:val="00670282"/>
    <w:rsid w:val="00672CDA"/>
    <w:rsid w:val="00673A3A"/>
    <w:rsid w:val="0067441D"/>
    <w:rsid w:val="00675B16"/>
    <w:rsid w:val="00675C66"/>
    <w:rsid w:val="0067735D"/>
    <w:rsid w:val="00684F64"/>
    <w:rsid w:val="0068727F"/>
    <w:rsid w:val="006878B0"/>
    <w:rsid w:val="00687ECC"/>
    <w:rsid w:val="00690B8D"/>
    <w:rsid w:val="006921A4"/>
    <w:rsid w:val="00693D03"/>
    <w:rsid w:val="00694AD4"/>
    <w:rsid w:val="00695547"/>
    <w:rsid w:val="006966E0"/>
    <w:rsid w:val="00696BC5"/>
    <w:rsid w:val="006970F2"/>
    <w:rsid w:val="00697DB4"/>
    <w:rsid w:val="006A128B"/>
    <w:rsid w:val="006A161B"/>
    <w:rsid w:val="006A30B2"/>
    <w:rsid w:val="006A3391"/>
    <w:rsid w:val="006A3B91"/>
    <w:rsid w:val="006A7B27"/>
    <w:rsid w:val="006B073E"/>
    <w:rsid w:val="006B09EA"/>
    <w:rsid w:val="006B142F"/>
    <w:rsid w:val="006B1E1B"/>
    <w:rsid w:val="006B27E9"/>
    <w:rsid w:val="006B3122"/>
    <w:rsid w:val="006B48F5"/>
    <w:rsid w:val="006B4C05"/>
    <w:rsid w:val="006B778C"/>
    <w:rsid w:val="006C00E3"/>
    <w:rsid w:val="006C1D21"/>
    <w:rsid w:val="006C28D6"/>
    <w:rsid w:val="006C357E"/>
    <w:rsid w:val="006C551A"/>
    <w:rsid w:val="006C6C8F"/>
    <w:rsid w:val="006C6E69"/>
    <w:rsid w:val="006D0545"/>
    <w:rsid w:val="006D2119"/>
    <w:rsid w:val="006D27AF"/>
    <w:rsid w:val="006D49A3"/>
    <w:rsid w:val="006D54F8"/>
    <w:rsid w:val="006E09B0"/>
    <w:rsid w:val="006E107B"/>
    <w:rsid w:val="006E16A3"/>
    <w:rsid w:val="006E4266"/>
    <w:rsid w:val="006E4DF1"/>
    <w:rsid w:val="006F07B7"/>
    <w:rsid w:val="006F448F"/>
    <w:rsid w:val="006F66AE"/>
    <w:rsid w:val="006F69C0"/>
    <w:rsid w:val="006F6F4C"/>
    <w:rsid w:val="006F70C3"/>
    <w:rsid w:val="006F77C4"/>
    <w:rsid w:val="00700DA9"/>
    <w:rsid w:val="0070111C"/>
    <w:rsid w:val="00701232"/>
    <w:rsid w:val="00701F5C"/>
    <w:rsid w:val="0070231E"/>
    <w:rsid w:val="007023B5"/>
    <w:rsid w:val="007027A5"/>
    <w:rsid w:val="00704262"/>
    <w:rsid w:val="00707792"/>
    <w:rsid w:val="00711815"/>
    <w:rsid w:val="007121B2"/>
    <w:rsid w:val="007124E7"/>
    <w:rsid w:val="00712B40"/>
    <w:rsid w:val="00712BB4"/>
    <w:rsid w:val="00712C5B"/>
    <w:rsid w:val="00713DB9"/>
    <w:rsid w:val="007142AD"/>
    <w:rsid w:val="00714723"/>
    <w:rsid w:val="00716956"/>
    <w:rsid w:val="00716F3D"/>
    <w:rsid w:val="00720178"/>
    <w:rsid w:val="00720261"/>
    <w:rsid w:val="00722283"/>
    <w:rsid w:val="007238C6"/>
    <w:rsid w:val="00725F90"/>
    <w:rsid w:val="00727EC1"/>
    <w:rsid w:val="00731768"/>
    <w:rsid w:val="007324D1"/>
    <w:rsid w:val="007335B0"/>
    <w:rsid w:val="0073723B"/>
    <w:rsid w:val="00740BDC"/>
    <w:rsid w:val="007421D4"/>
    <w:rsid w:val="0074228E"/>
    <w:rsid w:val="007438CF"/>
    <w:rsid w:val="007439A1"/>
    <w:rsid w:val="00743EFE"/>
    <w:rsid w:val="007444E6"/>
    <w:rsid w:val="00744C3B"/>
    <w:rsid w:val="00746345"/>
    <w:rsid w:val="0074676A"/>
    <w:rsid w:val="007468F0"/>
    <w:rsid w:val="007505FB"/>
    <w:rsid w:val="00751D74"/>
    <w:rsid w:val="00751D9A"/>
    <w:rsid w:val="007534D4"/>
    <w:rsid w:val="00754115"/>
    <w:rsid w:val="00756E82"/>
    <w:rsid w:val="0075727C"/>
    <w:rsid w:val="00760EFB"/>
    <w:rsid w:val="0076201E"/>
    <w:rsid w:val="00763C81"/>
    <w:rsid w:val="00763FB6"/>
    <w:rsid w:val="00765431"/>
    <w:rsid w:val="00765C5B"/>
    <w:rsid w:val="0076651C"/>
    <w:rsid w:val="007672B8"/>
    <w:rsid w:val="00770175"/>
    <w:rsid w:val="007709AD"/>
    <w:rsid w:val="00775FB7"/>
    <w:rsid w:val="00776927"/>
    <w:rsid w:val="00776E94"/>
    <w:rsid w:val="0077748C"/>
    <w:rsid w:val="00777645"/>
    <w:rsid w:val="007822AE"/>
    <w:rsid w:val="00784364"/>
    <w:rsid w:val="00785DF7"/>
    <w:rsid w:val="00786E31"/>
    <w:rsid w:val="00786E55"/>
    <w:rsid w:val="007904E0"/>
    <w:rsid w:val="00791AFE"/>
    <w:rsid w:val="00795A08"/>
    <w:rsid w:val="0079697C"/>
    <w:rsid w:val="00796F1C"/>
    <w:rsid w:val="007A16B2"/>
    <w:rsid w:val="007A1CB8"/>
    <w:rsid w:val="007A1FED"/>
    <w:rsid w:val="007A299B"/>
    <w:rsid w:val="007A2C89"/>
    <w:rsid w:val="007A52F2"/>
    <w:rsid w:val="007A6631"/>
    <w:rsid w:val="007B19AD"/>
    <w:rsid w:val="007B1E2E"/>
    <w:rsid w:val="007B23FA"/>
    <w:rsid w:val="007B3E61"/>
    <w:rsid w:val="007B4265"/>
    <w:rsid w:val="007B6330"/>
    <w:rsid w:val="007B65AF"/>
    <w:rsid w:val="007B6A29"/>
    <w:rsid w:val="007C112D"/>
    <w:rsid w:val="007C20A6"/>
    <w:rsid w:val="007C4710"/>
    <w:rsid w:val="007C5207"/>
    <w:rsid w:val="007C5C2A"/>
    <w:rsid w:val="007C6E84"/>
    <w:rsid w:val="007D1F20"/>
    <w:rsid w:val="007D21D1"/>
    <w:rsid w:val="007D3F1D"/>
    <w:rsid w:val="007D47B1"/>
    <w:rsid w:val="007D4E5F"/>
    <w:rsid w:val="007D5187"/>
    <w:rsid w:val="007D778A"/>
    <w:rsid w:val="007E075A"/>
    <w:rsid w:val="007E22E4"/>
    <w:rsid w:val="007E3410"/>
    <w:rsid w:val="007E3498"/>
    <w:rsid w:val="007E67EB"/>
    <w:rsid w:val="007F027E"/>
    <w:rsid w:val="007F2E78"/>
    <w:rsid w:val="007F2FF8"/>
    <w:rsid w:val="007F367A"/>
    <w:rsid w:val="007F4B68"/>
    <w:rsid w:val="007F4DD3"/>
    <w:rsid w:val="007F58DC"/>
    <w:rsid w:val="007F74A5"/>
    <w:rsid w:val="007F7514"/>
    <w:rsid w:val="007F7A9E"/>
    <w:rsid w:val="00802414"/>
    <w:rsid w:val="00802773"/>
    <w:rsid w:val="00803D62"/>
    <w:rsid w:val="00804F15"/>
    <w:rsid w:val="00805412"/>
    <w:rsid w:val="008058B2"/>
    <w:rsid w:val="008064F3"/>
    <w:rsid w:val="00807EF0"/>
    <w:rsid w:val="0081024C"/>
    <w:rsid w:val="008124D2"/>
    <w:rsid w:val="008143B5"/>
    <w:rsid w:val="0081477A"/>
    <w:rsid w:val="00814E28"/>
    <w:rsid w:val="00815708"/>
    <w:rsid w:val="00815D9E"/>
    <w:rsid w:val="0081634D"/>
    <w:rsid w:val="00816B20"/>
    <w:rsid w:val="008173D4"/>
    <w:rsid w:val="008214DE"/>
    <w:rsid w:val="00826229"/>
    <w:rsid w:val="008264F9"/>
    <w:rsid w:val="00826A5C"/>
    <w:rsid w:val="008276CD"/>
    <w:rsid w:val="0083350B"/>
    <w:rsid w:val="00835F9E"/>
    <w:rsid w:val="0083693E"/>
    <w:rsid w:val="00837931"/>
    <w:rsid w:val="00837C3A"/>
    <w:rsid w:val="00840A10"/>
    <w:rsid w:val="00841583"/>
    <w:rsid w:val="00841BB8"/>
    <w:rsid w:val="008435E2"/>
    <w:rsid w:val="00843E84"/>
    <w:rsid w:val="00844592"/>
    <w:rsid w:val="0084611C"/>
    <w:rsid w:val="00846285"/>
    <w:rsid w:val="00850389"/>
    <w:rsid w:val="008503F8"/>
    <w:rsid w:val="0085047B"/>
    <w:rsid w:val="008504F9"/>
    <w:rsid w:val="00852AB4"/>
    <w:rsid w:val="008552BD"/>
    <w:rsid w:val="008574ED"/>
    <w:rsid w:val="00857BB3"/>
    <w:rsid w:val="00861450"/>
    <w:rsid w:val="008614B9"/>
    <w:rsid w:val="008637DC"/>
    <w:rsid w:val="008643C9"/>
    <w:rsid w:val="00864971"/>
    <w:rsid w:val="008649C4"/>
    <w:rsid w:val="00865278"/>
    <w:rsid w:val="00865311"/>
    <w:rsid w:val="00865B5D"/>
    <w:rsid w:val="00866F3A"/>
    <w:rsid w:val="00867A3A"/>
    <w:rsid w:val="00870819"/>
    <w:rsid w:val="00871084"/>
    <w:rsid w:val="00871451"/>
    <w:rsid w:val="008769D2"/>
    <w:rsid w:val="00876ED9"/>
    <w:rsid w:val="00880515"/>
    <w:rsid w:val="00880574"/>
    <w:rsid w:val="00880D6D"/>
    <w:rsid w:val="00883B58"/>
    <w:rsid w:val="008847C8"/>
    <w:rsid w:val="00884A0C"/>
    <w:rsid w:val="008864AF"/>
    <w:rsid w:val="00886699"/>
    <w:rsid w:val="00887411"/>
    <w:rsid w:val="008879F7"/>
    <w:rsid w:val="00887DB5"/>
    <w:rsid w:val="00890A83"/>
    <w:rsid w:val="00890B63"/>
    <w:rsid w:val="00891D45"/>
    <w:rsid w:val="008922B9"/>
    <w:rsid w:val="008927C5"/>
    <w:rsid w:val="0089375C"/>
    <w:rsid w:val="00895EE6"/>
    <w:rsid w:val="008A00C1"/>
    <w:rsid w:val="008A068E"/>
    <w:rsid w:val="008A08CD"/>
    <w:rsid w:val="008A0AA2"/>
    <w:rsid w:val="008A288C"/>
    <w:rsid w:val="008A325D"/>
    <w:rsid w:val="008A362C"/>
    <w:rsid w:val="008A65AB"/>
    <w:rsid w:val="008A7E96"/>
    <w:rsid w:val="008B0961"/>
    <w:rsid w:val="008B1B66"/>
    <w:rsid w:val="008B2049"/>
    <w:rsid w:val="008B6B80"/>
    <w:rsid w:val="008B7EAB"/>
    <w:rsid w:val="008C0E94"/>
    <w:rsid w:val="008C1828"/>
    <w:rsid w:val="008C2A48"/>
    <w:rsid w:val="008C54DA"/>
    <w:rsid w:val="008C6662"/>
    <w:rsid w:val="008D1E85"/>
    <w:rsid w:val="008D2C91"/>
    <w:rsid w:val="008D3ECF"/>
    <w:rsid w:val="008D400F"/>
    <w:rsid w:val="008D43E3"/>
    <w:rsid w:val="008D6160"/>
    <w:rsid w:val="008D7869"/>
    <w:rsid w:val="008D797C"/>
    <w:rsid w:val="008D7EBF"/>
    <w:rsid w:val="008E1013"/>
    <w:rsid w:val="008E19E4"/>
    <w:rsid w:val="008E1C19"/>
    <w:rsid w:val="008E271A"/>
    <w:rsid w:val="008E3FF1"/>
    <w:rsid w:val="008E43AC"/>
    <w:rsid w:val="008E4C2A"/>
    <w:rsid w:val="008E59E2"/>
    <w:rsid w:val="008E6D73"/>
    <w:rsid w:val="008E7C84"/>
    <w:rsid w:val="008E7D40"/>
    <w:rsid w:val="008F3C3B"/>
    <w:rsid w:val="008F6B6B"/>
    <w:rsid w:val="008F785F"/>
    <w:rsid w:val="009000CC"/>
    <w:rsid w:val="00902DD9"/>
    <w:rsid w:val="00906687"/>
    <w:rsid w:val="00911579"/>
    <w:rsid w:val="0091362A"/>
    <w:rsid w:val="00913D24"/>
    <w:rsid w:val="00913EDB"/>
    <w:rsid w:val="00914AF7"/>
    <w:rsid w:val="0091540D"/>
    <w:rsid w:val="00915C6F"/>
    <w:rsid w:val="00915D02"/>
    <w:rsid w:val="00921BFB"/>
    <w:rsid w:val="00927B4C"/>
    <w:rsid w:val="00927E7B"/>
    <w:rsid w:val="0093247C"/>
    <w:rsid w:val="00934668"/>
    <w:rsid w:val="00934694"/>
    <w:rsid w:val="00934C5A"/>
    <w:rsid w:val="00935196"/>
    <w:rsid w:val="00937CB2"/>
    <w:rsid w:val="00941838"/>
    <w:rsid w:val="0094242D"/>
    <w:rsid w:val="00942854"/>
    <w:rsid w:val="00942EDE"/>
    <w:rsid w:val="00943B99"/>
    <w:rsid w:val="00944823"/>
    <w:rsid w:val="00944ED0"/>
    <w:rsid w:val="00945759"/>
    <w:rsid w:val="00947508"/>
    <w:rsid w:val="00947C58"/>
    <w:rsid w:val="009512B4"/>
    <w:rsid w:val="00952FA8"/>
    <w:rsid w:val="00955E7A"/>
    <w:rsid w:val="0095668C"/>
    <w:rsid w:val="00960DB7"/>
    <w:rsid w:val="009619F6"/>
    <w:rsid w:val="00962247"/>
    <w:rsid w:val="00965868"/>
    <w:rsid w:val="009658F3"/>
    <w:rsid w:val="00966D1F"/>
    <w:rsid w:val="00970343"/>
    <w:rsid w:val="00970615"/>
    <w:rsid w:val="00971A61"/>
    <w:rsid w:val="00973668"/>
    <w:rsid w:val="00973E7C"/>
    <w:rsid w:val="009740E3"/>
    <w:rsid w:val="009742FD"/>
    <w:rsid w:val="00974C09"/>
    <w:rsid w:val="00975413"/>
    <w:rsid w:val="009761DE"/>
    <w:rsid w:val="009769BC"/>
    <w:rsid w:val="00976E39"/>
    <w:rsid w:val="00977CE0"/>
    <w:rsid w:val="00982CBB"/>
    <w:rsid w:val="00982F18"/>
    <w:rsid w:val="0098304F"/>
    <w:rsid w:val="00983121"/>
    <w:rsid w:val="00983A2D"/>
    <w:rsid w:val="00983DBE"/>
    <w:rsid w:val="0098557E"/>
    <w:rsid w:val="00985C1A"/>
    <w:rsid w:val="00986D6D"/>
    <w:rsid w:val="00987287"/>
    <w:rsid w:val="00987C67"/>
    <w:rsid w:val="00987CBB"/>
    <w:rsid w:val="0099078A"/>
    <w:rsid w:val="009919D2"/>
    <w:rsid w:val="00993C03"/>
    <w:rsid w:val="00993FF5"/>
    <w:rsid w:val="00996D84"/>
    <w:rsid w:val="0099708A"/>
    <w:rsid w:val="009A0FD9"/>
    <w:rsid w:val="009A2C5D"/>
    <w:rsid w:val="009A2EDA"/>
    <w:rsid w:val="009A6230"/>
    <w:rsid w:val="009A653E"/>
    <w:rsid w:val="009A68F5"/>
    <w:rsid w:val="009A7B1A"/>
    <w:rsid w:val="009A7BA6"/>
    <w:rsid w:val="009A7CDC"/>
    <w:rsid w:val="009B04CE"/>
    <w:rsid w:val="009B0801"/>
    <w:rsid w:val="009B09B8"/>
    <w:rsid w:val="009B15B3"/>
    <w:rsid w:val="009B2C87"/>
    <w:rsid w:val="009B351E"/>
    <w:rsid w:val="009B3AEB"/>
    <w:rsid w:val="009B3E4C"/>
    <w:rsid w:val="009B7295"/>
    <w:rsid w:val="009B72D6"/>
    <w:rsid w:val="009B7C4B"/>
    <w:rsid w:val="009B7D9A"/>
    <w:rsid w:val="009C0309"/>
    <w:rsid w:val="009C068D"/>
    <w:rsid w:val="009C09B2"/>
    <w:rsid w:val="009C2322"/>
    <w:rsid w:val="009C35B3"/>
    <w:rsid w:val="009C4099"/>
    <w:rsid w:val="009C45BC"/>
    <w:rsid w:val="009C497B"/>
    <w:rsid w:val="009C6D43"/>
    <w:rsid w:val="009D2930"/>
    <w:rsid w:val="009D3F40"/>
    <w:rsid w:val="009D4855"/>
    <w:rsid w:val="009D58B9"/>
    <w:rsid w:val="009D5BC9"/>
    <w:rsid w:val="009D7A5D"/>
    <w:rsid w:val="009E1268"/>
    <w:rsid w:val="009E2898"/>
    <w:rsid w:val="009E3ABD"/>
    <w:rsid w:val="009E52D7"/>
    <w:rsid w:val="009E65CC"/>
    <w:rsid w:val="009F0648"/>
    <w:rsid w:val="009F0748"/>
    <w:rsid w:val="009F17A9"/>
    <w:rsid w:val="009F25B5"/>
    <w:rsid w:val="009F285C"/>
    <w:rsid w:val="009F2FE0"/>
    <w:rsid w:val="009F3899"/>
    <w:rsid w:val="009F3AA5"/>
    <w:rsid w:val="009F47EC"/>
    <w:rsid w:val="009F4D27"/>
    <w:rsid w:val="009F6830"/>
    <w:rsid w:val="009F77E3"/>
    <w:rsid w:val="00A017C7"/>
    <w:rsid w:val="00A02B45"/>
    <w:rsid w:val="00A05429"/>
    <w:rsid w:val="00A065D2"/>
    <w:rsid w:val="00A068BD"/>
    <w:rsid w:val="00A07C1C"/>
    <w:rsid w:val="00A10092"/>
    <w:rsid w:val="00A10267"/>
    <w:rsid w:val="00A10526"/>
    <w:rsid w:val="00A107B0"/>
    <w:rsid w:val="00A11541"/>
    <w:rsid w:val="00A116A4"/>
    <w:rsid w:val="00A11C35"/>
    <w:rsid w:val="00A11FFB"/>
    <w:rsid w:val="00A12023"/>
    <w:rsid w:val="00A13935"/>
    <w:rsid w:val="00A14650"/>
    <w:rsid w:val="00A146E9"/>
    <w:rsid w:val="00A1509C"/>
    <w:rsid w:val="00A151F7"/>
    <w:rsid w:val="00A15DB1"/>
    <w:rsid w:val="00A21418"/>
    <w:rsid w:val="00A2178E"/>
    <w:rsid w:val="00A21FF7"/>
    <w:rsid w:val="00A22352"/>
    <w:rsid w:val="00A260A7"/>
    <w:rsid w:val="00A27638"/>
    <w:rsid w:val="00A30C3E"/>
    <w:rsid w:val="00A31314"/>
    <w:rsid w:val="00A325C0"/>
    <w:rsid w:val="00A341EB"/>
    <w:rsid w:val="00A36C1A"/>
    <w:rsid w:val="00A41303"/>
    <w:rsid w:val="00A42FEE"/>
    <w:rsid w:val="00A4344B"/>
    <w:rsid w:val="00A44E21"/>
    <w:rsid w:val="00A4654A"/>
    <w:rsid w:val="00A52E66"/>
    <w:rsid w:val="00A55860"/>
    <w:rsid w:val="00A55FFE"/>
    <w:rsid w:val="00A62C0C"/>
    <w:rsid w:val="00A63472"/>
    <w:rsid w:val="00A66D8B"/>
    <w:rsid w:val="00A66DC6"/>
    <w:rsid w:val="00A72957"/>
    <w:rsid w:val="00A755B8"/>
    <w:rsid w:val="00A76FE8"/>
    <w:rsid w:val="00A80B1F"/>
    <w:rsid w:val="00A80EDA"/>
    <w:rsid w:val="00A8128A"/>
    <w:rsid w:val="00A81946"/>
    <w:rsid w:val="00A82A49"/>
    <w:rsid w:val="00A8305C"/>
    <w:rsid w:val="00A846D5"/>
    <w:rsid w:val="00A8590E"/>
    <w:rsid w:val="00A86575"/>
    <w:rsid w:val="00A86606"/>
    <w:rsid w:val="00A86A29"/>
    <w:rsid w:val="00A86A99"/>
    <w:rsid w:val="00A86D71"/>
    <w:rsid w:val="00A90D81"/>
    <w:rsid w:val="00A929C5"/>
    <w:rsid w:val="00A93339"/>
    <w:rsid w:val="00A9345E"/>
    <w:rsid w:val="00A937D6"/>
    <w:rsid w:val="00A939E4"/>
    <w:rsid w:val="00A93EBC"/>
    <w:rsid w:val="00A9453A"/>
    <w:rsid w:val="00A9738F"/>
    <w:rsid w:val="00A97960"/>
    <w:rsid w:val="00AA07D0"/>
    <w:rsid w:val="00AA1A0E"/>
    <w:rsid w:val="00AA24DC"/>
    <w:rsid w:val="00AA3C59"/>
    <w:rsid w:val="00AA419D"/>
    <w:rsid w:val="00AA458A"/>
    <w:rsid w:val="00AA540F"/>
    <w:rsid w:val="00AA63A2"/>
    <w:rsid w:val="00AA7F31"/>
    <w:rsid w:val="00AB27A1"/>
    <w:rsid w:val="00AB2904"/>
    <w:rsid w:val="00AB32EB"/>
    <w:rsid w:val="00AB3906"/>
    <w:rsid w:val="00AB3E03"/>
    <w:rsid w:val="00AB5A5E"/>
    <w:rsid w:val="00AB6DD2"/>
    <w:rsid w:val="00AB79BD"/>
    <w:rsid w:val="00AC15AE"/>
    <w:rsid w:val="00AC26E1"/>
    <w:rsid w:val="00AC2E86"/>
    <w:rsid w:val="00AC3C81"/>
    <w:rsid w:val="00AC4995"/>
    <w:rsid w:val="00AC4C4E"/>
    <w:rsid w:val="00AC646B"/>
    <w:rsid w:val="00AC6A8B"/>
    <w:rsid w:val="00AC7E29"/>
    <w:rsid w:val="00AD10A3"/>
    <w:rsid w:val="00AD19FA"/>
    <w:rsid w:val="00AD2373"/>
    <w:rsid w:val="00AD2B26"/>
    <w:rsid w:val="00AD3293"/>
    <w:rsid w:val="00AD35E3"/>
    <w:rsid w:val="00AD4725"/>
    <w:rsid w:val="00AD6DD8"/>
    <w:rsid w:val="00AE0279"/>
    <w:rsid w:val="00AE1202"/>
    <w:rsid w:val="00AE1A1D"/>
    <w:rsid w:val="00AE1B46"/>
    <w:rsid w:val="00AE1F4E"/>
    <w:rsid w:val="00AE2677"/>
    <w:rsid w:val="00AE3ABB"/>
    <w:rsid w:val="00AE3B49"/>
    <w:rsid w:val="00AE3BB6"/>
    <w:rsid w:val="00AE469C"/>
    <w:rsid w:val="00AE56D1"/>
    <w:rsid w:val="00AE6518"/>
    <w:rsid w:val="00AF0BD8"/>
    <w:rsid w:val="00AF15D0"/>
    <w:rsid w:val="00AF20A3"/>
    <w:rsid w:val="00AF24C3"/>
    <w:rsid w:val="00AF41FE"/>
    <w:rsid w:val="00AF5E38"/>
    <w:rsid w:val="00AF769C"/>
    <w:rsid w:val="00B00B5F"/>
    <w:rsid w:val="00B0104A"/>
    <w:rsid w:val="00B023E9"/>
    <w:rsid w:val="00B041CD"/>
    <w:rsid w:val="00B0478F"/>
    <w:rsid w:val="00B06B96"/>
    <w:rsid w:val="00B07819"/>
    <w:rsid w:val="00B078B9"/>
    <w:rsid w:val="00B07A91"/>
    <w:rsid w:val="00B07B52"/>
    <w:rsid w:val="00B10482"/>
    <w:rsid w:val="00B10550"/>
    <w:rsid w:val="00B10ED4"/>
    <w:rsid w:val="00B11782"/>
    <w:rsid w:val="00B11B4A"/>
    <w:rsid w:val="00B124F9"/>
    <w:rsid w:val="00B13482"/>
    <w:rsid w:val="00B17E69"/>
    <w:rsid w:val="00B205D7"/>
    <w:rsid w:val="00B22270"/>
    <w:rsid w:val="00B22AF0"/>
    <w:rsid w:val="00B240C7"/>
    <w:rsid w:val="00B248AB"/>
    <w:rsid w:val="00B279E4"/>
    <w:rsid w:val="00B31ABD"/>
    <w:rsid w:val="00B31ACF"/>
    <w:rsid w:val="00B32BAF"/>
    <w:rsid w:val="00B33173"/>
    <w:rsid w:val="00B33950"/>
    <w:rsid w:val="00B35CF0"/>
    <w:rsid w:val="00B3646D"/>
    <w:rsid w:val="00B40373"/>
    <w:rsid w:val="00B40C88"/>
    <w:rsid w:val="00B40CC6"/>
    <w:rsid w:val="00B40FE0"/>
    <w:rsid w:val="00B42414"/>
    <w:rsid w:val="00B46A34"/>
    <w:rsid w:val="00B46A3E"/>
    <w:rsid w:val="00B46EA4"/>
    <w:rsid w:val="00B501D3"/>
    <w:rsid w:val="00B52174"/>
    <w:rsid w:val="00B52D46"/>
    <w:rsid w:val="00B52FC0"/>
    <w:rsid w:val="00B5308F"/>
    <w:rsid w:val="00B5347F"/>
    <w:rsid w:val="00B54C75"/>
    <w:rsid w:val="00B556D1"/>
    <w:rsid w:val="00B55B30"/>
    <w:rsid w:val="00B56981"/>
    <w:rsid w:val="00B56BE1"/>
    <w:rsid w:val="00B60533"/>
    <w:rsid w:val="00B6108C"/>
    <w:rsid w:val="00B65476"/>
    <w:rsid w:val="00B665D1"/>
    <w:rsid w:val="00B678D2"/>
    <w:rsid w:val="00B70751"/>
    <w:rsid w:val="00B70B82"/>
    <w:rsid w:val="00B7200B"/>
    <w:rsid w:val="00B72A6E"/>
    <w:rsid w:val="00B806C0"/>
    <w:rsid w:val="00B80790"/>
    <w:rsid w:val="00B80A36"/>
    <w:rsid w:val="00B81082"/>
    <w:rsid w:val="00B81619"/>
    <w:rsid w:val="00B81ACD"/>
    <w:rsid w:val="00B849C4"/>
    <w:rsid w:val="00B85E39"/>
    <w:rsid w:val="00B85E4F"/>
    <w:rsid w:val="00B872AE"/>
    <w:rsid w:val="00B90B1E"/>
    <w:rsid w:val="00B91779"/>
    <w:rsid w:val="00B917ED"/>
    <w:rsid w:val="00B92F3E"/>
    <w:rsid w:val="00B92FFF"/>
    <w:rsid w:val="00B933E1"/>
    <w:rsid w:val="00B94829"/>
    <w:rsid w:val="00B95168"/>
    <w:rsid w:val="00B96BED"/>
    <w:rsid w:val="00B97ADE"/>
    <w:rsid w:val="00BA02FF"/>
    <w:rsid w:val="00BA08F5"/>
    <w:rsid w:val="00BA1BEC"/>
    <w:rsid w:val="00BA275E"/>
    <w:rsid w:val="00BA52F5"/>
    <w:rsid w:val="00BA5E5F"/>
    <w:rsid w:val="00BB1ADD"/>
    <w:rsid w:val="00BB241B"/>
    <w:rsid w:val="00BB3374"/>
    <w:rsid w:val="00BB5B51"/>
    <w:rsid w:val="00BB5FF4"/>
    <w:rsid w:val="00BB734E"/>
    <w:rsid w:val="00BC013C"/>
    <w:rsid w:val="00BC2282"/>
    <w:rsid w:val="00BC37C5"/>
    <w:rsid w:val="00BC66A6"/>
    <w:rsid w:val="00BC796A"/>
    <w:rsid w:val="00BC7C8A"/>
    <w:rsid w:val="00BC7F4A"/>
    <w:rsid w:val="00BD00BC"/>
    <w:rsid w:val="00BD1472"/>
    <w:rsid w:val="00BD221B"/>
    <w:rsid w:val="00BD2544"/>
    <w:rsid w:val="00BD3071"/>
    <w:rsid w:val="00BD3579"/>
    <w:rsid w:val="00BD523D"/>
    <w:rsid w:val="00BD52BC"/>
    <w:rsid w:val="00BD68FB"/>
    <w:rsid w:val="00BD6D62"/>
    <w:rsid w:val="00BE0278"/>
    <w:rsid w:val="00BE1407"/>
    <w:rsid w:val="00BE1A68"/>
    <w:rsid w:val="00BE1E61"/>
    <w:rsid w:val="00BE2487"/>
    <w:rsid w:val="00BE3504"/>
    <w:rsid w:val="00BE5202"/>
    <w:rsid w:val="00BE5ACC"/>
    <w:rsid w:val="00BE60FD"/>
    <w:rsid w:val="00BE6FF8"/>
    <w:rsid w:val="00BE6FFD"/>
    <w:rsid w:val="00BF05E5"/>
    <w:rsid w:val="00BF141D"/>
    <w:rsid w:val="00BF15FB"/>
    <w:rsid w:val="00BF36DB"/>
    <w:rsid w:val="00BF3A12"/>
    <w:rsid w:val="00BF4B8A"/>
    <w:rsid w:val="00BF5795"/>
    <w:rsid w:val="00BF5928"/>
    <w:rsid w:val="00BF6E3C"/>
    <w:rsid w:val="00BF7D7E"/>
    <w:rsid w:val="00C00359"/>
    <w:rsid w:val="00C00D08"/>
    <w:rsid w:val="00C00F09"/>
    <w:rsid w:val="00C03445"/>
    <w:rsid w:val="00C04505"/>
    <w:rsid w:val="00C05826"/>
    <w:rsid w:val="00C06B09"/>
    <w:rsid w:val="00C06B4F"/>
    <w:rsid w:val="00C07AFD"/>
    <w:rsid w:val="00C100D6"/>
    <w:rsid w:val="00C114DD"/>
    <w:rsid w:val="00C11AE3"/>
    <w:rsid w:val="00C12BB8"/>
    <w:rsid w:val="00C14DCB"/>
    <w:rsid w:val="00C1722D"/>
    <w:rsid w:val="00C17610"/>
    <w:rsid w:val="00C20E5E"/>
    <w:rsid w:val="00C21ECD"/>
    <w:rsid w:val="00C223E1"/>
    <w:rsid w:val="00C22B77"/>
    <w:rsid w:val="00C22FC3"/>
    <w:rsid w:val="00C2491C"/>
    <w:rsid w:val="00C24F87"/>
    <w:rsid w:val="00C32804"/>
    <w:rsid w:val="00C3310F"/>
    <w:rsid w:val="00C337DD"/>
    <w:rsid w:val="00C33BA0"/>
    <w:rsid w:val="00C35A94"/>
    <w:rsid w:val="00C368EE"/>
    <w:rsid w:val="00C36BB7"/>
    <w:rsid w:val="00C37CF4"/>
    <w:rsid w:val="00C40006"/>
    <w:rsid w:val="00C40A31"/>
    <w:rsid w:val="00C40BAC"/>
    <w:rsid w:val="00C45929"/>
    <w:rsid w:val="00C459F0"/>
    <w:rsid w:val="00C46989"/>
    <w:rsid w:val="00C47A7C"/>
    <w:rsid w:val="00C50E32"/>
    <w:rsid w:val="00C5229B"/>
    <w:rsid w:val="00C52BF0"/>
    <w:rsid w:val="00C55D07"/>
    <w:rsid w:val="00C56375"/>
    <w:rsid w:val="00C56F89"/>
    <w:rsid w:val="00C57804"/>
    <w:rsid w:val="00C60503"/>
    <w:rsid w:val="00C6630C"/>
    <w:rsid w:val="00C667FF"/>
    <w:rsid w:val="00C6713A"/>
    <w:rsid w:val="00C67AC8"/>
    <w:rsid w:val="00C7012D"/>
    <w:rsid w:val="00C723AE"/>
    <w:rsid w:val="00C75582"/>
    <w:rsid w:val="00C75FE0"/>
    <w:rsid w:val="00C76295"/>
    <w:rsid w:val="00C7787C"/>
    <w:rsid w:val="00C77F63"/>
    <w:rsid w:val="00C808EC"/>
    <w:rsid w:val="00C80BD1"/>
    <w:rsid w:val="00C81E01"/>
    <w:rsid w:val="00C82BF5"/>
    <w:rsid w:val="00C8543F"/>
    <w:rsid w:val="00C87D37"/>
    <w:rsid w:val="00C927B7"/>
    <w:rsid w:val="00C92A0A"/>
    <w:rsid w:val="00C92ABE"/>
    <w:rsid w:val="00C93C40"/>
    <w:rsid w:val="00C95703"/>
    <w:rsid w:val="00C96953"/>
    <w:rsid w:val="00C971A4"/>
    <w:rsid w:val="00C971E0"/>
    <w:rsid w:val="00CA18EE"/>
    <w:rsid w:val="00CA3705"/>
    <w:rsid w:val="00CA3DB9"/>
    <w:rsid w:val="00CA4036"/>
    <w:rsid w:val="00CA6ADA"/>
    <w:rsid w:val="00CB0A4F"/>
    <w:rsid w:val="00CB0F25"/>
    <w:rsid w:val="00CB10B9"/>
    <w:rsid w:val="00CB255C"/>
    <w:rsid w:val="00CB3C8E"/>
    <w:rsid w:val="00CB5672"/>
    <w:rsid w:val="00CC0F9B"/>
    <w:rsid w:val="00CC1A3F"/>
    <w:rsid w:val="00CC46F0"/>
    <w:rsid w:val="00CC49B0"/>
    <w:rsid w:val="00CC6C21"/>
    <w:rsid w:val="00CC75F5"/>
    <w:rsid w:val="00CC7D14"/>
    <w:rsid w:val="00CD0294"/>
    <w:rsid w:val="00CD0639"/>
    <w:rsid w:val="00CD320A"/>
    <w:rsid w:val="00CD4025"/>
    <w:rsid w:val="00CD456E"/>
    <w:rsid w:val="00CD5670"/>
    <w:rsid w:val="00CD5C8B"/>
    <w:rsid w:val="00CD7727"/>
    <w:rsid w:val="00CE036B"/>
    <w:rsid w:val="00CE0459"/>
    <w:rsid w:val="00CE0D5D"/>
    <w:rsid w:val="00CE1285"/>
    <w:rsid w:val="00CE1751"/>
    <w:rsid w:val="00CE1A95"/>
    <w:rsid w:val="00CE2857"/>
    <w:rsid w:val="00CE2E5B"/>
    <w:rsid w:val="00CE30D1"/>
    <w:rsid w:val="00CE3119"/>
    <w:rsid w:val="00CE66C8"/>
    <w:rsid w:val="00CE6700"/>
    <w:rsid w:val="00CE6DBF"/>
    <w:rsid w:val="00CF0FD0"/>
    <w:rsid w:val="00CF7367"/>
    <w:rsid w:val="00CF75D0"/>
    <w:rsid w:val="00CF775C"/>
    <w:rsid w:val="00CF7FBD"/>
    <w:rsid w:val="00D01CF7"/>
    <w:rsid w:val="00D033E0"/>
    <w:rsid w:val="00D03CFC"/>
    <w:rsid w:val="00D0611A"/>
    <w:rsid w:val="00D0634D"/>
    <w:rsid w:val="00D07D6D"/>
    <w:rsid w:val="00D10D4F"/>
    <w:rsid w:val="00D12824"/>
    <w:rsid w:val="00D1339A"/>
    <w:rsid w:val="00D1356E"/>
    <w:rsid w:val="00D13F82"/>
    <w:rsid w:val="00D15189"/>
    <w:rsid w:val="00D16573"/>
    <w:rsid w:val="00D208F8"/>
    <w:rsid w:val="00D20905"/>
    <w:rsid w:val="00D20AE3"/>
    <w:rsid w:val="00D20C8F"/>
    <w:rsid w:val="00D2127B"/>
    <w:rsid w:val="00D214C4"/>
    <w:rsid w:val="00D220F4"/>
    <w:rsid w:val="00D224E6"/>
    <w:rsid w:val="00D318FB"/>
    <w:rsid w:val="00D32897"/>
    <w:rsid w:val="00D33C97"/>
    <w:rsid w:val="00D34A6D"/>
    <w:rsid w:val="00D3546E"/>
    <w:rsid w:val="00D362C9"/>
    <w:rsid w:val="00D4071A"/>
    <w:rsid w:val="00D40798"/>
    <w:rsid w:val="00D40E49"/>
    <w:rsid w:val="00D417F0"/>
    <w:rsid w:val="00D4190E"/>
    <w:rsid w:val="00D42479"/>
    <w:rsid w:val="00D4297C"/>
    <w:rsid w:val="00D42B81"/>
    <w:rsid w:val="00D43942"/>
    <w:rsid w:val="00D43E49"/>
    <w:rsid w:val="00D44EEC"/>
    <w:rsid w:val="00D451B1"/>
    <w:rsid w:val="00D45311"/>
    <w:rsid w:val="00D454A2"/>
    <w:rsid w:val="00D46A13"/>
    <w:rsid w:val="00D46E1D"/>
    <w:rsid w:val="00D46FF7"/>
    <w:rsid w:val="00D53CFA"/>
    <w:rsid w:val="00D56295"/>
    <w:rsid w:val="00D57F62"/>
    <w:rsid w:val="00D654D1"/>
    <w:rsid w:val="00D65C7B"/>
    <w:rsid w:val="00D6739D"/>
    <w:rsid w:val="00D67674"/>
    <w:rsid w:val="00D67834"/>
    <w:rsid w:val="00D67C00"/>
    <w:rsid w:val="00D702C6"/>
    <w:rsid w:val="00D70721"/>
    <w:rsid w:val="00D70A69"/>
    <w:rsid w:val="00D7148D"/>
    <w:rsid w:val="00D71547"/>
    <w:rsid w:val="00D7172E"/>
    <w:rsid w:val="00D73168"/>
    <w:rsid w:val="00D74B5A"/>
    <w:rsid w:val="00D766CB"/>
    <w:rsid w:val="00D769AE"/>
    <w:rsid w:val="00D76D56"/>
    <w:rsid w:val="00D801F3"/>
    <w:rsid w:val="00D802DE"/>
    <w:rsid w:val="00D82053"/>
    <w:rsid w:val="00D8501D"/>
    <w:rsid w:val="00D85DD1"/>
    <w:rsid w:val="00D87BCF"/>
    <w:rsid w:val="00D87C24"/>
    <w:rsid w:val="00D90046"/>
    <w:rsid w:val="00D93AB1"/>
    <w:rsid w:val="00D952BC"/>
    <w:rsid w:val="00D9640D"/>
    <w:rsid w:val="00D9649A"/>
    <w:rsid w:val="00D96CDE"/>
    <w:rsid w:val="00D96E0B"/>
    <w:rsid w:val="00D97222"/>
    <w:rsid w:val="00DA09A6"/>
    <w:rsid w:val="00DA0D6B"/>
    <w:rsid w:val="00DA32A4"/>
    <w:rsid w:val="00DA4D99"/>
    <w:rsid w:val="00DA53C1"/>
    <w:rsid w:val="00DA65D7"/>
    <w:rsid w:val="00DB0122"/>
    <w:rsid w:val="00DB0F59"/>
    <w:rsid w:val="00DB1572"/>
    <w:rsid w:val="00DB19D0"/>
    <w:rsid w:val="00DB1A01"/>
    <w:rsid w:val="00DB4655"/>
    <w:rsid w:val="00DB7A65"/>
    <w:rsid w:val="00DC076C"/>
    <w:rsid w:val="00DC128B"/>
    <w:rsid w:val="00DC2036"/>
    <w:rsid w:val="00DC3AE1"/>
    <w:rsid w:val="00DC6120"/>
    <w:rsid w:val="00DC7572"/>
    <w:rsid w:val="00DD046D"/>
    <w:rsid w:val="00DD1EFE"/>
    <w:rsid w:val="00DD1F05"/>
    <w:rsid w:val="00DD3EB0"/>
    <w:rsid w:val="00DD7044"/>
    <w:rsid w:val="00DD73EA"/>
    <w:rsid w:val="00DE0AE3"/>
    <w:rsid w:val="00DE0F34"/>
    <w:rsid w:val="00DE18E8"/>
    <w:rsid w:val="00DE2F78"/>
    <w:rsid w:val="00DE4E57"/>
    <w:rsid w:val="00DE53C6"/>
    <w:rsid w:val="00DE5A07"/>
    <w:rsid w:val="00DE6393"/>
    <w:rsid w:val="00DE67B4"/>
    <w:rsid w:val="00DF0A1C"/>
    <w:rsid w:val="00DF1563"/>
    <w:rsid w:val="00DF20F2"/>
    <w:rsid w:val="00DF2E38"/>
    <w:rsid w:val="00DF3638"/>
    <w:rsid w:val="00DF59BE"/>
    <w:rsid w:val="00DF6826"/>
    <w:rsid w:val="00DF7DB3"/>
    <w:rsid w:val="00E004F9"/>
    <w:rsid w:val="00E01108"/>
    <w:rsid w:val="00E0140D"/>
    <w:rsid w:val="00E0659A"/>
    <w:rsid w:val="00E11DF4"/>
    <w:rsid w:val="00E147F6"/>
    <w:rsid w:val="00E15A79"/>
    <w:rsid w:val="00E15FF8"/>
    <w:rsid w:val="00E16641"/>
    <w:rsid w:val="00E17206"/>
    <w:rsid w:val="00E174A7"/>
    <w:rsid w:val="00E21D84"/>
    <w:rsid w:val="00E223FD"/>
    <w:rsid w:val="00E22C5D"/>
    <w:rsid w:val="00E2374E"/>
    <w:rsid w:val="00E23FE8"/>
    <w:rsid w:val="00E26A37"/>
    <w:rsid w:val="00E318A9"/>
    <w:rsid w:val="00E32344"/>
    <w:rsid w:val="00E340A7"/>
    <w:rsid w:val="00E34C33"/>
    <w:rsid w:val="00E35ADD"/>
    <w:rsid w:val="00E36BAD"/>
    <w:rsid w:val="00E4058E"/>
    <w:rsid w:val="00E4097A"/>
    <w:rsid w:val="00E413A1"/>
    <w:rsid w:val="00E42913"/>
    <w:rsid w:val="00E43AA6"/>
    <w:rsid w:val="00E442C9"/>
    <w:rsid w:val="00E4452C"/>
    <w:rsid w:val="00E46C4D"/>
    <w:rsid w:val="00E47674"/>
    <w:rsid w:val="00E50592"/>
    <w:rsid w:val="00E512CE"/>
    <w:rsid w:val="00E51466"/>
    <w:rsid w:val="00E518FA"/>
    <w:rsid w:val="00E51944"/>
    <w:rsid w:val="00E544D2"/>
    <w:rsid w:val="00E5520D"/>
    <w:rsid w:val="00E55784"/>
    <w:rsid w:val="00E5636A"/>
    <w:rsid w:val="00E564FA"/>
    <w:rsid w:val="00E5671C"/>
    <w:rsid w:val="00E62A63"/>
    <w:rsid w:val="00E63117"/>
    <w:rsid w:val="00E65506"/>
    <w:rsid w:val="00E657DB"/>
    <w:rsid w:val="00E7170E"/>
    <w:rsid w:val="00E722C2"/>
    <w:rsid w:val="00E72C9C"/>
    <w:rsid w:val="00E746E3"/>
    <w:rsid w:val="00E74BD7"/>
    <w:rsid w:val="00E7591E"/>
    <w:rsid w:val="00E82D3E"/>
    <w:rsid w:val="00E8306B"/>
    <w:rsid w:val="00E842CD"/>
    <w:rsid w:val="00E86C5D"/>
    <w:rsid w:val="00E922E2"/>
    <w:rsid w:val="00E92E11"/>
    <w:rsid w:val="00E9362D"/>
    <w:rsid w:val="00E95662"/>
    <w:rsid w:val="00E97ADD"/>
    <w:rsid w:val="00EA1818"/>
    <w:rsid w:val="00EA249B"/>
    <w:rsid w:val="00EA2AF5"/>
    <w:rsid w:val="00EA3F3E"/>
    <w:rsid w:val="00EA7019"/>
    <w:rsid w:val="00EB0524"/>
    <w:rsid w:val="00EB0E3A"/>
    <w:rsid w:val="00EB1D82"/>
    <w:rsid w:val="00EB6E97"/>
    <w:rsid w:val="00EB73F6"/>
    <w:rsid w:val="00EB78A1"/>
    <w:rsid w:val="00EC0902"/>
    <w:rsid w:val="00EC09E1"/>
    <w:rsid w:val="00EC1ED2"/>
    <w:rsid w:val="00EC29D8"/>
    <w:rsid w:val="00EC3490"/>
    <w:rsid w:val="00EC3BC1"/>
    <w:rsid w:val="00EC50CF"/>
    <w:rsid w:val="00EC6AD2"/>
    <w:rsid w:val="00EC7C7A"/>
    <w:rsid w:val="00ED0C5B"/>
    <w:rsid w:val="00ED20FB"/>
    <w:rsid w:val="00ED5446"/>
    <w:rsid w:val="00ED641B"/>
    <w:rsid w:val="00EE076E"/>
    <w:rsid w:val="00EE0811"/>
    <w:rsid w:val="00EE09C8"/>
    <w:rsid w:val="00EE1A2D"/>
    <w:rsid w:val="00EE2129"/>
    <w:rsid w:val="00EE2473"/>
    <w:rsid w:val="00EE26EE"/>
    <w:rsid w:val="00EE3492"/>
    <w:rsid w:val="00EE456C"/>
    <w:rsid w:val="00EE6CE3"/>
    <w:rsid w:val="00EE716A"/>
    <w:rsid w:val="00EE75D3"/>
    <w:rsid w:val="00EF224B"/>
    <w:rsid w:val="00EF2CC7"/>
    <w:rsid w:val="00EF3F58"/>
    <w:rsid w:val="00EF4298"/>
    <w:rsid w:val="00EF4476"/>
    <w:rsid w:val="00EF45BB"/>
    <w:rsid w:val="00EF483B"/>
    <w:rsid w:val="00EF526A"/>
    <w:rsid w:val="00EF7330"/>
    <w:rsid w:val="00EF7416"/>
    <w:rsid w:val="00EF76B6"/>
    <w:rsid w:val="00EF7F96"/>
    <w:rsid w:val="00F00402"/>
    <w:rsid w:val="00F004B8"/>
    <w:rsid w:val="00F00701"/>
    <w:rsid w:val="00F057EA"/>
    <w:rsid w:val="00F06361"/>
    <w:rsid w:val="00F0770D"/>
    <w:rsid w:val="00F07C88"/>
    <w:rsid w:val="00F1101B"/>
    <w:rsid w:val="00F12D99"/>
    <w:rsid w:val="00F145BD"/>
    <w:rsid w:val="00F159A6"/>
    <w:rsid w:val="00F165E5"/>
    <w:rsid w:val="00F16ADF"/>
    <w:rsid w:val="00F16C21"/>
    <w:rsid w:val="00F20886"/>
    <w:rsid w:val="00F224FF"/>
    <w:rsid w:val="00F22678"/>
    <w:rsid w:val="00F244E3"/>
    <w:rsid w:val="00F24926"/>
    <w:rsid w:val="00F25000"/>
    <w:rsid w:val="00F25439"/>
    <w:rsid w:val="00F25448"/>
    <w:rsid w:val="00F2567D"/>
    <w:rsid w:val="00F30940"/>
    <w:rsid w:val="00F31145"/>
    <w:rsid w:val="00F31C98"/>
    <w:rsid w:val="00F32743"/>
    <w:rsid w:val="00F33004"/>
    <w:rsid w:val="00F335E3"/>
    <w:rsid w:val="00F33C62"/>
    <w:rsid w:val="00F35727"/>
    <w:rsid w:val="00F35F6A"/>
    <w:rsid w:val="00F37889"/>
    <w:rsid w:val="00F40CE0"/>
    <w:rsid w:val="00F421F0"/>
    <w:rsid w:val="00F43DA1"/>
    <w:rsid w:val="00F445BF"/>
    <w:rsid w:val="00F45B5C"/>
    <w:rsid w:val="00F45C30"/>
    <w:rsid w:val="00F465D9"/>
    <w:rsid w:val="00F46753"/>
    <w:rsid w:val="00F46ED4"/>
    <w:rsid w:val="00F51BE1"/>
    <w:rsid w:val="00F51C83"/>
    <w:rsid w:val="00F534A0"/>
    <w:rsid w:val="00F53946"/>
    <w:rsid w:val="00F54C8F"/>
    <w:rsid w:val="00F60312"/>
    <w:rsid w:val="00F60A10"/>
    <w:rsid w:val="00F60BB5"/>
    <w:rsid w:val="00F62004"/>
    <w:rsid w:val="00F636C2"/>
    <w:rsid w:val="00F65E9D"/>
    <w:rsid w:val="00F66092"/>
    <w:rsid w:val="00F6775C"/>
    <w:rsid w:val="00F67D28"/>
    <w:rsid w:val="00F67E71"/>
    <w:rsid w:val="00F70A07"/>
    <w:rsid w:val="00F710EA"/>
    <w:rsid w:val="00F7117F"/>
    <w:rsid w:val="00F7213C"/>
    <w:rsid w:val="00F7270A"/>
    <w:rsid w:val="00F73223"/>
    <w:rsid w:val="00F744B7"/>
    <w:rsid w:val="00F74DD8"/>
    <w:rsid w:val="00F75C88"/>
    <w:rsid w:val="00F77251"/>
    <w:rsid w:val="00F772B7"/>
    <w:rsid w:val="00F77AE2"/>
    <w:rsid w:val="00F802BD"/>
    <w:rsid w:val="00F80CB4"/>
    <w:rsid w:val="00F83B85"/>
    <w:rsid w:val="00F84106"/>
    <w:rsid w:val="00F84DD2"/>
    <w:rsid w:val="00F86543"/>
    <w:rsid w:val="00F86DC8"/>
    <w:rsid w:val="00F879A8"/>
    <w:rsid w:val="00F9016A"/>
    <w:rsid w:val="00F90E49"/>
    <w:rsid w:val="00F92DC5"/>
    <w:rsid w:val="00F959FF"/>
    <w:rsid w:val="00F9629F"/>
    <w:rsid w:val="00FA493C"/>
    <w:rsid w:val="00FA4B61"/>
    <w:rsid w:val="00FA51C1"/>
    <w:rsid w:val="00FA6A0C"/>
    <w:rsid w:val="00FB00D0"/>
    <w:rsid w:val="00FB08EF"/>
    <w:rsid w:val="00FB0E14"/>
    <w:rsid w:val="00FB11D3"/>
    <w:rsid w:val="00FB1489"/>
    <w:rsid w:val="00FB3F43"/>
    <w:rsid w:val="00FB4088"/>
    <w:rsid w:val="00FB525E"/>
    <w:rsid w:val="00FB67FA"/>
    <w:rsid w:val="00FB7A2F"/>
    <w:rsid w:val="00FB7C6B"/>
    <w:rsid w:val="00FC067B"/>
    <w:rsid w:val="00FC077B"/>
    <w:rsid w:val="00FC0EE6"/>
    <w:rsid w:val="00FC1C4F"/>
    <w:rsid w:val="00FC2153"/>
    <w:rsid w:val="00FC46A4"/>
    <w:rsid w:val="00FC49BC"/>
    <w:rsid w:val="00FC52A8"/>
    <w:rsid w:val="00FC6031"/>
    <w:rsid w:val="00FC6A69"/>
    <w:rsid w:val="00FC7AD0"/>
    <w:rsid w:val="00FD2723"/>
    <w:rsid w:val="00FD32AA"/>
    <w:rsid w:val="00FD383B"/>
    <w:rsid w:val="00FD40AE"/>
    <w:rsid w:val="00FD4162"/>
    <w:rsid w:val="00FD4606"/>
    <w:rsid w:val="00FD6369"/>
    <w:rsid w:val="00FE07B7"/>
    <w:rsid w:val="00FE0FAC"/>
    <w:rsid w:val="00FE35D7"/>
    <w:rsid w:val="00FE48D5"/>
    <w:rsid w:val="00FE7CFE"/>
    <w:rsid w:val="00FF133B"/>
    <w:rsid w:val="00FF187B"/>
    <w:rsid w:val="00FF7CB0"/>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1B0A64"/>
  <w15:chartTrackingRefBased/>
  <w15:docId w15:val="{CD7437AD-F126-4EC4-ABD0-7DF71C768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HTML Vari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1C6A77"/>
    <w:pPr>
      <w:jc w:val="both"/>
    </w:pPr>
    <w:rPr>
      <w:sz w:val="24"/>
      <w:szCs w:val="24"/>
      <w:lang w:eastAsia="de-DE"/>
    </w:rPr>
  </w:style>
  <w:style w:type="paragraph" w:styleId="berschrift1">
    <w:name w:val="heading 1"/>
    <w:basedOn w:val="Standard"/>
    <w:next w:val="Standard"/>
    <w:link w:val="berschrift1Zchn"/>
    <w:qFormat/>
    <w:rsid w:val="003E2565"/>
    <w:pPr>
      <w:pageBreakBefore/>
      <w:numPr>
        <w:numId w:val="3"/>
      </w:numPr>
      <w:spacing w:after="360"/>
      <w:jc w:val="left"/>
      <w:outlineLvl w:val="0"/>
    </w:pPr>
    <w:rPr>
      <w:b/>
      <w:sz w:val="28"/>
    </w:rPr>
  </w:style>
  <w:style w:type="paragraph" w:styleId="berschrift2">
    <w:name w:val="heading 2"/>
    <w:basedOn w:val="Standard"/>
    <w:next w:val="Standard"/>
    <w:qFormat/>
    <w:rsid w:val="003E2565"/>
    <w:pPr>
      <w:numPr>
        <w:ilvl w:val="1"/>
        <w:numId w:val="3"/>
      </w:numPr>
      <w:spacing w:before="240" w:after="120"/>
      <w:jc w:val="left"/>
      <w:outlineLvl w:val="1"/>
    </w:pPr>
    <w:rPr>
      <w:b/>
    </w:rPr>
  </w:style>
  <w:style w:type="paragraph" w:styleId="berschrift3">
    <w:name w:val="heading 3"/>
    <w:basedOn w:val="Standard"/>
    <w:next w:val="Standard"/>
    <w:qFormat/>
    <w:rsid w:val="003E2565"/>
    <w:pPr>
      <w:numPr>
        <w:ilvl w:val="2"/>
        <w:numId w:val="3"/>
      </w:numPr>
      <w:spacing w:before="240" w:after="120"/>
      <w:jc w:val="left"/>
      <w:outlineLvl w:val="2"/>
    </w:pPr>
  </w:style>
  <w:style w:type="paragraph" w:styleId="berschrift4">
    <w:name w:val="heading 4"/>
    <w:basedOn w:val="Standard"/>
    <w:next w:val="Standard"/>
    <w:qFormat/>
    <w:rsid w:val="003E2565"/>
    <w:pPr>
      <w:keepNext/>
      <w:numPr>
        <w:ilvl w:val="3"/>
        <w:numId w:val="3"/>
      </w:numPr>
      <w:spacing w:before="240" w:after="60"/>
      <w:outlineLvl w:val="3"/>
    </w:pPr>
    <w:rPr>
      <w:b/>
      <w:bCs/>
      <w:sz w:val="28"/>
      <w:szCs w:val="28"/>
    </w:rPr>
  </w:style>
  <w:style w:type="paragraph" w:styleId="berschrift5">
    <w:name w:val="heading 5"/>
    <w:basedOn w:val="Standard"/>
    <w:next w:val="Standard"/>
    <w:qFormat/>
    <w:rsid w:val="003E2565"/>
    <w:pPr>
      <w:numPr>
        <w:ilvl w:val="4"/>
        <w:numId w:val="3"/>
      </w:numPr>
      <w:spacing w:before="240" w:after="60"/>
      <w:outlineLvl w:val="4"/>
    </w:pPr>
    <w:rPr>
      <w:b/>
      <w:bCs/>
      <w:i/>
      <w:iCs/>
      <w:sz w:val="26"/>
      <w:szCs w:val="26"/>
    </w:rPr>
  </w:style>
  <w:style w:type="paragraph" w:styleId="berschrift6">
    <w:name w:val="heading 6"/>
    <w:basedOn w:val="Standard"/>
    <w:next w:val="Standard"/>
    <w:qFormat/>
    <w:rsid w:val="003E2565"/>
    <w:pPr>
      <w:numPr>
        <w:ilvl w:val="5"/>
        <w:numId w:val="3"/>
      </w:numPr>
      <w:spacing w:before="240" w:after="60"/>
      <w:outlineLvl w:val="5"/>
    </w:pPr>
    <w:rPr>
      <w:b/>
      <w:bCs/>
      <w:sz w:val="22"/>
      <w:szCs w:val="22"/>
    </w:rPr>
  </w:style>
  <w:style w:type="paragraph" w:styleId="berschrift7">
    <w:name w:val="heading 7"/>
    <w:basedOn w:val="Standard"/>
    <w:next w:val="Standard"/>
    <w:qFormat/>
    <w:rsid w:val="003E2565"/>
    <w:pPr>
      <w:numPr>
        <w:ilvl w:val="6"/>
        <w:numId w:val="3"/>
      </w:numPr>
      <w:spacing w:before="240" w:after="60"/>
      <w:outlineLvl w:val="6"/>
    </w:pPr>
  </w:style>
  <w:style w:type="paragraph" w:styleId="berschrift8">
    <w:name w:val="heading 8"/>
    <w:basedOn w:val="Standard"/>
    <w:next w:val="Standard"/>
    <w:qFormat/>
    <w:rsid w:val="003E2565"/>
    <w:pPr>
      <w:numPr>
        <w:ilvl w:val="7"/>
        <w:numId w:val="3"/>
      </w:numPr>
      <w:spacing w:before="240" w:after="60"/>
      <w:outlineLvl w:val="7"/>
    </w:pPr>
    <w:rPr>
      <w:i/>
      <w:iCs/>
    </w:rPr>
  </w:style>
  <w:style w:type="paragraph" w:styleId="berschrift9">
    <w:name w:val="heading 9"/>
    <w:basedOn w:val="Standard"/>
    <w:next w:val="Standard"/>
    <w:qFormat/>
    <w:rsid w:val="003E2565"/>
    <w:pPr>
      <w:numPr>
        <w:ilvl w:val="8"/>
        <w:numId w:val="3"/>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643C8B"/>
    <w:rPr>
      <w:b/>
      <w:sz w:val="28"/>
      <w:szCs w:val="24"/>
      <w:lang w:eastAsia="de-DE"/>
    </w:rPr>
  </w:style>
  <w:style w:type="paragraph" w:customStyle="1" w:styleId="Lehrstuhl">
    <w:name w:val="Lehrstuhl"/>
    <w:basedOn w:val="Text"/>
    <w:link w:val="LehrstuhlZchn"/>
    <w:rsid w:val="002C498D"/>
    <w:pPr>
      <w:jc w:val="center"/>
    </w:pPr>
    <w:rPr>
      <w:sz w:val="28"/>
      <w:szCs w:val="28"/>
    </w:rPr>
  </w:style>
  <w:style w:type="paragraph" w:customStyle="1" w:styleId="Text">
    <w:name w:val="Text"/>
    <w:basedOn w:val="Standard"/>
    <w:link w:val="TextZchn"/>
    <w:rsid w:val="007709AD"/>
    <w:pPr>
      <w:spacing w:after="240" w:line="300" w:lineRule="exact"/>
    </w:pPr>
  </w:style>
  <w:style w:type="character" w:customStyle="1" w:styleId="TextZchn">
    <w:name w:val="Text Zchn"/>
    <w:link w:val="Text"/>
    <w:rsid w:val="007709AD"/>
    <w:rPr>
      <w:sz w:val="24"/>
      <w:szCs w:val="24"/>
      <w:lang w:val="de-DE" w:eastAsia="de-DE" w:bidi="ar-SA"/>
    </w:rPr>
  </w:style>
  <w:style w:type="character" w:customStyle="1" w:styleId="LehrstuhlZchn">
    <w:name w:val="Lehrstuhl Zchn"/>
    <w:link w:val="Lehrstuhl"/>
    <w:rsid w:val="002C498D"/>
    <w:rPr>
      <w:sz w:val="28"/>
      <w:szCs w:val="28"/>
      <w:lang w:val="de-DE" w:eastAsia="de-DE" w:bidi="ar-SA"/>
    </w:rPr>
  </w:style>
  <w:style w:type="paragraph" w:styleId="Fuzeile">
    <w:name w:val="footer"/>
    <w:basedOn w:val="Standard"/>
    <w:rsid w:val="000730B9"/>
    <w:pPr>
      <w:tabs>
        <w:tab w:val="center" w:pos="4536"/>
        <w:tab w:val="right" w:pos="9072"/>
      </w:tabs>
    </w:pPr>
  </w:style>
  <w:style w:type="character" w:styleId="Seitenzahl">
    <w:name w:val="page number"/>
    <w:basedOn w:val="Absatz-Standardschriftart"/>
    <w:rsid w:val="000730B9"/>
  </w:style>
  <w:style w:type="paragraph" w:customStyle="1" w:styleId="berschrift1noindex">
    <w:name w:val="Überschrift1_no_index"/>
    <w:basedOn w:val="berschrift1"/>
    <w:link w:val="berschrift1noindexZchn"/>
    <w:rsid w:val="000730B9"/>
  </w:style>
  <w:style w:type="character" w:customStyle="1" w:styleId="berschrift1noindexZchn">
    <w:name w:val="Überschrift1_no_index Zchn"/>
    <w:basedOn w:val="berschrift1Zchn"/>
    <w:link w:val="berschrift1noindex"/>
    <w:rsid w:val="00643C8B"/>
    <w:rPr>
      <w:b/>
      <w:sz w:val="28"/>
      <w:szCs w:val="24"/>
      <w:lang w:eastAsia="de-DE"/>
    </w:rPr>
  </w:style>
  <w:style w:type="paragraph" w:styleId="Verzeichnis1">
    <w:name w:val="toc 1"/>
    <w:basedOn w:val="Text"/>
    <w:next w:val="Text"/>
    <w:autoRedefine/>
    <w:uiPriority w:val="39"/>
    <w:rsid w:val="001A5F6F"/>
    <w:pPr>
      <w:tabs>
        <w:tab w:val="right" w:leader="dot" w:pos="9060"/>
      </w:tabs>
      <w:spacing w:before="120" w:after="0"/>
      <w:jc w:val="left"/>
    </w:pPr>
    <w:rPr>
      <w:b/>
      <w:noProof/>
      <w:sz w:val="26"/>
      <w:szCs w:val="26"/>
    </w:rPr>
  </w:style>
  <w:style w:type="character" w:styleId="Hyperlink">
    <w:name w:val="Hyperlink"/>
    <w:uiPriority w:val="99"/>
    <w:rsid w:val="00B33173"/>
    <w:rPr>
      <w:color w:val="000000"/>
      <w:u w:val="none"/>
    </w:rPr>
  </w:style>
  <w:style w:type="paragraph" w:customStyle="1" w:styleId="1T">
    <w:name w:val="Ü1T"/>
    <w:basedOn w:val="berschrift1"/>
    <w:next w:val="Standard"/>
    <w:rsid w:val="00465FA1"/>
    <w:pPr>
      <w:tabs>
        <w:tab w:val="num" w:pos="432"/>
      </w:tabs>
    </w:pPr>
    <w:rPr>
      <w:sz w:val="32"/>
    </w:rPr>
  </w:style>
  <w:style w:type="paragraph" w:customStyle="1" w:styleId="2T">
    <w:name w:val="Ü2T"/>
    <w:basedOn w:val="berschrift2"/>
    <w:next w:val="Standard"/>
    <w:rsid w:val="00A05429"/>
    <w:pPr>
      <w:tabs>
        <w:tab w:val="num" w:pos="576"/>
      </w:tabs>
      <w:spacing w:before="360"/>
      <w:ind w:left="578" w:hanging="578"/>
    </w:pPr>
    <w:rPr>
      <w:sz w:val="28"/>
    </w:rPr>
  </w:style>
  <w:style w:type="paragraph" w:customStyle="1" w:styleId="3T">
    <w:name w:val="Ü3T"/>
    <w:basedOn w:val="berschrift3"/>
    <w:next w:val="Standard"/>
    <w:link w:val="3TZchn"/>
    <w:rsid w:val="00A05429"/>
    <w:pPr>
      <w:keepNext/>
      <w:tabs>
        <w:tab w:val="num" w:pos="720"/>
      </w:tabs>
      <w:spacing w:before="360"/>
    </w:pPr>
    <w:rPr>
      <w:b/>
    </w:rPr>
  </w:style>
  <w:style w:type="character" w:customStyle="1" w:styleId="3TZchn">
    <w:name w:val="Ü3T Zchn"/>
    <w:link w:val="3T"/>
    <w:rsid w:val="003607AD"/>
    <w:rPr>
      <w:b/>
      <w:sz w:val="24"/>
      <w:szCs w:val="24"/>
      <w:lang w:eastAsia="de-DE"/>
    </w:rPr>
  </w:style>
  <w:style w:type="paragraph" w:styleId="Kopfzeile">
    <w:name w:val="header"/>
    <w:basedOn w:val="Standard"/>
    <w:rsid w:val="00460F05"/>
    <w:pPr>
      <w:tabs>
        <w:tab w:val="center" w:pos="4536"/>
        <w:tab w:val="right" w:pos="9072"/>
      </w:tabs>
    </w:pPr>
  </w:style>
  <w:style w:type="paragraph" w:styleId="Verzeichnis2">
    <w:name w:val="toc 2"/>
    <w:basedOn w:val="Text"/>
    <w:next w:val="Text"/>
    <w:autoRedefine/>
    <w:uiPriority w:val="39"/>
    <w:rsid w:val="00465FA1"/>
    <w:pPr>
      <w:spacing w:before="120" w:after="0"/>
      <w:ind w:left="238"/>
    </w:pPr>
    <w:rPr>
      <w:b/>
    </w:rPr>
  </w:style>
  <w:style w:type="paragraph" w:styleId="Verzeichnis3">
    <w:name w:val="toc 3"/>
    <w:basedOn w:val="Text"/>
    <w:next w:val="Standard"/>
    <w:autoRedefine/>
    <w:uiPriority w:val="39"/>
    <w:rsid w:val="00880515"/>
    <w:pPr>
      <w:tabs>
        <w:tab w:val="left" w:pos="1440"/>
        <w:tab w:val="right" w:leader="dot" w:pos="9060"/>
      </w:tabs>
      <w:spacing w:before="120" w:after="0"/>
      <w:ind w:left="482"/>
      <w:contextualSpacing/>
    </w:pPr>
  </w:style>
  <w:style w:type="paragraph" w:styleId="Beschriftung">
    <w:name w:val="caption"/>
    <w:basedOn w:val="Standard"/>
    <w:next w:val="BeschriftungQuelle"/>
    <w:link w:val="BeschriftungZchn"/>
    <w:qFormat/>
    <w:rsid w:val="006533D7"/>
    <w:pPr>
      <w:ind w:left="851" w:right="851"/>
      <w:jc w:val="left"/>
    </w:pPr>
    <w:rPr>
      <w:b/>
      <w:bCs/>
      <w:sz w:val="20"/>
      <w:szCs w:val="20"/>
    </w:rPr>
  </w:style>
  <w:style w:type="paragraph" w:customStyle="1" w:styleId="BeschriftungQuelle">
    <w:name w:val="Beschriftung_Quelle"/>
    <w:basedOn w:val="Beschriftung"/>
    <w:next w:val="Text"/>
    <w:link w:val="BeschriftungQuelleZchn"/>
    <w:rsid w:val="00375222"/>
    <w:pPr>
      <w:keepLines/>
      <w:spacing w:after="240"/>
    </w:pPr>
    <w:rPr>
      <w:b w:val="0"/>
      <w:i/>
    </w:rPr>
  </w:style>
  <w:style w:type="character" w:customStyle="1" w:styleId="BeschriftungQuelleZchn">
    <w:name w:val="Beschriftung_Quelle Zchn"/>
    <w:link w:val="BeschriftungQuelle"/>
    <w:rsid w:val="00375222"/>
    <w:rPr>
      <w:b/>
      <w:bCs/>
      <w:i/>
      <w:lang w:val="de-DE" w:eastAsia="de-DE" w:bidi="ar-SA"/>
    </w:rPr>
  </w:style>
  <w:style w:type="character" w:customStyle="1" w:styleId="BeschriftungZchn">
    <w:name w:val="Beschriftung Zchn"/>
    <w:link w:val="Beschriftung"/>
    <w:rsid w:val="006533D7"/>
    <w:rPr>
      <w:b/>
      <w:bCs/>
      <w:lang w:val="de-DE" w:eastAsia="de-DE" w:bidi="ar-SA"/>
    </w:rPr>
  </w:style>
  <w:style w:type="paragraph" w:customStyle="1" w:styleId="4T">
    <w:name w:val="Ü4T"/>
    <w:basedOn w:val="Standard"/>
    <w:next w:val="Standard"/>
    <w:rsid w:val="00465FA1"/>
    <w:pPr>
      <w:tabs>
        <w:tab w:val="num" w:pos="864"/>
      </w:tabs>
      <w:spacing w:before="300" w:after="120"/>
      <w:ind w:left="862" w:hanging="862"/>
    </w:pPr>
    <w:rPr>
      <w:b/>
    </w:rPr>
  </w:style>
  <w:style w:type="paragraph" w:styleId="Funotentext">
    <w:name w:val="footnote text"/>
    <w:basedOn w:val="Standard"/>
    <w:semiHidden/>
    <w:rsid w:val="00E17206"/>
    <w:rPr>
      <w:sz w:val="20"/>
      <w:szCs w:val="20"/>
    </w:rPr>
  </w:style>
  <w:style w:type="character" w:styleId="Funotenzeichen">
    <w:name w:val="footnote reference"/>
    <w:semiHidden/>
    <w:rsid w:val="00E17206"/>
    <w:rPr>
      <w:vertAlign w:val="superscript"/>
    </w:rPr>
  </w:style>
  <w:style w:type="table" w:customStyle="1" w:styleId="Tabellengitternetz">
    <w:name w:val="Tabellengitternetz"/>
    <w:basedOn w:val="NormaleTabelle"/>
    <w:rsid w:val="009B09B8"/>
    <w:pPr>
      <w:spacing w:line="30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semiHidden/>
    <w:rsid w:val="00F32743"/>
    <w:rPr>
      <w:sz w:val="20"/>
      <w:szCs w:val="20"/>
    </w:rPr>
  </w:style>
  <w:style w:type="character" w:styleId="Endnotenzeichen">
    <w:name w:val="endnote reference"/>
    <w:semiHidden/>
    <w:rsid w:val="00F32743"/>
    <w:rPr>
      <w:vertAlign w:val="superscript"/>
    </w:rPr>
  </w:style>
  <w:style w:type="character" w:styleId="Kommentarzeichen">
    <w:name w:val="annotation reference"/>
    <w:semiHidden/>
    <w:rsid w:val="00503F3E"/>
    <w:rPr>
      <w:sz w:val="16"/>
      <w:szCs w:val="16"/>
    </w:rPr>
  </w:style>
  <w:style w:type="paragraph" w:styleId="Kommentartext">
    <w:name w:val="annotation text"/>
    <w:basedOn w:val="Standard"/>
    <w:semiHidden/>
    <w:rsid w:val="00503F3E"/>
    <w:rPr>
      <w:sz w:val="20"/>
      <w:szCs w:val="20"/>
    </w:rPr>
  </w:style>
  <w:style w:type="paragraph" w:styleId="Kommentarthema">
    <w:name w:val="annotation subject"/>
    <w:basedOn w:val="Kommentartext"/>
    <w:next w:val="Kommentartext"/>
    <w:semiHidden/>
    <w:rsid w:val="00503F3E"/>
    <w:rPr>
      <w:b/>
      <w:bCs/>
    </w:rPr>
  </w:style>
  <w:style w:type="paragraph" w:styleId="Sprechblasentext">
    <w:name w:val="Balloon Text"/>
    <w:basedOn w:val="Standard"/>
    <w:semiHidden/>
    <w:rsid w:val="00503F3E"/>
    <w:rPr>
      <w:rFonts w:ascii="Tahoma" w:hAnsi="Tahoma" w:cs="Tahoma"/>
      <w:sz w:val="16"/>
      <w:szCs w:val="16"/>
    </w:rPr>
  </w:style>
  <w:style w:type="paragraph" w:styleId="Abbildungsverzeichnis">
    <w:name w:val="table of figures"/>
    <w:basedOn w:val="Text"/>
    <w:next w:val="Standard"/>
    <w:uiPriority w:val="99"/>
    <w:rsid w:val="001D5E81"/>
    <w:pPr>
      <w:spacing w:after="60"/>
    </w:pPr>
  </w:style>
  <w:style w:type="paragraph" w:customStyle="1" w:styleId="FormatvorlageBeschriftungLinks">
    <w:name w:val="Formatvorlage Beschriftung + Links"/>
    <w:basedOn w:val="Beschriftung"/>
    <w:rsid w:val="006533D7"/>
  </w:style>
  <w:style w:type="paragraph" w:customStyle="1" w:styleId="Abbildung">
    <w:name w:val="Abbildung"/>
    <w:basedOn w:val="Standard"/>
    <w:next w:val="Beschriftung"/>
    <w:link w:val="AbbildungZchn"/>
    <w:rsid w:val="00634DED"/>
    <w:pPr>
      <w:keepNext/>
      <w:spacing w:before="240" w:after="60"/>
      <w:jc w:val="center"/>
    </w:pPr>
  </w:style>
  <w:style w:type="character" w:customStyle="1" w:styleId="AbbildungZchn">
    <w:name w:val="Abbildung Zchn"/>
    <w:link w:val="Abbildung"/>
    <w:rsid w:val="00561407"/>
    <w:rPr>
      <w:sz w:val="24"/>
      <w:szCs w:val="24"/>
      <w:lang w:val="de-DE" w:eastAsia="de-DE" w:bidi="ar-SA"/>
    </w:rPr>
  </w:style>
  <w:style w:type="paragraph" w:styleId="StandardWeb">
    <w:name w:val="Normal (Web)"/>
    <w:basedOn w:val="Standard"/>
    <w:uiPriority w:val="99"/>
    <w:rsid w:val="000E63DA"/>
    <w:pPr>
      <w:spacing w:before="100" w:beforeAutospacing="1" w:after="100" w:afterAutospacing="1"/>
      <w:jc w:val="left"/>
    </w:pPr>
  </w:style>
  <w:style w:type="paragraph" w:customStyle="1" w:styleId="TextAufzhlung">
    <w:name w:val="Text_Aufzählung"/>
    <w:basedOn w:val="Text"/>
    <w:rsid w:val="005C17BD"/>
    <w:pPr>
      <w:tabs>
        <w:tab w:val="num" w:pos="720"/>
      </w:tabs>
      <w:ind w:left="714" w:hanging="357"/>
      <w:contextualSpacing/>
    </w:pPr>
  </w:style>
  <w:style w:type="paragraph" w:customStyle="1" w:styleId="OT">
    <w:name w:val="ÜOT"/>
    <w:basedOn w:val="Text"/>
    <w:next w:val="Text"/>
    <w:rsid w:val="00465FA1"/>
    <w:pPr>
      <w:spacing w:before="300" w:after="120"/>
    </w:pPr>
    <w:rPr>
      <w:b/>
      <w:bCs/>
    </w:rPr>
  </w:style>
  <w:style w:type="paragraph" w:styleId="Verzeichnis4">
    <w:name w:val="toc 4"/>
    <w:basedOn w:val="Text"/>
    <w:next w:val="Standard"/>
    <w:autoRedefine/>
    <w:semiHidden/>
    <w:rsid w:val="001A5F6F"/>
    <w:pPr>
      <w:tabs>
        <w:tab w:val="left" w:pos="1680"/>
        <w:tab w:val="right" w:leader="dot" w:pos="9060"/>
      </w:tabs>
      <w:spacing w:after="0"/>
      <w:ind w:left="680"/>
    </w:pPr>
  </w:style>
  <w:style w:type="paragraph" w:customStyle="1" w:styleId="1Anhang">
    <w:name w:val="Ü1Anhang"/>
    <w:basedOn w:val="berschrift1noindex"/>
    <w:link w:val="1AnhangZchnZchn"/>
    <w:rsid w:val="001A5F6F"/>
    <w:pPr>
      <w:numPr>
        <w:numId w:val="1"/>
      </w:numPr>
    </w:pPr>
  </w:style>
  <w:style w:type="character" w:customStyle="1" w:styleId="1AnhangZchnZchn">
    <w:name w:val="Ü1Anhang Zchn Zchn"/>
    <w:basedOn w:val="berschrift1noindexZchn"/>
    <w:link w:val="1Anhang"/>
    <w:rsid w:val="001A5F6F"/>
    <w:rPr>
      <w:b/>
      <w:sz w:val="28"/>
      <w:szCs w:val="24"/>
      <w:lang w:eastAsia="de-DE"/>
    </w:rPr>
  </w:style>
  <w:style w:type="paragraph" w:customStyle="1" w:styleId="2Anhang">
    <w:name w:val="Ü2Anhang"/>
    <w:basedOn w:val="1Anhang"/>
    <w:link w:val="2AnhangZchn"/>
    <w:rsid w:val="001A5F6F"/>
    <w:pPr>
      <w:pageBreakBefore w:val="0"/>
      <w:numPr>
        <w:ilvl w:val="1"/>
        <w:numId w:val="5"/>
      </w:numPr>
    </w:pPr>
    <w:rPr>
      <w:sz w:val="24"/>
    </w:rPr>
  </w:style>
  <w:style w:type="character" w:customStyle="1" w:styleId="2AnhangZchn">
    <w:name w:val="Ü2Anhang Zchn"/>
    <w:link w:val="2Anhang"/>
    <w:rsid w:val="001A5F6F"/>
    <w:rPr>
      <w:b/>
      <w:sz w:val="24"/>
      <w:szCs w:val="24"/>
      <w:lang w:eastAsia="de-DE"/>
    </w:rPr>
  </w:style>
  <w:style w:type="paragraph" w:customStyle="1" w:styleId="These">
    <w:name w:val="These"/>
    <w:basedOn w:val="Text"/>
    <w:next w:val="Text"/>
    <w:rsid w:val="007F7A9E"/>
    <w:pPr>
      <w:tabs>
        <w:tab w:val="left" w:pos="1134"/>
      </w:tabs>
      <w:ind w:left="1134" w:right="709" w:hanging="425"/>
    </w:pPr>
    <w:rPr>
      <w:i/>
    </w:rPr>
  </w:style>
  <w:style w:type="paragraph" w:customStyle="1" w:styleId="TextIndent">
    <w:name w:val="Text_Indent"/>
    <w:basedOn w:val="Text"/>
    <w:next w:val="Text"/>
    <w:link w:val="TextIndentZchn"/>
    <w:rsid w:val="002929E9"/>
    <w:pPr>
      <w:ind w:left="425" w:right="425"/>
    </w:pPr>
  </w:style>
  <w:style w:type="character" w:customStyle="1" w:styleId="TextIndentZchn">
    <w:name w:val="Text_Indent Zchn"/>
    <w:basedOn w:val="TextZchn"/>
    <w:link w:val="TextIndent"/>
    <w:rsid w:val="007709AD"/>
    <w:rPr>
      <w:sz w:val="24"/>
      <w:szCs w:val="24"/>
      <w:lang w:val="de-DE" w:eastAsia="de-DE" w:bidi="ar-SA"/>
    </w:rPr>
  </w:style>
  <w:style w:type="paragraph" w:customStyle="1" w:styleId="Statement">
    <w:name w:val="Statement"/>
    <w:basedOn w:val="Text"/>
    <w:rsid w:val="002C498D"/>
    <w:pPr>
      <w:spacing w:line="300" w:lineRule="auto"/>
    </w:pPr>
    <w:rPr>
      <w:sz w:val="28"/>
      <w:szCs w:val="28"/>
    </w:rPr>
  </w:style>
  <w:style w:type="paragraph" w:customStyle="1" w:styleId="Universitt">
    <w:name w:val="Universität"/>
    <w:basedOn w:val="Text"/>
    <w:link w:val="UniversittZchn"/>
    <w:rsid w:val="002C498D"/>
    <w:pPr>
      <w:jc w:val="center"/>
    </w:pPr>
    <w:rPr>
      <w:b/>
      <w:sz w:val="32"/>
      <w:szCs w:val="32"/>
    </w:rPr>
  </w:style>
  <w:style w:type="character" w:customStyle="1" w:styleId="UniversittZchn">
    <w:name w:val="Universität Zchn"/>
    <w:link w:val="Universitt"/>
    <w:rsid w:val="002C498D"/>
    <w:rPr>
      <w:b/>
      <w:sz w:val="32"/>
      <w:szCs w:val="32"/>
      <w:lang w:val="de-DE" w:eastAsia="de-DE" w:bidi="ar-SA"/>
    </w:rPr>
  </w:style>
  <w:style w:type="paragraph" w:customStyle="1" w:styleId="Thesis">
    <w:name w:val="Thesis"/>
    <w:basedOn w:val="Text"/>
    <w:rsid w:val="002C498D"/>
    <w:pPr>
      <w:spacing w:line="300" w:lineRule="auto"/>
      <w:jc w:val="center"/>
    </w:pPr>
    <w:rPr>
      <w:b/>
      <w:sz w:val="48"/>
      <w:szCs w:val="48"/>
    </w:rPr>
  </w:style>
  <w:style w:type="paragraph" w:customStyle="1" w:styleId="TitelAutor">
    <w:name w:val="Titel_Autor"/>
    <w:basedOn w:val="Text"/>
    <w:rsid w:val="002C498D"/>
    <w:pPr>
      <w:spacing w:line="300" w:lineRule="auto"/>
      <w:jc w:val="center"/>
    </w:pPr>
    <w:rPr>
      <w:sz w:val="40"/>
      <w:szCs w:val="40"/>
    </w:rPr>
  </w:style>
  <w:style w:type="paragraph" w:customStyle="1" w:styleId="Betreuer">
    <w:name w:val="Betreuer"/>
    <w:basedOn w:val="Text"/>
    <w:rsid w:val="002C498D"/>
    <w:pPr>
      <w:spacing w:line="300" w:lineRule="auto"/>
      <w:jc w:val="left"/>
    </w:pPr>
    <w:rPr>
      <w:sz w:val="32"/>
      <w:szCs w:val="32"/>
    </w:rPr>
  </w:style>
  <w:style w:type="paragraph" w:styleId="Fu-Endnotenberschrift">
    <w:name w:val="Note Heading"/>
    <w:basedOn w:val="Standard"/>
    <w:next w:val="Standard"/>
    <w:rsid w:val="00B54C75"/>
  </w:style>
  <w:style w:type="paragraph" w:styleId="Makrotext">
    <w:name w:val="macro"/>
    <w:semiHidden/>
    <w:rsid w:val="00B54C75"/>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lang w:eastAsia="de-DE"/>
    </w:rPr>
  </w:style>
  <w:style w:type="paragraph" w:styleId="Nachrichtenkopf">
    <w:name w:val="Message Header"/>
    <w:basedOn w:val="Standard"/>
    <w:rsid w:val="00B54C7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urText">
    <w:name w:val="Plain Text"/>
    <w:basedOn w:val="Standard"/>
    <w:rsid w:val="00B54C75"/>
    <w:rPr>
      <w:rFonts w:ascii="Courier New" w:hAnsi="Courier New" w:cs="Courier New"/>
      <w:sz w:val="20"/>
      <w:szCs w:val="20"/>
    </w:rPr>
  </w:style>
  <w:style w:type="paragraph" w:styleId="Rechtsgrundlagenverzeichnis">
    <w:name w:val="table of authorities"/>
    <w:basedOn w:val="Standard"/>
    <w:next w:val="Standard"/>
    <w:semiHidden/>
    <w:rsid w:val="00B54C75"/>
    <w:pPr>
      <w:ind w:left="240" w:hanging="240"/>
    </w:pPr>
  </w:style>
  <w:style w:type="paragraph" w:styleId="RGV-berschrift">
    <w:name w:val="toa heading"/>
    <w:basedOn w:val="Standard"/>
    <w:next w:val="Standard"/>
    <w:semiHidden/>
    <w:rsid w:val="00B54C75"/>
    <w:pPr>
      <w:spacing w:before="120"/>
    </w:pPr>
    <w:rPr>
      <w:rFonts w:ascii="Arial" w:hAnsi="Arial" w:cs="Arial"/>
      <w:b/>
      <w:bCs/>
    </w:rPr>
  </w:style>
  <w:style w:type="paragraph" w:styleId="Standardeinzug">
    <w:name w:val="Normal Indent"/>
    <w:basedOn w:val="Standard"/>
    <w:rsid w:val="00B54C75"/>
    <w:pPr>
      <w:ind w:left="708"/>
    </w:pPr>
  </w:style>
  <w:style w:type="paragraph" w:styleId="Titel">
    <w:name w:val="Title"/>
    <w:basedOn w:val="Standard"/>
    <w:qFormat/>
    <w:rsid w:val="00B54C75"/>
    <w:pPr>
      <w:spacing w:before="240" w:after="60"/>
      <w:jc w:val="center"/>
      <w:outlineLvl w:val="0"/>
    </w:pPr>
    <w:rPr>
      <w:rFonts w:ascii="Arial" w:hAnsi="Arial" w:cs="Arial"/>
      <w:b/>
      <w:bCs/>
      <w:kern w:val="28"/>
      <w:sz w:val="32"/>
      <w:szCs w:val="32"/>
    </w:rPr>
  </w:style>
  <w:style w:type="paragraph" w:styleId="Verzeichnis5">
    <w:name w:val="toc 5"/>
    <w:basedOn w:val="Standard"/>
    <w:next w:val="Standard"/>
    <w:autoRedefine/>
    <w:semiHidden/>
    <w:rsid w:val="00B54C75"/>
    <w:pPr>
      <w:ind w:left="960"/>
    </w:pPr>
  </w:style>
  <w:style w:type="paragraph" w:styleId="Verzeichnis6">
    <w:name w:val="toc 6"/>
    <w:basedOn w:val="Standard"/>
    <w:next w:val="Standard"/>
    <w:autoRedefine/>
    <w:semiHidden/>
    <w:rsid w:val="00B54C75"/>
    <w:pPr>
      <w:ind w:left="1200"/>
    </w:pPr>
  </w:style>
  <w:style w:type="paragraph" w:styleId="Verzeichnis7">
    <w:name w:val="toc 7"/>
    <w:basedOn w:val="Standard"/>
    <w:next w:val="Standard"/>
    <w:autoRedefine/>
    <w:semiHidden/>
    <w:rsid w:val="00B54C75"/>
    <w:pPr>
      <w:ind w:left="1440"/>
    </w:pPr>
  </w:style>
  <w:style w:type="paragraph" w:styleId="Verzeichnis8">
    <w:name w:val="toc 8"/>
    <w:basedOn w:val="Standard"/>
    <w:next w:val="Standard"/>
    <w:autoRedefine/>
    <w:semiHidden/>
    <w:rsid w:val="00B54C75"/>
    <w:pPr>
      <w:ind w:left="1680"/>
    </w:pPr>
  </w:style>
  <w:style w:type="paragraph" w:styleId="Verzeichnis9">
    <w:name w:val="toc 9"/>
    <w:basedOn w:val="Standard"/>
    <w:next w:val="Standard"/>
    <w:autoRedefine/>
    <w:semiHidden/>
    <w:rsid w:val="00B54C75"/>
    <w:pPr>
      <w:ind w:left="1920"/>
    </w:pPr>
  </w:style>
  <w:style w:type="character" w:customStyle="1" w:styleId="1AnhangZchn">
    <w:name w:val="Ü1Anhang Zchn"/>
    <w:basedOn w:val="berschrift1noindexZchn"/>
    <w:rsid w:val="00841BB8"/>
    <w:rPr>
      <w:b/>
      <w:sz w:val="28"/>
      <w:szCs w:val="24"/>
      <w:lang w:val="de-DE" w:eastAsia="de-DE" w:bidi="ar-SA"/>
    </w:rPr>
  </w:style>
  <w:style w:type="paragraph" w:customStyle="1" w:styleId="ZitatAbschnitt">
    <w:name w:val="Zitat_Abschnitt"/>
    <w:basedOn w:val="Standard"/>
    <w:link w:val="ZitatAbschnittZchn"/>
    <w:rsid w:val="002C498D"/>
    <w:pPr>
      <w:ind w:left="1418" w:right="1418"/>
      <w:jc w:val="center"/>
    </w:pPr>
    <w:rPr>
      <w:i/>
    </w:rPr>
  </w:style>
  <w:style w:type="character" w:customStyle="1" w:styleId="ZitatAbschnittZchn">
    <w:name w:val="Zitat_Abschnitt Zchn"/>
    <w:link w:val="ZitatAbschnitt"/>
    <w:rsid w:val="002C498D"/>
    <w:rPr>
      <w:i/>
      <w:sz w:val="24"/>
      <w:szCs w:val="24"/>
      <w:lang w:val="de-DE" w:eastAsia="de-DE" w:bidi="ar-SA"/>
    </w:rPr>
  </w:style>
  <w:style w:type="paragraph" w:customStyle="1" w:styleId="Tabelleberschrift">
    <w:name w:val="Tabelle_Überschrift"/>
    <w:basedOn w:val="Standard"/>
    <w:rsid w:val="00561407"/>
    <w:pPr>
      <w:jc w:val="left"/>
    </w:pPr>
    <w:rPr>
      <w:b/>
      <w:bCs/>
      <w:color w:val="FFFFFF"/>
    </w:rPr>
  </w:style>
  <w:style w:type="paragraph" w:customStyle="1" w:styleId="TabelleZelle">
    <w:name w:val="Tabelle_Zelle"/>
    <w:basedOn w:val="Standard"/>
    <w:rsid w:val="00561407"/>
    <w:pPr>
      <w:jc w:val="left"/>
    </w:pPr>
    <w:rPr>
      <w:sz w:val="20"/>
      <w:szCs w:val="20"/>
    </w:rPr>
  </w:style>
  <w:style w:type="paragraph" w:customStyle="1" w:styleId="EndNoteBibliographyTitle">
    <w:name w:val="EndNote Bibliography Title"/>
    <w:basedOn w:val="Standard"/>
    <w:link w:val="EndNoteBibliographyTitleZchn"/>
    <w:rsid w:val="0018616B"/>
    <w:pPr>
      <w:jc w:val="center"/>
    </w:pPr>
    <w:rPr>
      <w:noProof/>
    </w:rPr>
  </w:style>
  <w:style w:type="character" w:customStyle="1" w:styleId="EndNoteBibliographyTitleZchn">
    <w:name w:val="EndNote Bibliography Title Zchn"/>
    <w:link w:val="EndNoteBibliographyTitle"/>
    <w:rsid w:val="0018616B"/>
    <w:rPr>
      <w:noProof/>
      <w:sz w:val="24"/>
      <w:szCs w:val="24"/>
      <w:lang w:val="de-DE" w:eastAsia="de-DE" w:bidi="ar-SA"/>
    </w:rPr>
  </w:style>
  <w:style w:type="paragraph" w:customStyle="1" w:styleId="EndNoteBibliography">
    <w:name w:val="EndNote Bibliography"/>
    <w:basedOn w:val="Standard"/>
    <w:link w:val="EndNoteBibliographyZchn"/>
    <w:rsid w:val="0018616B"/>
    <w:rPr>
      <w:noProof/>
    </w:rPr>
  </w:style>
  <w:style w:type="character" w:customStyle="1" w:styleId="EndNoteBibliographyZchn">
    <w:name w:val="EndNote Bibliography Zchn"/>
    <w:link w:val="EndNoteBibliography"/>
    <w:rsid w:val="0018616B"/>
    <w:rPr>
      <w:noProof/>
      <w:sz w:val="24"/>
      <w:szCs w:val="24"/>
      <w:lang w:val="de-DE" w:eastAsia="de-DE" w:bidi="ar-SA"/>
    </w:rPr>
  </w:style>
  <w:style w:type="paragraph" w:styleId="Listenabsatz">
    <w:name w:val="List Paragraph"/>
    <w:basedOn w:val="Standard"/>
    <w:uiPriority w:val="34"/>
    <w:qFormat/>
    <w:rsid w:val="003E2565"/>
    <w:pPr>
      <w:ind w:left="720"/>
      <w:contextualSpacing/>
    </w:pPr>
  </w:style>
  <w:style w:type="paragraph" w:customStyle="1" w:styleId="AppendixA">
    <w:name w:val="Appendix A"/>
    <w:basedOn w:val="1Anhang"/>
    <w:qFormat/>
    <w:rsid w:val="003E2565"/>
    <w:pPr>
      <w:numPr>
        <w:numId w:val="4"/>
      </w:numPr>
    </w:pPr>
    <w:rPr>
      <w:noProof/>
    </w:rPr>
  </w:style>
  <w:style w:type="paragraph" w:customStyle="1" w:styleId="AppendixA1">
    <w:name w:val="Appendix A.1"/>
    <w:basedOn w:val="2Anhang"/>
    <w:qFormat/>
    <w:rsid w:val="003E2565"/>
    <w:pPr>
      <w:numPr>
        <w:ilvl w:val="0"/>
      </w:numPr>
    </w:pPr>
    <w:rPr>
      <w:noProof/>
    </w:rPr>
  </w:style>
  <w:style w:type="table" w:styleId="Tabellenraster">
    <w:name w:val="Table Grid"/>
    <w:basedOn w:val="NormaleTabelle"/>
    <w:uiPriority w:val="39"/>
    <w:rsid w:val="00CE2857"/>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Standard"/>
    <w:link w:val="codeChar"/>
    <w:qFormat/>
    <w:rsid w:val="00CE2857"/>
    <w:pPr>
      <w:jc w:val="left"/>
    </w:pPr>
    <w:rPr>
      <w:rFonts w:ascii="Consolas" w:eastAsiaTheme="minorHAnsi" w:hAnsi="Consolas" w:cstheme="minorBidi"/>
      <w:color w:val="000000" w:themeColor="text1"/>
      <w:sz w:val="20"/>
      <w:szCs w:val="22"/>
      <w:lang w:val="en-US" w:eastAsia="en-US"/>
    </w:rPr>
  </w:style>
  <w:style w:type="paragraph" w:customStyle="1" w:styleId="codenumberline">
    <w:name w:val="code_numberline"/>
    <w:basedOn w:val="code"/>
    <w:link w:val="codenumberlineChar"/>
    <w:qFormat/>
    <w:rsid w:val="00CE2857"/>
    <w:pPr>
      <w:numPr>
        <w:numId w:val="8"/>
      </w:numPr>
    </w:pPr>
  </w:style>
  <w:style w:type="character" w:customStyle="1" w:styleId="codeChar">
    <w:name w:val="code Char"/>
    <w:basedOn w:val="Absatz-Standardschriftart"/>
    <w:link w:val="code"/>
    <w:rsid w:val="00CE2857"/>
    <w:rPr>
      <w:rFonts w:ascii="Consolas" w:eastAsiaTheme="minorHAnsi" w:hAnsi="Consolas" w:cstheme="minorBidi"/>
      <w:color w:val="000000" w:themeColor="text1"/>
      <w:szCs w:val="22"/>
      <w:lang w:val="en-US" w:eastAsia="en-US"/>
    </w:rPr>
  </w:style>
  <w:style w:type="character" w:customStyle="1" w:styleId="codenumberlineChar">
    <w:name w:val="code_numberline Char"/>
    <w:basedOn w:val="codeChar"/>
    <w:link w:val="codenumberline"/>
    <w:rsid w:val="00CE2857"/>
    <w:rPr>
      <w:rFonts w:ascii="Consolas" w:eastAsiaTheme="minorHAnsi" w:hAnsi="Consolas" w:cstheme="minorBidi"/>
      <w:color w:val="000000" w:themeColor="text1"/>
      <w:szCs w:val="22"/>
      <w:lang w:val="en-US" w:eastAsia="en-US"/>
    </w:rPr>
  </w:style>
  <w:style w:type="character" w:styleId="NichtaufgelsteErwhnung">
    <w:name w:val="Unresolved Mention"/>
    <w:basedOn w:val="Absatz-Standardschriftart"/>
    <w:uiPriority w:val="99"/>
    <w:semiHidden/>
    <w:unhideWhenUsed/>
    <w:rsid w:val="00FA51C1"/>
    <w:rPr>
      <w:color w:val="605E5C"/>
      <w:shd w:val="clear" w:color="auto" w:fill="E1DFDD"/>
    </w:rPr>
  </w:style>
  <w:style w:type="character" w:styleId="BesuchterLink">
    <w:name w:val="FollowedHyperlink"/>
    <w:basedOn w:val="Absatz-Standardschriftart"/>
    <w:rsid w:val="001951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3835">
      <w:bodyDiv w:val="1"/>
      <w:marLeft w:val="0"/>
      <w:marRight w:val="0"/>
      <w:marTop w:val="0"/>
      <w:marBottom w:val="0"/>
      <w:divBdr>
        <w:top w:val="none" w:sz="0" w:space="0" w:color="auto"/>
        <w:left w:val="none" w:sz="0" w:space="0" w:color="auto"/>
        <w:bottom w:val="none" w:sz="0" w:space="0" w:color="auto"/>
        <w:right w:val="none" w:sz="0" w:space="0" w:color="auto"/>
      </w:divBdr>
    </w:div>
    <w:div w:id="2830289">
      <w:bodyDiv w:val="1"/>
      <w:marLeft w:val="0"/>
      <w:marRight w:val="0"/>
      <w:marTop w:val="0"/>
      <w:marBottom w:val="0"/>
      <w:divBdr>
        <w:top w:val="none" w:sz="0" w:space="0" w:color="auto"/>
        <w:left w:val="none" w:sz="0" w:space="0" w:color="auto"/>
        <w:bottom w:val="none" w:sz="0" w:space="0" w:color="auto"/>
        <w:right w:val="none" w:sz="0" w:space="0" w:color="auto"/>
      </w:divBdr>
    </w:div>
    <w:div w:id="33701077">
      <w:bodyDiv w:val="1"/>
      <w:marLeft w:val="0"/>
      <w:marRight w:val="0"/>
      <w:marTop w:val="0"/>
      <w:marBottom w:val="0"/>
      <w:divBdr>
        <w:top w:val="none" w:sz="0" w:space="0" w:color="auto"/>
        <w:left w:val="none" w:sz="0" w:space="0" w:color="auto"/>
        <w:bottom w:val="none" w:sz="0" w:space="0" w:color="auto"/>
        <w:right w:val="none" w:sz="0" w:space="0" w:color="auto"/>
      </w:divBdr>
    </w:div>
    <w:div w:id="64231241">
      <w:bodyDiv w:val="1"/>
      <w:marLeft w:val="0"/>
      <w:marRight w:val="0"/>
      <w:marTop w:val="0"/>
      <w:marBottom w:val="0"/>
      <w:divBdr>
        <w:top w:val="none" w:sz="0" w:space="0" w:color="auto"/>
        <w:left w:val="none" w:sz="0" w:space="0" w:color="auto"/>
        <w:bottom w:val="none" w:sz="0" w:space="0" w:color="auto"/>
        <w:right w:val="none" w:sz="0" w:space="0" w:color="auto"/>
      </w:divBdr>
    </w:div>
    <w:div w:id="82646249">
      <w:bodyDiv w:val="1"/>
      <w:marLeft w:val="0"/>
      <w:marRight w:val="0"/>
      <w:marTop w:val="0"/>
      <w:marBottom w:val="0"/>
      <w:divBdr>
        <w:top w:val="none" w:sz="0" w:space="0" w:color="auto"/>
        <w:left w:val="none" w:sz="0" w:space="0" w:color="auto"/>
        <w:bottom w:val="none" w:sz="0" w:space="0" w:color="auto"/>
        <w:right w:val="none" w:sz="0" w:space="0" w:color="auto"/>
      </w:divBdr>
    </w:div>
    <w:div w:id="124469003">
      <w:bodyDiv w:val="1"/>
      <w:marLeft w:val="0"/>
      <w:marRight w:val="0"/>
      <w:marTop w:val="0"/>
      <w:marBottom w:val="0"/>
      <w:divBdr>
        <w:top w:val="none" w:sz="0" w:space="0" w:color="auto"/>
        <w:left w:val="none" w:sz="0" w:space="0" w:color="auto"/>
        <w:bottom w:val="none" w:sz="0" w:space="0" w:color="auto"/>
        <w:right w:val="none" w:sz="0" w:space="0" w:color="auto"/>
      </w:divBdr>
    </w:div>
    <w:div w:id="133374755">
      <w:bodyDiv w:val="1"/>
      <w:marLeft w:val="0"/>
      <w:marRight w:val="0"/>
      <w:marTop w:val="0"/>
      <w:marBottom w:val="0"/>
      <w:divBdr>
        <w:top w:val="none" w:sz="0" w:space="0" w:color="auto"/>
        <w:left w:val="none" w:sz="0" w:space="0" w:color="auto"/>
        <w:bottom w:val="none" w:sz="0" w:space="0" w:color="auto"/>
        <w:right w:val="none" w:sz="0" w:space="0" w:color="auto"/>
      </w:divBdr>
    </w:div>
    <w:div w:id="143283714">
      <w:bodyDiv w:val="1"/>
      <w:marLeft w:val="0"/>
      <w:marRight w:val="0"/>
      <w:marTop w:val="0"/>
      <w:marBottom w:val="0"/>
      <w:divBdr>
        <w:top w:val="none" w:sz="0" w:space="0" w:color="auto"/>
        <w:left w:val="none" w:sz="0" w:space="0" w:color="auto"/>
        <w:bottom w:val="none" w:sz="0" w:space="0" w:color="auto"/>
        <w:right w:val="none" w:sz="0" w:space="0" w:color="auto"/>
      </w:divBdr>
    </w:div>
    <w:div w:id="147746360">
      <w:bodyDiv w:val="1"/>
      <w:marLeft w:val="0"/>
      <w:marRight w:val="0"/>
      <w:marTop w:val="0"/>
      <w:marBottom w:val="0"/>
      <w:divBdr>
        <w:top w:val="none" w:sz="0" w:space="0" w:color="auto"/>
        <w:left w:val="none" w:sz="0" w:space="0" w:color="auto"/>
        <w:bottom w:val="none" w:sz="0" w:space="0" w:color="auto"/>
        <w:right w:val="none" w:sz="0" w:space="0" w:color="auto"/>
      </w:divBdr>
    </w:div>
    <w:div w:id="156844191">
      <w:bodyDiv w:val="1"/>
      <w:marLeft w:val="0"/>
      <w:marRight w:val="0"/>
      <w:marTop w:val="0"/>
      <w:marBottom w:val="0"/>
      <w:divBdr>
        <w:top w:val="none" w:sz="0" w:space="0" w:color="auto"/>
        <w:left w:val="none" w:sz="0" w:space="0" w:color="auto"/>
        <w:bottom w:val="none" w:sz="0" w:space="0" w:color="auto"/>
        <w:right w:val="none" w:sz="0" w:space="0" w:color="auto"/>
      </w:divBdr>
    </w:div>
    <w:div w:id="163864992">
      <w:bodyDiv w:val="1"/>
      <w:marLeft w:val="0"/>
      <w:marRight w:val="0"/>
      <w:marTop w:val="0"/>
      <w:marBottom w:val="0"/>
      <w:divBdr>
        <w:top w:val="none" w:sz="0" w:space="0" w:color="auto"/>
        <w:left w:val="none" w:sz="0" w:space="0" w:color="auto"/>
        <w:bottom w:val="none" w:sz="0" w:space="0" w:color="auto"/>
        <w:right w:val="none" w:sz="0" w:space="0" w:color="auto"/>
      </w:divBdr>
    </w:div>
    <w:div w:id="255865391">
      <w:bodyDiv w:val="1"/>
      <w:marLeft w:val="0"/>
      <w:marRight w:val="0"/>
      <w:marTop w:val="0"/>
      <w:marBottom w:val="0"/>
      <w:divBdr>
        <w:top w:val="none" w:sz="0" w:space="0" w:color="auto"/>
        <w:left w:val="none" w:sz="0" w:space="0" w:color="auto"/>
        <w:bottom w:val="none" w:sz="0" w:space="0" w:color="auto"/>
        <w:right w:val="none" w:sz="0" w:space="0" w:color="auto"/>
      </w:divBdr>
    </w:div>
    <w:div w:id="278534841">
      <w:bodyDiv w:val="1"/>
      <w:marLeft w:val="0"/>
      <w:marRight w:val="0"/>
      <w:marTop w:val="0"/>
      <w:marBottom w:val="0"/>
      <w:divBdr>
        <w:top w:val="none" w:sz="0" w:space="0" w:color="auto"/>
        <w:left w:val="none" w:sz="0" w:space="0" w:color="auto"/>
        <w:bottom w:val="none" w:sz="0" w:space="0" w:color="auto"/>
        <w:right w:val="none" w:sz="0" w:space="0" w:color="auto"/>
      </w:divBdr>
    </w:div>
    <w:div w:id="330178581">
      <w:bodyDiv w:val="1"/>
      <w:marLeft w:val="0"/>
      <w:marRight w:val="0"/>
      <w:marTop w:val="0"/>
      <w:marBottom w:val="0"/>
      <w:divBdr>
        <w:top w:val="none" w:sz="0" w:space="0" w:color="auto"/>
        <w:left w:val="none" w:sz="0" w:space="0" w:color="auto"/>
        <w:bottom w:val="none" w:sz="0" w:space="0" w:color="auto"/>
        <w:right w:val="none" w:sz="0" w:space="0" w:color="auto"/>
      </w:divBdr>
    </w:div>
    <w:div w:id="367150095">
      <w:bodyDiv w:val="1"/>
      <w:marLeft w:val="0"/>
      <w:marRight w:val="0"/>
      <w:marTop w:val="0"/>
      <w:marBottom w:val="0"/>
      <w:divBdr>
        <w:top w:val="none" w:sz="0" w:space="0" w:color="auto"/>
        <w:left w:val="none" w:sz="0" w:space="0" w:color="auto"/>
        <w:bottom w:val="none" w:sz="0" w:space="0" w:color="auto"/>
        <w:right w:val="none" w:sz="0" w:space="0" w:color="auto"/>
      </w:divBdr>
    </w:div>
    <w:div w:id="407268408">
      <w:bodyDiv w:val="1"/>
      <w:marLeft w:val="0"/>
      <w:marRight w:val="0"/>
      <w:marTop w:val="0"/>
      <w:marBottom w:val="0"/>
      <w:divBdr>
        <w:top w:val="none" w:sz="0" w:space="0" w:color="auto"/>
        <w:left w:val="none" w:sz="0" w:space="0" w:color="auto"/>
        <w:bottom w:val="none" w:sz="0" w:space="0" w:color="auto"/>
        <w:right w:val="none" w:sz="0" w:space="0" w:color="auto"/>
      </w:divBdr>
    </w:div>
    <w:div w:id="414519957">
      <w:bodyDiv w:val="1"/>
      <w:marLeft w:val="0"/>
      <w:marRight w:val="0"/>
      <w:marTop w:val="0"/>
      <w:marBottom w:val="0"/>
      <w:divBdr>
        <w:top w:val="none" w:sz="0" w:space="0" w:color="auto"/>
        <w:left w:val="none" w:sz="0" w:space="0" w:color="auto"/>
        <w:bottom w:val="none" w:sz="0" w:space="0" w:color="auto"/>
        <w:right w:val="none" w:sz="0" w:space="0" w:color="auto"/>
      </w:divBdr>
    </w:div>
    <w:div w:id="418064120">
      <w:bodyDiv w:val="1"/>
      <w:marLeft w:val="0"/>
      <w:marRight w:val="0"/>
      <w:marTop w:val="0"/>
      <w:marBottom w:val="0"/>
      <w:divBdr>
        <w:top w:val="none" w:sz="0" w:space="0" w:color="auto"/>
        <w:left w:val="none" w:sz="0" w:space="0" w:color="auto"/>
        <w:bottom w:val="none" w:sz="0" w:space="0" w:color="auto"/>
        <w:right w:val="none" w:sz="0" w:space="0" w:color="auto"/>
      </w:divBdr>
    </w:div>
    <w:div w:id="440300218">
      <w:bodyDiv w:val="1"/>
      <w:marLeft w:val="0"/>
      <w:marRight w:val="0"/>
      <w:marTop w:val="0"/>
      <w:marBottom w:val="0"/>
      <w:divBdr>
        <w:top w:val="none" w:sz="0" w:space="0" w:color="auto"/>
        <w:left w:val="none" w:sz="0" w:space="0" w:color="auto"/>
        <w:bottom w:val="none" w:sz="0" w:space="0" w:color="auto"/>
        <w:right w:val="none" w:sz="0" w:space="0" w:color="auto"/>
      </w:divBdr>
    </w:div>
    <w:div w:id="469325515">
      <w:bodyDiv w:val="1"/>
      <w:marLeft w:val="0"/>
      <w:marRight w:val="0"/>
      <w:marTop w:val="0"/>
      <w:marBottom w:val="0"/>
      <w:divBdr>
        <w:top w:val="none" w:sz="0" w:space="0" w:color="auto"/>
        <w:left w:val="none" w:sz="0" w:space="0" w:color="auto"/>
        <w:bottom w:val="none" w:sz="0" w:space="0" w:color="auto"/>
        <w:right w:val="none" w:sz="0" w:space="0" w:color="auto"/>
      </w:divBdr>
    </w:div>
    <w:div w:id="493568154">
      <w:bodyDiv w:val="1"/>
      <w:marLeft w:val="0"/>
      <w:marRight w:val="0"/>
      <w:marTop w:val="0"/>
      <w:marBottom w:val="0"/>
      <w:divBdr>
        <w:top w:val="none" w:sz="0" w:space="0" w:color="auto"/>
        <w:left w:val="none" w:sz="0" w:space="0" w:color="auto"/>
        <w:bottom w:val="none" w:sz="0" w:space="0" w:color="auto"/>
        <w:right w:val="none" w:sz="0" w:space="0" w:color="auto"/>
      </w:divBdr>
    </w:div>
    <w:div w:id="553784290">
      <w:bodyDiv w:val="1"/>
      <w:marLeft w:val="0"/>
      <w:marRight w:val="0"/>
      <w:marTop w:val="0"/>
      <w:marBottom w:val="0"/>
      <w:divBdr>
        <w:top w:val="none" w:sz="0" w:space="0" w:color="auto"/>
        <w:left w:val="none" w:sz="0" w:space="0" w:color="auto"/>
        <w:bottom w:val="none" w:sz="0" w:space="0" w:color="auto"/>
        <w:right w:val="none" w:sz="0" w:space="0" w:color="auto"/>
      </w:divBdr>
    </w:div>
    <w:div w:id="554439139">
      <w:bodyDiv w:val="1"/>
      <w:marLeft w:val="0"/>
      <w:marRight w:val="0"/>
      <w:marTop w:val="0"/>
      <w:marBottom w:val="0"/>
      <w:divBdr>
        <w:top w:val="none" w:sz="0" w:space="0" w:color="auto"/>
        <w:left w:val="none" w:sz="0" w:space="0" w:color="auto"/>
        <w:bottom w:val="none" w:sz="0" w:space="0" w:color="auto"/>
        <w:right w:val="none" w:sz="0" w:space="0" w:color="auto"/>
      </w:divBdr>
    </w:div>
    <w:div w:id="629558923">
      <w:bodyDiv w:val="1"/>
      <w:marLeft w:val="0"/>
      <w:marRight w:val="0"/>
      <w:marTop w:val="0"/>
      <w:marBottom w:val="0"/>
      <w:divBdr>
        <w:top w:val="none" w:sz="0" w:space="0" w:color="auto"/>
        <w:left w:val="none" w:sz="0" w:space="0" w:color="auto"/>
        <w:bottom w:val="none" w:sz="0" w:space="0" w:color="auto"/>
        <w:right w:val="none" w:sz="0" w:space="0" w:color="auto"/>
      </w:divBdr>
    </w:div>
    <w:div w:id="650862856">
      <w:bodyDiv w:val="1"/>
      <w:marLeft w:val="0"/>
      <w:marRight w:val="0"/>
      <w:marTop w:val="0"/>
      <w:marBottom w:val="0"/>
      <w:divBdr>
        <w:top w:val="none" w:sz="0" w:space="0" w:color="auto"/>
        <w:left w:val="none" w:sz="0" w:space="0" w:color="auto"/>
        <w:bottom w:val="none" w:sz="0" w:space="0" w:color="auto"/>
        <w:right w:val="none" w:sz="0" w:space="0" w:color="auto"/>
      </w:divBdr>
    </w:div>
    <w:div w:id="656350323">
      <w:bodyDiv w:val="1"/>
      <w:marLeft w:val="0"/>
      <w:marRight w:val="0"/>
      <w:marTop w:val="0"/>
      <w:marBottom w:val="0"/>
      <w:divBdr>
        <w:top w:val="none" w:sz="0" w:space="0" w:color="auto"/>
        <w:left w:val="none" w:sz="0" w:space="0" w:color="auto"/>
        <w:bottom w:val="none" w:sz="0" w:space="0" w:color="auto"/>
        <w:right w:val="none" w:sz="0" w:space="0" w:color="auto"/>
      </w:divBdr>
    </w:div>
    <w:div w:id="664363673">
      <w:bodyDiv w:val="1"/>
      <w:marLeft w:val="0"/>
      <w:marRight w:val="0"/>
      <w:marTop w:val="0"/>
      <w:marBottom w:val="0"/>
      <w:divBdr>
        <w:top w:val="none" w:sz="0" w:space="0" w:color="auto"/>
        <w:left w:val="none" w:sz="0" w:space="0" w:color="auto"/>
        <w:bottom w:val="none" w:sz="0" w:space="0" w:color="auto"/>
        <w:right w:val="none" w:sz="0" w:space="0" w:color="auto"/>
      </w:divBdr>
    </w:div>
    <w:div w:id="678967464">
      <w:bodyDiv w:val="1"/>
      <w:marLeft w:val="0"/>
      <w:marRight w:val="0"/>
      <w:marTop w:val="0"/>
      <w:marBottom w:val="0"/>
      <w:divBdr>
        <w:top w:val="none" w:sz="0" w:space="0" w:color="auto"/>
        <w:left w:val="none" w:sz="0" w:space="0" w:color="auto"/>
        <w:bottom w:val="none" w:sz="0" w:space="0" w:color="auto"/>
        <w:right w:val="none" w:sz="0" w:space="0" w:color="auto"/>
      </w:divBdr>
    </w:div>
    <w:div w:id="753086814">
      <w:bodyDiv w:val="1"/>
      <w:marLeft w:val="0"/>
      <w:marRight w:val="0"/>
      <w:marTop w:val="0"/>
      <w:marBottom w:val="0"/>
      <w:divBdr>
        <w:top w:val="none" w:sz="0" w:space="0" w:color="auto"/>
        <w:left w:val="none" w:sz="0" w:space="0" w:color="auto"/>
        <w:bottom w:val="none" w:sz="0" w:space="0" w:color="auto"/>
        <w:right w:val="none" w:sz="0" w:space="0" w:color="auto"/>
      </w:divBdr>
    </w:div>
    <w:div w:id="759907405">
      <w:bodyDiv w:val="1"/>
      <w:marLeft w:val="0"/>
      <w:marRight w:val="0"/>
      <w:marTop w:val="0"/>
      <w:marBottom w:val="0"/>
      <w:divBdr>
        <w:top w:val="none" w:sz="0" w:space="0" w:color="auto"/>
        <w:left w:val="none" w:sz="0" w:space="0" w:color="auto"/>
        <w:bottom w:val="none" w:sz="0" w:space="0" w:color="auto"/>
        <w:right w:val="none" w:sz="0" w:space="0" w:color="auto"/>
      </w:divBdr>
    </w:div>
    <w:div w:id="771054933">
      <w:bodyDiv w:val="1"/>
      <w:marLeft w:val="0"/>
      <w:marRight w:val="0"/>
      <w:marTop w:val="0"/>
      <w:marBottom w:val="0"/>
      <w:divBdr>
        <w:top w:val="none" w:sz="0" w:space="0" w:color="auto"/>
        <w:left w:val="none" w:sz="0" w:space="0" w:color="auto"/>
        <w:bottom w:val="none" w:sz="0" w:space="0" w:color="auto"/>
        <w:right w:val="none" w:sz="0" w:space="0" w:color="auto"/>
      </w:divBdr>
    </w:div>
    <w:div w:id="780539360">
      <w:bodyDiv w:val="1"/>
      <w:marLeft w:val="0"/>
      <w:marRight w:val="0"/>
      <w:marTop w:val="0"/>
      <w:marBottom w:val="0"/>
      <w:divBdr>
        <w:top w:val="none" w:sz="0" w:space="0" w:color="auto"/>
        <w:left w:val="none" w:sz="0" w:space="0" w:color="auto"/>
        <w:bottom w:val="none" w:sz="0" w:space="0" w:color="auto"/>
        <w:right w:val="none" w:sz="0" w:space="0" w:color="auto"/>
      </w:divBdr>
    </w:div>
    <w:div w:id="797456487">
      <w:bodyDiv w:val="1"/>
      <w:marLeft w:val="0"/>
      <w:marRight w:val="0"/>
      <w:marTop w:val="0"/>
      <w:marBottom w:val="0"/>
      <w:divBdr>
        <w:top w:val="none" w:sz="0" w:space="0" w:color="auto"/>
        <w:left w:val="none" w:sz="0" w:space="0" w:color="auto"/>
        <w:bottom w:val="none" w:sz="0" w:space="0" w:color="auto"/>
        <w:right w:val="none" w:sz="0" w:space="0" w:color="auto"/>
      </w:divBdr>
    </w:div>
    <w:div w:id="871647666">
      <w:bodyDiv w:val="1"/>
      <w:marLeft w:val="0"/>
      <w:marRight w:val="0"/>
      <w:marTop w:val="0"/>
      <w:marBottom w:val="0"/>
      <w:divBdr>
        <w:top w:val="none" w:sz="0" w:space="0" w:color="auto"/>
        <w:left w:val="none" w:sz="0" w:space="0" w:color="auto"/>
        <w:bottom w:val="none" w:sz="0" w:space="0" w:color="auto"/>
        <w:right w:val="none" w:sz="0" w:space="0" w:color="auto"/>
      </w:divBdr>
    </w:div>
    <w:div w:id="898396389">
      <w:bodyDiv w:val="1"/>
      <w:marLeft w:val="0"/>
      <w:marRight w:val="0"/>
      <w:marTop w:val="0"/>
      <w:marBottom w:val="0"/>
      <w:divBdr>
        <w:top w:val="none" w:sz="0" w:space="0" w:color="auto"/>
        <w:left w:val="none" w:sz="0" w:space="0" w:color="auto"/>
        <w:bottom w:val="none" w:sz="0" w:space="0" w:color="auto"/>
        <w:right w:val="none" w:sz="0" w:space="0" w:color="auto"/>
      </w:divBdr>
    </w:div>
    <w:div w:id="976881429">
      <w:bodyDiv w:val="1"/>
      <w:marLeft w:val="0"/>
      <w:marRight w:val="0"/>
      <w:marTop w:val="0"/>
      <w:marBottom w:val="0"/>
      <w:divBdr>
        <w:top w:val="none" w:sz="0" w:space="0" w:color="auto"/>
        <w:left w:val="none" w:sz="0" w:space="0" w:color="auto"/>
        <w:bottom w:val="none" w:sz="0" w:space="0" w:color="auto"/>
        <w:right w:val="none" w:sz="0" w:space="0" w:color="auto"/>
      </w:divBdr>
    </w:div>
    <w:div w:id="990141184">
      <w:bodyDiv w:val="1"/>
      <w:marLeft w:val="0"/>
      <w:marRight w:val="0"/>
      <w:marTop w:val="0"/>
      <w:marBottom w:val="0"/>
      <w:divBdr>
        <w:top w:val="none" w:sz="0" w:space="0" w:color="auto"/>
        <w:left w:val="none" w:sz="0" w:space="0" w:color="auto"/>
        <w:bottom w:val="none" w:sz="0" w:space="0" w:color="auto"/>
        <w:right w:val="none" w:sz="0" w:space="0" w:color="auto"/>
      </w:divBdr>
    </w:div>
    <w:div w:id="1036539314">
      <w:bodyDiv w:val="1"/>
      <w:marLeft w:val="0"/>
      <w:marRight w:val="0"/>
      <w:marTop w:val="0"/>
      <w:marBottom w:val="0"/>
      <w:divBdr>
        <w:top w:val="none" w:sz="0" w:space="0" w:color="auto"/>
        <w:left w:val="none" w:sz="0" w:space="0" w:color="auto"/>
        <w:bottom w:val="none" w:sz="0" w:space="0" w:color="auto"/>
        <w:right w:val="none" w:sz="0" w:space="0" w:color="auto"/>
      </w:divBdr>
    </w:div>
    <w:div w:id="1053040085">
      <w:bodyDiv w:val="1"/>
      <w:marLeft w:val="0"/>
      <w:marRight w:val="0"/>
      <w:marTop w:val="0"/>
      <w:marBottom w:val="0"/>
      <w:divBdr>
        <w:top w:val="none" w:sz="0" w:space="0" w:color="auto"/>
        <w:left w:val="none" w:sz="0" w:space="0" w:color="auto"/>
        <w:bottom w:val="none" w:sz="0" w:space="0" w:color="auto"/>
        <w:right w:val="none" w:sz="0" w:space="0" w:color="auto"/>
      </w:divBdr>
    </w:div>
    <w:div w:id="1168904096">
      <w:bodyDiv w:val="1"/>
      <w:marLeft w:val="0"/>
      <w:marRight w:val="0"/>
      <w:marTop w:val="0"/>
      <w:marBottom w:val="0"/>
      <w:divBdr>
        <w:top w:val="none" w:sz="0" w:space="0" w:color="auto"/>
        <w:left w:val="none" w:sz="0" w:space="0" w:color="auto"/>
        <w:bottom w:val="none" w:sz="0" w:space="0" w:color="auto"/>
        <w:right w:val="none" w:sz="0" w:space="0" w:color="auto"/>
      </w:divBdr>
    </w:div>
    <w:div w:id="1184897386">
      <w:bodyDiv w:val="1"/>
      <w:marLeft w:val="0"/>
      <w:marRight w:val="0"/>
      <w:marTop w:val="0"/>
      <w:marBottom w:val="0"/>
      <w:divBdr>
        <w:top w:val="none" w:sz="0" w:space="0" w:color="auto"/>
        <w:left w:val="none" w:sz="0" w:space="0" w:color="auto"/>
        <w:bottom w:val="none" w:sz="0" w:space="0" w:color="auto"/>
        <w:right w:val="none" w:sz="0" w:space="0" w:color="auto"/>
      </w:divBdr>
    </w:div>
    <w:div w:id="1233076335">
      <w:bodyDiv w:val="1"/>
      <w:marLeft w:val="0"/>
      <w:marRight w:val="0"/>
      <w:marTop w:val="0"/>
      <w:marBottom w:val="0"/>
      <w:divBdr>
        <w:top w:val="none" w:sz="0" w:space="0" w:color="auto"/>
        <w:left w:val="none" w:sz="0" w:space="0" w:color="auto"/>
        <w:bottom w:val="none" w:sz="0" w:space="0" w:color="auto"/>
        <w:right w:val="none" w:sz="0" w:space="0" w:color="auto"/>
      </w:divBdr>
    </w:div>
    <w:div w:id="1256094606">
      <w:bodyDiv w:val="1"/>
      <w:marLeft w:val="0"/>
      <w:marRight w:val="0"/>
      <w:marTop w:val="0"/>
      <w:marBottom w:val="0"/>
      <w:divBdr>
        <w:top w:val="none" w:sz="0" w:space="0" w:color="auto"/>
        <w:left w:val="none" w:sz="0" w:space="0" w:color="auto"/>
        <w:bottom w:val="none" w:sz="0" w:space="0" w:color="auto"/>
        <w:right w:val="none" w:sz="0" w:space="0" w:color="auto"/>
      </w:divBdr>
    </w:div>
    <w:div w:id="1258712715">
      <w:bodyDiv w:val="1"/>
      <w:marLeft w:val="0"/>
      <w:marRight w:val="0"/>
      <w:marTop w:val="0"/>
      <w:marBottom w:val="0"/>
      <w:divBdr>
        <w:top w:val="none" w:sz="0" w:space="0" w:color="auto"/>
        <w:left w:val="none" w:sz="0" w:space="0" w:color="auto"/>
        <w:bottom w:val="none" w:sz="0" w:space="0" w:color="auto"/>
        <w:right w:val="none" w:sz="0" w:space="0" w:color="auto"/>
      </w:divBdr>
    </w:div>
    <w:div w:id="1263223706">
      <w:bodyDiv w:val="1"/>
      <w:marLeft w:val="0"/>
      <w:marRight w:val="0"/>
      <w:marTop w:val="0"/>
      <w:marBottom w:val="0"/>
      <w:divBdr>
        <w:top w:val="none" w:sz="0" w:space="0" w:color="auto"/>
        <w:left w:val="none" w:sz="0" w:space="0" w:color="auto"/>
        <w:bottom w:val="none" w:sz="0" w:space="0" w:color="auto"/>
        <w:right w:val="none" w:sz="0" w:space="0" w:color="auto"/>
      </w:divBdr>
    </w:div>
    <w:div w:id="1283419177">
      <w:bodyDiv w:val="1"/>
      <w:marLeft w:val="0"/>
      <w:marRight w:val="0"/>
      <w:marTop w:val="0"/>
      <w:marBottom w:val="0"/>
      <w:divBdr>
        <w:top w:val="none" w:sz="0" w:space="0" w:color="auto"/>
        <w:left w:val="none" w:sz="0" w:space="0" w:color="auto"/>
        <w:bottom w:val="none" w:sz="0" w:space="0" w:color="auto"/>
        <w:right w:val="none" w:sz="0" w:space="0" w:color="auto"/>
      </w:divBdr>
    </w:div>
    <w:div w:id="1305624869">
      <w:bodyDiv w:val="1"/>
      <w:marLeft w:val="0"/>
      <w:marRight w:val="0"/>
      <w:marTop w:val="0"/>
      <w:marBottom w:val="0"/>
      <w:divBdr>
        <w:top w:val="none" w:sz="0" w:space="0" w:color="auto"/>
        <w:left w:val="none" w:sz="0" w:space="0" w:color="auto"/>
        <w:bottom w:val="none" w:sz="0" w:space="0" w:color="auto"/>
        <w:right w:val="none" w:sz="0" w:space="0" w:color="auto"/>
      </w:divBdr>
    </w:div>
    <w:div w:id="1425883997">
      <w:bodyDiv w:val="1"/>
      <w:marLeft w:val="0"/>
      <w:marRight w:val="0"/>
      <w:marTop w:val="0"/>
      <w:marBottom w:val="0"/>
      <w:divBdr>
        <w:top w:val="none" w:sz="0" w:space="0" w:color="auto"/>
        <w:left w:val="none" w:sz="0" w:space="0" w:color="auto"/>
        <w:bottom w:val="none" w:sz="0" w:space="0" w:color="auto"/>
        <w:right w:val="none" w:sz="0" w:space="0" w:color="auto"/>
      </w:divBdr>
    </w:div>
    <w:div w:id="1426153479">
      <w:bodyDiv w:val="1"/>
      <w:marLeft w:val="0"/>
      <w:marRight w:val="0"/>
      <w:marTop w:val="0"/>
      <w:marBottom w:val="0"/>
      <w:divBdr>
        <w:top w:val="none" w:sz="0" w:space="0" w:color="auto"/>
        <w:left w:val="none" w:sz="0" w:space="0" w:color="auto"/>
        <w:bottom w:val="none" w:sz="0" w:space="0" w:color="auto"/>
        <w:right w:val="none" w:sz="0" w:space="0" w:color="auto"/>
      </w:divBdr>
    </w:div>
    <w:div w:id="1428237327">
      <w:bodyDiv w:val="1"/>
      <w:marLeft w:val="0"/>
      <w:marRight w:val="0"/>
      <w:marTop w:val="0"/>
      <w:marBottom w:val="0"/>
      <w:divBdr>
        <w:top w:val="none" w:sz="0" w:space="0" w:color="auto"/>
        <w:left w:val="none" w:sz="0" w:space="0" w:color="auto"/>
        <w:bottom w:val="none" w:sz="0" w:space="0" w:color="auto"/>
        <w:right w:val="none" w:sz="0" w:space="0" w:color="auto"/>
      </w:divBdr>
    </w:div>
    <w:div w:id="1463961447">
      <w:bodyDiv w:val="1"/>
      <w:marLeft w:val="0"/>
      <w:marRight w:val="0"/>
      <w:marTop w:val="0"/>
      <w:marBottom w:val="0"/>
      <w:divBdr>
        <w:top w:val="none" w:sz="0" w:space="0" w:color="auto"/>
        <w:left w:val="none" w:sz="0" w:space="0" w:color="auto"/>
        <w:bottom w:val="none" w:sz="0" w:space="0" w:color="auto"/>
        <w:right w:val="none" w:sz="0" w:space="0" w:color="auto"/>
      </w:divBdr>
    </w:div>
    <w:div w:id="1467040185">
      <w:bodyDiv w:val="1"/>
      <w:marLeft w:val="0"/>
      <w:marRight w:val="0"/>
      <w:marTop w:val="0"/>
      <w:marBottom w:val="0"/>
      <w:divBdr>
        <w:top w:val="none" w:sz="0" w:space="0" w:color="auto"/>
        <w:left w:val="none" w:sz="0" w:space="0" w:color="auto"/>
        <w:bottom w:val="none" w:sz="0" w:space="0" w:color="auto"/>
        <w:right w:val="none" w:sz="0" w:space="0" w:color="auto"/>
      </w:divBdr>
    </w:div>
    <w:div w:id="1467773787">
      <w:bodyDiv w:val="1"/>
      <w:marLeft w:val="0"/>
      <w:marRight w:val="0"/>
      <w:marTop w:val="0"/>
      <w:marBottom w:val="0"/>
      <w:divBdr>
        <w:top w:val="none" w:sz="0" w:space="0" w:color="auto"/>
        <w:left w:val="none" w:sz="0" w:space="0" w:color="auto"/>
        <w:bottom w:val="none" w:sz="0" w:space="0" w:color="auto"/>
        <w:right w:val="none" w:sz="0" w:space="0" w:color="auto"/>
      </w:divBdr>
    </w:div>
    <w:div w:id="1474565554">
      <w:bodyDiv w:val="1"/>
      <w:marLeft w:val="0"/>
      <w:marRight w:val="0"/>
      <w:marTop w:val="0"/>
      <w:marBottom w:val="0"/>
      <w:divBdr>
        <w:top w:val="none" w:sz="0" w:space="0" w:color="auto"/>
        <w:left w:val="none" w:sz="0" w:space="0" w:color="auto"/>
        <w:bottom w:val="none" w:sz="0" w:space="0" w:color="auto"/>
        <w:right w:val="none" w:sz="0" w:space="0" w:color="auto"/>
      </w:divBdr>
    </w:div>
    <w:div w:id="1478839383">
      <w:bodyDiv w:val="1"/>
      <w:marLeft w:val="0"/>
      <w:marRight w:val="0"/>
      <w:marTop w:val="0"/>
      <w:marBottom w:val="0"/>
      <w:divBdr>
        <w:top w:val="none" w:sz="0" w:space="0" w:color="auto"/>
        <w:left w:val="none" w:sz="0" w:space="0" w:color="auto"/>
        <w:bottom w:val="none" w:sz="0" w:space="0" w:color="auto"/>
        <w:right w:val="none" w:sz="0" w:space="0" w:color="auto"/>
      </w:divBdr>
    </w:div>
    <w:div w:id="1487287113">
      <w:bodyDiv w:val="1"/>
      <w:marLeft w:val="0"/>
      <w:marRight w:val="0"/>
      <w:marTop w:val="0"/>
      <w:marBottom w:val="0"/>
      <w:divBdr>
        <w:top w:val="none" w:sz="0" w:space="0" w:color="auto"/>
        <w:left w:val="none" w:sz="0" w:space="0" w:color="auto"/>
        <w:bottom w:val="none" w:sz="0" w:space="0" w:color="auto"/>
        <w:right w:val="none" w:sz="0" w:space="0" w:color="auto"/>
      </w:divBdr>
    </w:div>
    <w:div w:id="1529218203">
      <w:bodyDiv w:val="1"/>
      <w:marLeft w:val="0"/>
      <w:marRight w:val="0"/>
      <w:marTop w:val="0"/>
      <w:marBottom w:val="0"/>
      <w:divBdr>
        <w:top w:val="none" w:sz="0" w:space="0" w:color="auto"/>
        <w:left w:val="none" w:sz="0" w:space="0" w:color="auto"/>
        <w:bottom w:val="none" w:sz="0" w:space="0" w:color="auto"/>
        <w:right w:val="none" w:sz="0" w:space="0" w:color="auto"/>
      </w:divBdr>
    </w:div>
    <w:div w:id="1541042528">
      <w:bodyDiv w:val="1"/>
      <w:marLeft w:val="0"/>
      <w:marRight w:val="0"/>
      <w:marTop w:val="0"/>
      <w:marBottom w:val="0"/>
      <w:divBdr>
        <w:top w:val="none" w:sz="0" w:space="0" w:color="auto"/>
        <w:left w:val="none" w:sz="0" w:space="0" w:color="auto"/>
        <w:bottom w:val="none" w:sz="0" w:space="0" w:color="auto"/>
        <w:right w:val="none" w:sz="0" w:space="0" w:color="auto"/>
      </w:divBdr>
    </w:div>
    <w:div w:id="1573808827">
      <w:bodyDiv w:val="1"/>
      <w:marLeft w:val="0"/>
      <w:marRight w:val="0"/>
      <w:marTop w:val="0"/>
      <w:marBottom w:val="0"/>
      <w:divBdr>
        <w:top w:val="none" w:sz="0" w:space="0" w:color="auto"/>
        <w:left w:val="none" w:sz="0" w:space="0" w:color="auto"/>
        <w:bottom w:val="none" w:sz="0" w:space="0" w:color="auto"/>
        <w:right w:val="none" w:sz="0" w:space="0" w:color="auto"/>
      </w:divBdr>
    </w:div>
    <w:div w:id="1580599837">
      <w:bodyDiv w:val="1"/>
      <w:marLeft w:val="0"/>
      <w:marRight w:val="0"/>
      <w:marTop w:val="0"/>
      <w:marBottom w:val="0"/>
      <w:divBdr>
        <w:top w:val="none" w:sz="0" w:space="0" w:color="auto"/>
        <w:left w:val="none" w:sz="0" w:space="0" w:color="auto"/>
        <w:bottom w:val="none" w:sz="0" w:space="0" w:color="auto"/>
        <w:right w:val="none" w:sz="0" w:space="0" w:color="auto"/>
      </w:divBdr>
      <w:divsChild>
        <w:div w:id="351418945">
          <w:marLeft w:val="0"/>
          <w:marRight w:val="0"/>
          <w:marTop w:val="0"/>
          <w:marBottom w:val="0"/>
          <w:divBdr>
            <w:top w:val="none" w:sz="0" w:space="0" w:color="auto"/>
            <w:left w:val="none" w:sz="0" w:space="0" w:color="auto"/>
            <w:bottom w:val="none" w:sz="0" w:space="0" w:color="auto"/>
            <w:right w:val="none" w:sz="0" w:space="0" w:color="auto"/>
          </w:divBdr>
          <w:divsChild>
            <w:div w:id="8245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412763">
      <w:bodyDiv w:val="1"/>
      <w:marLeft w:val="0"/>
      <w:marRight w:val="0"/>
      <w:marTop w:val="0"/>
      <w:marBottom w:val="0"/>
      <w:divBdr>
        <w:top w:val="none" w:sz="0" w:space="0" w:color="auto"/>
        <w:left w:val="none" w:sz="0" w:space="0" w:color="auto"/>
        <w:bottom w:val="none" w:sz="0" w:space="0" w:color="auto"/>
        <w:right w:val="none" w:sz="0" w:space="0" w:color="auto"/>
      </w:divBdr>
    </w:div>
    <w:div w:id="1595700693">
      <w:bodyDiv w:val="1"/>
      <w:marLeft w:val="0"/>
      <w:marRight w:val="0"/>
      <w:marTop w:val="0"/>
      <w:marBottom w:val="0"/>
      <w:divBdr>
        <w:top w:val="none" w:sz="0" w:space="0" w:color="auto"/>
        <w:left w:val="none" w:sz="0" w:space="0" w:color="auto"/>
        <w:bottom w:val="none" w:sz="0" w:space="0" w:color="auto"/>
        <w:right w:val="none" w:sz="0" w:space="0" w:color="auto"/>
      </w:divBdr>
    </w:div>
    <w:div w:id="1614046296">
      <w:bodyDiv w:val="1"/>
      <w:marLeft w:val="0"/>
      <w:marRight w:val="0"/>
      <w:marTop w:val="0"/>
      <w:marBottom w:val="0"/>
      <w:divBdr>
        <w:top w:val="none" w:sz="0" w:space="0" w:color="auto"/>
        <w:left w:val="none" w:sz="0" w:space="0" w:color="auto"/>
        <w:bottom w:val="none" w:sz="0" w:space="0" w:color="auto"/>
        <w:right w:val="none" w:sz="0" w:space="0" w:color="auto"/>
      </w:divBdr>
    </w:div>
    <w:div w:id="1617129448">
      <w:bodyDiv w:val="1"/>
      <w:marLeft w:val="0"/>
      <w:marRight w:val="0"/>
      <w:marTop w:val="0"/>
      <w:marBottom w:val="0"/>
      <w:divBdr>
        <w:top w:val="none" w:sz="0" w:space="0" w:color="auto"/>
        <w:left w:val="none" w:sz="0" w:space="0" w:color="auto"/>
        <w:bottom w:val="none" w:sz="0" w:space="0" w:color="auto"/>
        <w:right w:val="none" w:sz="0" w:space="0" w:color="auto"/>
      </w:divBdr>
    </w:div>
    <w:div w:id="1623607354">
      <w:bodyDiv w:val="1"/>
      <w:marLeft w:val="0"/>
      <w:marRight w:val="0"/>
      <w:marTop w:val="0"/>
      <w:marBottom w:val="0"/>
      <w:divBdr>
        <w:top w:val="none" w:sz="0" w:space="0" w:color="auto"/>
        <w:left w:val="none" w:sz="0" w:space="0" w:color="auto"/>
        <w:bottom w:val="none" w:sz="0" w:space="0" w:color="auto"/>
        <w:right w:val="none" w:sz="0" w:space="0" w:color="auto"/>
      </w:divBdr>
    </w:div>
    <w:div w:id="1636179547">
      <w:bodyDiv w:val="1"/>
      <w:marLeft w:val="0"/>
      <w:marRight w:val="0"/>
      <w:marTop w:val="0"/>
      <w:marBottom w:val="0"/>
      <w:divBdr>
        <w:top w:val="none" w:sz="0" w:space="0" w:color="auto"/>
        <w:left w:val="none" w:sz="0" w:space="0" w:color="auto"/>
        <w:bottom w:val="none" w:sz="0" w:space="0" w:color="auto"/>
        <w:right w:val="none" w:sz="0" w:space="0" w:color="auto"/>
      </w:divBdr>
    </w:div>
    <w:div w:id="1653365966">
      <w:bodyDiv w:val="1"/>
      <w:marLeft w:val="0"/>
      <w:marRight w:val="0"/>
      <w:marTop w:val="0"/>
      <w:marBottom w:val="0"/>
      <w:divBdr>
        <w:top w:val="none" w:sz="0" w:space="0" w:color="auto"/>
        <w:left w:val="none" w:sz="0" w:space="0" w:color="auto"/>
        <w:bottom w:val="none" w:sz="0" w:space="0" w:color="auto"/>
        <w:right w:val="none" w:sz="0" w:space="0" w:color="auto"/>
      </w:divBdr>
    </w:div>
    <w:div w:id="1655841469">
      <w:bodyDiv w:val="1"/>
      <w:marLeft w:val="0"/>
      <w:marRight w:val="0"/>
      <w:marTop w:val="0"/>
      <w:marBottom w:val="0"/>
      <w:divBdr>
        <w:top w:val="none" w:sz="0" w:space="0" w:color="auto"/>
        <w:left w:val="none" w:sz="0" w:space="0" w:color="auto"/>
        <w:bottom w:val="none" w:sz="0" w:space="0" w:color="auto"/>
        <w:right w:val="none" w:sz="0" w:space="0" w:color="auto"/>
      </w:divBdr>
    </w:div>
    <w:div w:id="1715763782">
      <w:bodyDiv w:val="1"/>
      <w:marLeft w:val="0"/>
      <w:marRight w:val="0"/>
      <w:marTop w:val="0"/>
      <w:marBottom w:val="0"/>
      <w:divBdr>
        <w:top w:val="none" w:sz="0" w:space="0" w:color="auto"/>
        <w:left w:val="none" w:sz="0" w:space="0" w:color="auto"/>
        <w:bottom w:val="none" w:sz="0" w:space="0" w:color="auto"/>
        <w:right w:val="none" w:sz="0" w:space="0" w:color="auto"/>
      </w:divBdr>
    </w:div>
    <w:div w:id="1731808870">
      <w:bodyDiv w:val="1"/>
      <w:marLeft w:val="0"/>
      <w:marRight w:val="0"/>
      <w:marTop w:val="0"/>
      <w:marBottom w:val="0"/>
      <w:divBdr>
        <w:top w:val="none" w:sz="0" w:space="0" w:color="auto"/>
        <w:left w:val="none" w:sz="0" w:space="0" w:color="auto"/>
        <w:bottom w:val="none" w:sz="0" w:space="0" w:color="auto"/>
        <w:right w:val="none" w:sz="0" w:space="0" w:color="auto"/>
      </w:divBdr>
    </w:div>
    <w:div w:id="1747454148">
      <w:bodyDiv w:val="1"/>
      <w:marLeft w:val="0"/>
      <w:marRight w:val="0"/>
      <w:marTop w:val="0"/>
      <w:marBottom w:val="0"/>
      <w:divBdr>
        <w:top w:val="none" w:sz="0" w:space="0" w:color="auto"/>
        <w:left w:val="none" w:sz="0" w:space="0" w:color="auto"/>
        <w:bottom w:val="none" w:sz="0" w:space="0" w:color="auto"/>
        <w:right w:val="none" w:sz="0" w:space="0" w:color="auto"/>
      </w:divBdr>
    </w:div>
    <w:div w:id="1813448866">
      <w:bodyDiv w:val="1"/>
      <w:marLeft w:val="0"/>
      <w:marRight w:val="0"/>
      <w:marTop w:val="0"/>
      <w:marBottom w:val="0"/>
      <w:divBdr>
        <w:top w:val="none" w:sz="0" w:space="0" w:color="auto"/>
        <w:left w:val="none" w:sz="0" w:space="0" w:color="auto"/>
        <w:bottom w:val="none" w:sz="0" w:space="0" w:color="auto"/>
        <w:right w:val="none" w:sz="0" w:space="0" w:color="auto"/>
      </w:divBdr>
    </w:div>
    <w:div w:id="1820878697">
      <w:bodyDiv w:val="1"/>
      <w:marLeft w:val="0"/>
      <w:marRight w:val="0"/>
      <w:marTop w:val="0"/>
      <w:marBottom w:val="0"/>
      <w:divBdr>
        <w:top w:val="none" w:sz="0" w:space="0" w:color="auto"/>
        <w:left w:val="none" w:sz="0" w:space="0" w:color="auto"/>
        <w:bottom w:val="none" w:sz="0" w:space="0" w:color="auto"/>
        <w:right w:val="none" w:sz="0" w:space="0" w:color="auto"/>
      </w:divBdr>
    </w:div>
    <w:div w:id="1837652538">
      <w:bodyDiv w:val="1"/>
      <w:marLeft w:val="0"/>
      <w:marRight w:val="0"/>
      <w:marTop w:val="0"/>
      <w:marBottom w:val="0"/>
      <w:divBdr>
        <w:top w:val="none" w:sz="0" w:space="0" w:color="auto"/>
        <w:left w:val="none" w:sz="0" w:space="0" w:color="auto"/>
        <w:bottom w:val="none" w:sz="0" w:space="0" w:color="auto"/>
        <w:right w:val="none" w:sz="0" w:space="0" w:color="auto"/>
      </w:divBdr>
    </w:div>
    <w:div w:id="1848665216">
      <w:bodyDiv w:val="1"/>
      <w:marLeft w:val="0"/>
      <w:marRight w:val="0"/>
      <w:marTop w:val="0"/>
      <w:marBottom w:val="0"/>
      <w:divBdr>
        <w:top w:val="none" w:sz="0" w:space="0" w:color="auto"/>
        <w:left w:val="none" w:sz="0" w:space="0" w:color="auto"/>
        <w:bottom w:val="none" w:sz="0" w:space="0" w:color="auto"/>
        <w:right w:val="none" w:sz="0" w:space="0" w:color="auto"/>
      </w:divBdr>
    </w:div>
    <w:div w:id="1862739530">
      <w:bodyDiv w:val="1"/>
      <w:marLeft w:val="0"/>
      <w:marRight w:val="0"/>
      <w:marTop w:val="0"/>
      <w:marBottom w:val="0"/>
      <w:divBdr>
        <w:top w:val="none" w:sz="0" w:space="0" w:color="auto"/>
        <w:left w:val="none" w:sz="0" w:space="0" w:color="auto"/>
        <w:bottom w:val="none" w:sz="0" w:space="0" w:color="auto"/>
        <w:right w:val="none" w:sz="0" w:space="0" w:color="auto"/>
      </w:divBdr>
    </w:div>
    <w:div w:id="1868717488">
      <w:bodyDiv w:val="1"/>
      <w:marLeft w:val="0"/>
      <w:marRight w:val="0"/>
      <w:marTop w:val="0"/>
      <w:marBottom w:val="0"/>
      <w:divBdr>
        <w:top w:val="none" w:sz="0" w:space="0" w:color="auto"/>
        <w:left w:val="none" w:sz="0" w:space="0" w:color="auto"/>
        <w:bottom w:val="none" w:sz="0" w:space="0" w:color="auto"/>
        <w:right w:val="none" w:sz="0" w:space="0" w:color="auto"/>
      </w:divBdr>
    </w:div>
    <w:div w:id="1898395473">
      <w:bodyDiv w:val="1"/>
      <w:marLeft w:val="0"/>
      <w:marRight w:val="0"/>
      <w:marTop w:val="0"/>
      <w:marBottom w:val="0"/>
      <w:divBdr>
        <w:top w:val="none" w:sz="0" w:space="0" w:color="auto"/>
        <w:left w:val="none" w:sz="0" w:space="0" w:color="auto"/>
        <w:bottom w:val="none" w:sz="0" w:space="0" w:color="auto"/>
        <w:right w:val="none" w:sz="0" w:space="0" w:color="auto"/>
      </w:divBdr>
    </w:div>
    <w:div w:id="1907957799">
      <w:bodyDiv w:val="1"/>
      <w:marLeft w:val="0"/>
      <w:marRight w:val="0"/>
      <w:marTop w:val="0"/>
      <w:marBottom w:val="0"/>
      <w:divBdr>
        <w:top w:val="none" w:sz="0" w:space="0" w:color="auto"/>
        <w:left w:val="none" w:sz="0" w:space="0" w:color="auto"/>
        <w:bottom w:val="none" w:sz="0" w:space="0" w:color="auto"/>
        <w:right w:val="none" w:sz="0" w:space="0" w:color="auto"/>
      </w:divBdr>
    </w:div>
    <w:div w:id="1927031104">
      <w:bodyDiv w:val="1"/>
      <w:marLeft w:val="0"/>
      <w:marRight w:val="0"/>
      <w:marTop w:val="0"/>
      <w:marBottom w:val="0"/>
      <w:divBdr>
        <w:top w:val="none" w:sz="0" w:space="0" w:color="auto"/>
        <w:left w:val="none" w:sz="0" w:space="0" w:color="auto"/>
        <w:bottom w:val="none" w:sz="0" w:space="0" w:color="auto"/>
        <w:right w:val="none" w:sz="0" w:space="0" w:color="auto"/>
      </w:divBdr>
    </w:div>
    <w:div w:id="1932198881">
      <w:bodyDiv w:val="1"/>
      <w:marLeft w:val="0"/>
      <w:marRight w:val="0"/>
      <w:marTop w:val="0"/>
      <w:marBottom w:val="0"/>
      <w:divBdr>
        <w:top w:val="none" w:sz="0" w:space="0" w:color="auto"/>
        <w:left w:val="none" w:sz="0" w:space="0" w:color="auto"/>
        <w:bottom w:val="none" w:sz="0" w:space="0" w:color="auto"/>
        <w:right w:val="none" w:sz="0" w:space="0" w:color="auto"/>
      </w:divBdr>
    </w:div>
    <w:div w:id="2043238164">
      <w:bodyDiv w:val="1"/>
      <w:marLeft w:val="0"/>
      <w:marRight w:val="0"/>
      <w:marTop w:val="0"/>
      <w:marBottom w:val="0"/>
      <w:divBdr>
        <w:top w:val="none" w:sz="0" w:space="0" w:color="auto"/>
        <w:left w:val="none" w:sz="0" w:space="0" w:color="auto"/>
        <w:bottom w:val="none" w:sz="0" w:space="0" w:color="auto"/>
        <w:right w:val="none" w:sz="0" w:space="0" w:color="auto"/>
      </w:divBdr>
    </w:div>
    <w:div w:id="2045519998">
      <w:bodyDiv w:val="1"/>
      <w:marLeft w:val="0"/>
      <w:marRight w:val="0"/>
      <w:marTop w:val="0"/>
      <w:marBottom w:val="0"/>
      <w:divBdr>
        <w:top w:val="none" w:sz="0" w:space="0" w:color="auto"/>
        <w:left w:val="none" w:sz="0" w:space="0" w:color="auto"/>
        <w:bottom w:val="none" w:sz="0" w:space="0" w:color="auto"/>
        <w:right w:val="none" w:sz="0" w:space="0" w:color="auto"/>
      </w:divBdr>
    </w:div>
    <w:div w:id="2055496611">
      <w:bodyDiv w:val="1"/>
      <w:marLeft w:val="0"/>
      <w:marRight w:val="0"/>
      <w:marTop w:val="0"/>
      <w:marBottom w:val="0"/>
      <w:divBdr>
        <w:top w:val="none" w:sz="0" w:space="0" w:color="auto"/>
        <w:left w:val="none" w:sz="0" w:space="0" w:color="auto"/>
        <w:bottom w:val="none" w:sz="0" w:space="0" w:color="auto"/>
        <w:right w:val="none" w:sz="0" w:space="0" w:color="auto"/>
      </w:divBdr>
    </w:div>
    <w:div w:id="2070110014">
      <w:bodyDiv w:val="1"/>
      <w:marLeft w:val="0"/>
      <w:marRight w:val="0"/>
      <w:marTop w:val="0"/>
      <w:marBottom w:val="0"/>
      <w:divBdr>
        <w:top w:val="none" w:sz="0" w:space="0" w:color="auto"/>
        <w:left w:val="none" w:sz="0" w:space="0" w:color="auto"/>
        <w:bottom w:val="none" w:sz="0" w:space="0" w:color="auto"/>
        <w:right w:val="none" w:sz="0" w:space="0" w:color="auto"/>
      </w:divBdr>
    </w:div>
    <w:div w:id="2099251479">
      <w:bodyDiv w:val="1"/>
      <w:marLeft w:val="0"/>
      <w:marRight w:val="0"/>
      <w:marTop w:val="0"/>
      <w:marBottom w:val="0"/>
      <w:divBdr>
        <w:top w:val="none" w:sz="0" w:space="0" w:color="auto"/>
        <w:left w:val="none" w:sz="0" w:space="0" w:color="auto"/>
        <w:bottom w:val="none" w:sz="0" w:space="0" w:color="auto"/>
        <w:right w:val="none" w:sz="0" w:space="0" w:color="auto"/>
      </w:divBdr>
    </w:div>
    <w:div w:id="2123644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nodejs.org/en/download/" TargetMode="External"/><Relationship Id="rId18" Type="http://schemas.openxmlformats.org/officeDocument/2006/relationships/image" Target="media/image5.tmp"/><Relationship Id="rId26" Type="http://schemas.openxmlformats.org/officeDocument/2006/relationships/oleObject" Target="embeddings/oleObject1.bin"/><Relationship Id="rId39" Type="http://schemas.openxmlformats.org/officeDocument/2006/relationships/oleObject" Target="embeddings/oleObject7.bin"/><Relationship Id="rId21" Type="http://schemas.openxmlformats.org/officeDocument/2006/relationships/image" Target="media/image7.tmp"/><Relationship Id="rId34" Type="http://schemas.openxmlformats.org/officeDocument/2006/relationships/image" Target="media/image13.png"/><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3.png"/><Relationship Id="rId55" Type="http://schemas.openxmlformats.org/officeDocument/2006/relationships/image" Target="media/image28.png"/><Relationship Id="rId63" Type="http://schemas.openxmlformats.org/officeDocument/2006/relationships/image" Target="media/image35.png"/><Relationship Id="rId68" Type="http://schemas.openxmlformats.org/officeDocument/2006/relationships/image" Target="media/image39.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code.visualstudio.com/Download" TargetMode="External"/><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gnuwin32.sourceforge.net/packages/make.htm" TargetMode="External"/><Relationship Id="rId32" Type="http://schemas.openxmlformats.org/officeDocument/2006/relationships/image" Target="media/image12.png"/><Relationship Id="rId37" Type="http://schemas.openxmlformats.org/officeDocument/2006/relationships/oleObject" Target="embeddings/oleObject6.bin"/><Relationship Id="rId40" Type="http://schemas.openxmlformats.org/officeDocument/2006/relationships/hyperlink" Target="https://cai.tools.sap/" TargetMode="External"/><Relationship Id="rId45" Type="http://schemas.openxmlformats.org/officeDocument/2006/relationships/image" Target="media/image19.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image" Target="media/image38.wmf"/><Relationship Id="rId5" Type="http://schemas.openxmlformats.org/officeDocument/2006/relationships/webSettings" Target="webSettings.xml"/><Relationship Id="rId15" Type="http://schemas.openxmlformats.org/officeDocument/2006/relationships/hyperlink" Target="https://docs.cloudfoundry.org/cf-cli/install-go-cli.html" TargetMode="External"/><Relationship Id="rId23" Type="http://schemas.openxmlformats.org/officeDocument/2006/relationships/image" Target="media/image8.tmp"/><Relationship Id="rId28" Type="http://schemas.openxmlformats.org/officeDocument/2006/relationships/image" Target="media/image10.png"/><Relationship Id="rId36" Type="http://schemas.openxmlformats.org/officeDocument/2006/relationships/image" Target="media/image14.png"/><Relationship Id="rId49" Type="http://schemas.openxmlformats.org/officeDocument/2006/relationships/hyperlink" Target="https://help.sap.com/doc/9b639cad3d734675971ab22ed10bbf28/latest/en-US/UserGuideToConceptsOfSAPConversationalAI.pdf" TargetMode="External"/><Relationship Id="rId57" Type="http://schemas.openxmlformats.org/officeDocument/2006/relationships/image" Target="media/image30.png"/><Relationship Id="rId61" Type="http://schemas.openxmlformats.org/officeDocument/2006/relationships/image" Target="media/image33.png"/><Relationship Id="rId10" Type="http://schemas.openxmlformats.org/officeDocument/2006/relationships/header" Target="header2.xml"/><Relationship Id="rId19" Type="http://schemas.openxmlformats.org/officeDocument/2006/relationships/image" Target="media/image6.tmp"/><Relationship Id="rId31" Type="http://schemas.openxmlformats.org/officeDocument/2006/relationships/oleObject" Target="embeddings/oleObject3.bin"/><Relationship Id="rId44" Type="http://schemas.openxmlformats.org/officeDocument/2006/relationships/hyperlink" Target="https://help.sap.com/viewer/3aab817a03be4432abbfd00c42b23cb8/latest/en-US/65a2096b1eea4c48ae3e609d049707a3.html" TargetMode="External"/><Relationship Id="rId52" Type="http://schemas.openxmlformats.org/officeDocument/2006/relationships/image" Target="media/image25.png"/><Relationship Id="rId60" Type="http://schemas.openxmlformats.org/officeDocument/2006/relationships/image" Target="media/image32.png"/><Relationship Id="rId65"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cloudfoundry/cli" TargetMode="External"/><Relationship Id="rId22" Type="http://schemas.openxmlformats.org/officeDocument/2006/relationships/hyperlink" Target="https://developers.sap.com/tutorials/btp-app-prepare-btp.html" TargetMode="External"/><Relationship Id="rId27" Type="http://schemas.openxmlformats.org/officeDocument/2006/relationships/hyperlink" Target="https://help.sap.com/viewer/09cc82baadc542a688176dce601398de/Cloud/en-US/753463e1542f445895b420cd7957811c.html" TargetMode="External"/><Relationship Id="rId30" Type="http://schemas.openxmlformats.org/officeDocument/2006/relationships/image" Target="media/image11.png"/><Relationship Id="rId35" Type="http://schemas.openxmlformats.org/officeDocument/2006/relationships/oleObject" Target="embeddings/oleObject5.bin"/><Relationship Id="rId43" Type="http://schemas.openxmlformats.org/officeDocument/2006/relationships/image" Target="media/image18.png"/><Relationship Id="rId48" Type="http://schemas.openxmlformats.org/officeDocument/2006/relationships/image" Target="media/image22.png"/><Relationship Id="rId56" Type="http://schemas.openxmlformats.org/officeDocument/2006/relationships/image" Target="media/image29.png"/><Relationship Id="rId64" Type="http://schemas.openxmlformats.org/officeDocument/2006/relationships/image" Target="media/image36.png"/><Relationship Id="rId69" Type="http://schemas.openxmlformats.org/officeDocument/2006/relationships/header" Target="header3.xml"/><Relationship Id="rId8" Type="http://schemas.openxmlformats.org/officeDocument/2006/relationships/footer" Target="footer1.xm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hyperlink" Target="https://git-scm.com/downloads" TargetMode="External"/><Relationship Id="rId17" Type="http://schemas.openxmlformats.org/officeDocument/2006/relationships/image" Target="media/image4.tmp"/><Relationship Id="rId25" Type="http://schemas.openxmlformats.org/officeDocument/2006/relationships/image" Target="media/image9.png"/><Relationship Id="rId33" Type="http://schemas.openxmlformats.org/officeDocument/2006/relationships/oleObject" Target="embeddings/oleObject4.bin"/><Relationship Id="rId38" Type="http://schemas.openxmlformats.org/officeDocument/2006/relationships/image" Target="media/image15.png"/><Relationship Id="rId46" Type="http://schemas.openxmlformats.org/officeDocument/2006/relationships/image" Target="media/image20.png"/><Relationship Id="rId59" Type="http://schemas.openxmlformats.org/officeDocument/2006/relationships/hyperlink" Target="https://help.sap.com/viewer/a4522a393d2b4643812b7caadfe90c18/latest/en-US/7f06277acb1d46529daa9c5828a8a045.html" TargetMode="External"/><Relationship Id="rId67" Type="http://schemas.openxmlformats.org/officeDocument/2006/relationships/oleObject" Target="embeddings/oleObject8.bin"/><Relationship Id="rId20" Type="http://schemas.openxmlformats.org/officeDocument/2006/relationships/hyperlink" Target="http://localhost:4004/example/SaleOrders" TargetMode="External"/><Relationship Id="rId41" Type="http://schemas.openxmlformats.org/officeDocument/2006/relationships/image" Target="media/image16.png"/><Relationship Id="rId54" Type="http://schemas.openxmlformats.org/officeDocument/2006/relationships/image" Target="media/image27.png"/><Relationship Id="rId62" Type="http://schemas.openxmlformats.org/officeDocument/2006/relationships/image" Target="media/image34.png"/><Relationship Id="rId7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35ED12-C443-4EAD-AC33-320E56AC3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605</Words>
  <Characters>22713</Characters>
  <Application>Microsoft Office Word</Application>
  <DocSecurity>0</DocSecurity>
  <Lines>189</Lines>
  <Paragraphs>52</Paragraphs>
  <ScaleCrop>false</ScaleCrop>
  <HeadingPairs>
    <vt:vector size="2" baseType="variant">
      <vt:variant>
        <vt:lpstr>Titel</vt:lpstr>
      </vt:variant>
      <vt:variant>
        <vt:i4>1</vt:i4>
      </vt:variant>
    </vt:vector>
  </HeadingPairs>
  <TitlesOfParts>
    <vt:vector size="1" baseType="lpstr">
      <vt:lpstr>Technische Universität München</vt:lpstr>
    </vt:vector>
  </TitlesOfParts>
  <Company>V</Company>
  <LinksUpToDate>false</LinksUpToDate>
  <CharactersWithSpaces>26266</CharactersWithSpaces>
  <SharedDoc>false</SharedDoc>
  <HLinks>
    <vt:vector size="30" baseType="variant">
      <vt:variant>
        <vt:i4>4194315</vt:i4>
      </vt:variant>
      <vt:variant>
        <vt:i4>107</vt:i4>
      </vt:variant>
      <vt:variant>
        <vt:i4>0</vt:i4>
      </vt:variant>
      <vt:variant>
        <vt:i4>5</vt:i4>
      </vt:variant>
      <vt:variant>
        <vt:lpwstr/>
      </vt:variant>
      <vt:variant>
        <vt:lpwstr>_ENREF_1</vt:lpwstr>
      </vt:variant>
      <vt:variant>
        <vt:i4>4390923</vt:i4>
      </vt:variant>
      <vt:variant>
        <vt:i4>83</vt:i4>
      </vt:variant>
      <vt:variant>
        <vt:i4>0</vt:i4>
      </vt:variant>
      <vt:variant>
        <vt:i4>5</vt:i4>
      </vt:variant>
      <vt:variant>
        <vt:lpwstr/>
      </vt:variant>
      <vt:variant>
        <vt:lpwstr>_ENREF_2</vt:lpwstr>
      </vt:variant>
      <vt:variant>
        <vt:i4>1507380</vt:i4>
      </vt:variant>
      <vt:variant>
        <vt:i4>65</vt:i4>
      </vt:variant>
      <vt:variant>
        <vt:i4>0</vt:i4>
      </vt:variant>
      <vt:variant>
        <vt:i4>5</vt:i4>
      </vt:variant>
      <vt:variant>
        <vt:lpwstr/>
      </vt:variant>
      <vt:variant>
        <vt:lpwstr>_Toc387050589</vt:lpwstr>
      </vt:variant>
      <vt:variant>
        <vt:i4>1507380</vt:i4>
      </vt:variant>
      <vt:variant>
        <vt:i4>56</vt:i4>
      </vt:variant>
      <vt:variant>
        <vt:i4>0</vt:i4>
      </vt:variant>
      <vt:variant>
        <vt:i4>5</vt:i4>
      </vt:variant>
      <vt:variant>
        <vt:lpwstr/>
      </vt:variant>
      <vt:variant>
        <vt:lpwstr>_Toc387050588</vt:lpwstr>
      </vt:variant>
      <vt:variant>
        <vt:i4>1507380</vt:i4>
      </vt:variant>
      <vt:variant>
        <vt:i4>50</vt:i4>
      </vt:variant>
      <vt:variant>
        <vt:i4>0</vt:i4>
      </vt:variant>
      <vt:variant>
        <vt:i4>5</vt:i4>
      </vt:variant>
      <vt:variant>
        <vt:lpwstr/>
      </vt:variant>
      <vt:variant>
        <vt:lpwstr>_Toc38705058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sche Universität München</dc:title>
  <dc:subject/>
  <dc:creator>Adrian Streitz</dc:creator>
  <cp:keywords/>
  <cp:lastModifiedBy>Eric Nguyen</cp:lastModifiedBy>
  <cp:revision>17</cp:revision>
  <cp:lastPrinted>2006-09-03T06:41:00Z</cp:lastPrinted>
  <dcterms:created xsi:type="dcterms:W3CDTF">2018-11-23T10:12:00Z</dcterms:created>
  <dcterms:modified xsi:type="dcterms:W3CDTF">2022-02-10T15:52:00Z</dcterms:modified>
</cp:coreProperties>
</file>